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eastAsiaTheme="minorHAnsi"/>
          <w:lang w:val="en-IE"/>
        </w:rPr>
        <w:id w:val="455300129"/>
        <w:docPartObj>
          <w:docPartGallery w:val="Cover Pages"/>
          <w:docPartUnique/>
        </w:docPartObj>
      </w:sdtPr>
      <w:sdtEndPr/>
      <w:sdtContent>
        <w:p w14:paraId="614D087E" w14:textId="0C215D55" w:rsidR="0070569E" w:rsidRPr="00DC6274" w:rsidRDefault="0070569E">
          <w:pPr>
            <w:pStyle w:val="NoSpacing"/>
          </w:pPr>
          <w:r w:rsidRPr="00DC6274">
            <w:rPr>
              <w:noProof/>
            </w:rPr>
            <mc:AlternateContent>
              <mc:Choice Requires="wpg">
                <w:drawing>
                  <wp:anchor distT="0" distB="0" distL="114300" distR="114300" simplePos="0" relativeHeight="251659264" behindDoc="1" locked="0" layoutInCell="1" allowOverlap="1" wp14:anchorId="634BA196" wp14:editId="6782F332">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D10559" w14:textId="36678F33" w:rsidR="00265285" w:rsidRDefault="00265285">
                                  <w:pPr>
                                    <w:pStyle w:val="NoSpacing"/>
                                    <w:jc w:val="right"/>
                                    <w:rPr>
                                      <w:color w:val="FFFFFF" w:themeColor="background1"/>
                                      <w:sz w:val="28"/>
                                      <w:szCs w:val="28"/>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34BA196"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p w14:paraId="73D10559" w14:textId="36678F33" w:rsidR="00265285" w:rsidRDefault="00265285">
                            <w:pPr>
                              <w:pStyle w:val="NoSpacing"/>
                              <w:jc w:val="right"/>
                              <w:rPr>
                                <w:color w:val="FFFFFF" w:themeColor="background1"/>
                                <w:sz w:val="28"/>
                                <w:szCs w:val="28"/>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DC6274">
            <w:rPr>
              <w:noProof/>
            </w:rPr>
            <mc:AlternateContent>
              <mc:Choice Requires="wps">
                <w:drawing>
                  <wp:anchor distT="0" distB="0" distL="114300" distR="114300" simplePos="0" relativeHeight="251661312" behindDoc="0" locked="0" layoutInCell="1" allowOverlap="1" wp14:anchorId="25B8C119" wp14:editId="3BD4A031">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6576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854EF0" w14:textId="589B7461" w:rsidR="00265285" w:rsidRDefault="00265285" w:rsidP="00146B52">
                                <w:pPr>
                                  <w:pStyle w:val="NoSpacing"/>
                                  <w:rPr>
                                    <w:color w:val="4472C4" w:themeColor="accent1"/>
                                    <w:sz w:val="26"/>
                                    <w:szCs w:val="26"/>
                                    <w:lang w:val="en-IE"/>
                                  </w:rPr>
                                </w:pPr>
                                <w:r>
                                  <w:rPr>
                                    <w:color w:val="4472C4" w:themeColor="accent1"/>
                                    <w:sz w:val="26"/>
                                    <w:szCs w:val="26"/>
                                    <w:lang w:val="en-IE"/>
                                  </w:rPr>
                                  <w:t>Submitted by 44Mistaek (Team 09):</w:t>
                                </w:r>
                              </w:p>
                              <w:p w14:paraId="7D31FF76" w14:textId="77777777" w:rsidR="00265285" w:rsidRDefault="00265285" w:rsidP="00146B52">
                                <w:pPr>
                                  <w:pStyle w:val="NoSpacing"/>
                                  <w:rPr>
                                    <w:color w:val="4472C4" w:themeColor="accent1"/>
                                    <w:sz w:val="26"/>
                                    <w:szCs w:val="26"/>
                                    <w:lang w:val="en-IE"/>
                                  </w:rPr>
                                </w:pPr>
                                <w:r>
                                  <w:rPr>
                                    <w:color w:val="4472C4" w:themeColor="accent1"/>
                                    <w:sz w:val="26"/>
                                    <w:szCs w:val="26"/>
                                    <w:lang w:val="en-IE"/>
                                  </w:rPr>
                                  <w:t>Eoghan Russell 17202124</w:t>
                                </w:r>
                              </w:p>
                              <w:p w14:paraId="02224D81" w14:textId="77777777" w:rsidR="00265285" w:rsidRPr="005117A0" w:rsidRDefault="00265285" w:rsidP="00146B52">
                                <w:pPr>
                                  <w:pStyle w:val="NoSpacing"/>
                                  <w:rPr>
                                    <w:color w:val="4472C4" w:themeColor="accent1"/>
                                    <w:sz w:val="26"/>
                                    <w:szCs w:val="26"/>
                                    <w:lang w:val="pl-PL"/>
                                  </w:rPr>
                                </w:pPr>
                                <w:r w:rsidRPr="005117A0">
                                  <w:rPr>
                                    <w:color w:val="4472C4" w:themeColor="accent1"/>
                                    <w:sz w:val="26"/>
                                    <w:szCs w:val="26"/>
                                    <w:lang w:val="pl-PL"/>
                                  </w:rPr>
                                  <w:t>Pawel Ostach 17214211</w:t>
                                </w:r>
                              </w:p>
                              <w:p w14:paraId="7903F63F" w14:textId="77777777" w:rsidR="00265285" w:rsidRPr="005117A0" w:rsidRDefault="00265285" w:rsidP="00146B52">
                                <w:pPr>
                                  <w:pStyle w:val="NoSpacing"/>
                                  <w:rPr>
                                    <w:color w:val="4472C4" w:themeColor="accent1"/>
                                    <w:sz w:val="26"/>
                                    <w:szCs w:val="26"/>
                                    <w:lang w:val="pl-PL"/>
                                  </w:rPr>
                                </w:pPr>
                                <w:r w:rsidRPr="005117A0">
                                  <w:rPr>
                                    <w:color w:val="4472C4" w:themeColor="accent1"/>
                                    <w:sz w:val="26"/>
                                    <w:szCs w:val="26"/>
                                    <w:lang w:val="pl-PL"/>
                                  </w:rPr>
                                  <w:t>Damian Skrzypek 17217679</w:t>
                                </w:r>
                              </w:p>
                              <w:p w14:paraId="280ACB6C" w14:textId="77777777" w:rsidR="00265285" w:rsidRPr="005117A0" w:rsidRDefault="00265285" w:rsidP="00146B52">
                                <w:pPr>
                                  <w:pStyle w:val="NoSpacing"/>
                                  <w:rPr>
                                    <w:color w:val="595959" w:themeColor="text1" w:themeTint="A6"/>
                                    <w:sz w:val="20"/>
                                    <w:szCs w:val="20"/>
                                    <w:lang w:val="pl-PL"/>
                                  </w:rPr>
                                </w:pPr>
                                <w:r w:rsidRPr="005117A0">
                                  <w:rPr>
                                    <w:color w:val="4472C4" w:themeColor="accent1"/>
                                    <w:sz w:val="26"/>
                                    <w:szCs w:val="26"/>
                                    <w:lang w:val="pl-PL"/>
                                  </w:rPr>
                                  <w:t>Darragh Kelly 17235545</w:t>
                                </w:r>
                              </w:p>
                              <w:p w14:paraId="29D9581B" w14:textId="39B24EC9" w:rsidR="00265285" w:rsidRPr="005117A0" w:rsidRDefault="00265285">
                                <w:pPr>
                                  <w:pStyle w:val="NoSpacing"/>
                                  <w:rPr>
                                    <w:color w:val="595959" w:themeColor="text1" w:themeTint="A6"/>
                                    <w:sz w:val="20"/>
                                    <w:szCs w:val="20"/>
                                    <w:lang w:val="pl-PL"/>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25B8C119"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WlW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" filled="f" stroked="f" strokeweight=".5pt">
                    <v:textbox style="mso-fit-shape-to-text:t" inset="0,0,0,0">
                      <w:txbxContent>
                        <w:p w14:paraId="08854EF0" w14:textId="589B7461" w:rsidR="00265285" w:rsidRDefault="00265285" w:rsidP="00146B52">
                          <w:pPr>
                            <w:pStyle w:val="NoSpacing"/>
                            <w:rPr>
                              <w:color w:val="4472C4" w:themeColor="accent1"/>
                              <w:sz w:val="26"/>
                              <w:szCs w:val="26"/>
                              <w:lang w:val="en-IE"/>
                            </w:rPr>
                          </w:pPr>
                          <w:r>
                            <w:rPr>
                              <w:color w:val="4472C4" w:themeColor="accent1"/>
                              <w:sz w:val="26"/>
                              <w:szCs w:val="26"/>
                              <w:lang w:val="en-IE"/>
                            </w:rPr>
                            <w:t>Submitted by 44Mistaek (Team 09):</w:t>
                          </w:r>
                        </w:p>
                        <w:p w14:paraId="7D31FF76" w14:textId="77777777" w:rsidR="00265285" w:rsidRDefault="00265285" w:rsidP="00146B52">
                          <w:pPr>
                            <w:pStyle w:val="NoSpacing"/>
                            <w:rPr>
                              <w:color w:val="4472C4" w:themeColor="accent1"/>
                              <w:sz w:val="26"/>
                              <w:szCs w:val="26"/>
                              <w:lang w:val="en-IE"/>
                            </w:rPr>
                          </w:pPr>
                          <w:r>
                            <w:rPr>
                              <w:color w:val="4472C4" w:themeColor="accent1"/>
                              <w:sz w:val="26"/>
                              <w:szCs w:val="26"/>
                              <w:lang w:val="en-IE"/>
                            </w:rPr>
                            <w:t>Eoghan Russell 17202124</w:t>
                          </w:r>
                        </w:p>
                        <w:p w14:paraId="02224D81" w14:textId="77777777" w:rsidR="00265285" w:rsidRPr="005117A0" w:rsidRDefault="00265285" w:rsidP="00146B52">
                          <w:pPr>
                            <w:pStyle w:val="NoSpacing"/>
                            <w:rPr>
                              <w:color w:val="4472C4" w:themeColor="accent1"/>
                              <w:sz w:val="26"/>
                              <w:szCs w:val="26"/>
                              <w:lang w:val="pl-PL"/>
                            </w:rPr>
                          </w:pPr>
                          <w:r w:rsidRPr="005117A0">
                            <w:rPr>
                              <w:color w:val="4472C4" w:themeColor="accent1"/>
                              <w:sz w:val="26"/>
                              <w:szCs w:val="26"/>
                              <w:lang w:val="pl-PL"/>
                            </w:rPr>
                            <w:t>Pawel Ostach 17214211</w:t>
                          </w:r>
                        </w:p>
                        <w:p w14:paraId="7903F63F" w14:textId="77777777" w:rsidR="00265285" w:rsidRPr="005117A0" w:rsidRDefault="00265285" w:rsidP="00146B52">
                          <w:pPr>
                            <w:pStyle w:val="NoSpacing"/>
                            <w:rPr>
                              <w:color w:val="4472C4" w:themeColor="accent1"/>
                              <w:sz w:val="26"/>
                              <w:szCs w:val="26"/>
                              <w:lang w:val="pl-PL"/>
                            </w:rPr>
                          </w:pPr>
                          <w:r w:rsidRPr="005117A0">
                            <w:rPr>
                              <w:color w:val="4472C4" w:themeColor="accent1"/>
                              <w:sz w:val="26"/>
                              <w:szCs w:val="26"/>
                              <w:lang w:val="pl-PL"/>
                            </w:rPr>
                            <w:t>Damian Skrzypek 17217679</w:t>
                          </w:r>
                        </w:p>
                        <w:p w14:paraId="280ACB6C" w14:textId="77777777" w:rsidR="00265285" w:rsidRPr="005117A0" w:rsidRDefault="00265285" w:rsidP="00146B52">
                          <w:pPr>
                            <w:pStyle w:val="NoSpacing"/>
                            <w:rPr>
                              <w:color w:val="595959" w:themeColor="text1" w:themeTint="A6"/>
                              <w:sz w:val="20"/>
                              <w:szCs w:val="20"/>
                              <w:lang w:val="pl-PL"/>
                            </w:rPr>
                          </w:pPr>
                          <w:r w:rsidRPr="005117A0">
                            <w:rPr>
                              <w:color w:val="4472C4" w:themeColor="accent1"/>
                              <w:sz w:val="26"/>
                              <w:szCs w:val="26"/>
                              <w:lang w:val="pl-PL"/>
                            </w:rPr>
                            <w:t>Darragh Kelly 17235545</w:t>
                          </w:r>
                        </w:p>
                        <w:p w14:paraId="29D9581B" w14:textId="39B24EC9" w:rsidR="00265285" w:rsidRPr="005117A0" w:rsidRDefault="00265285">
                          <w:pPr>
                            <w:pStyle w:val="NoSpacing"/>
                            <w:rPr>
                              <w:color w:val="595959" w:themeColor="text1" w:themeTint="A6"/>
                              <w:sz w:val="20"/>
                              <w:szCs w:val="20"/>
                              <w:lang w:val="pl-PL"/>
                            </w:rPr>
                          </w:pPr>
                        </w:p>
                      </w:txbxContent>
                    </v:textbox>
                    <w10:wrap anchorx="page" anchory="page"/>
                  </v:shape>
                </w:pict>
              </mc:Fallback>
            </mc:AlternateContent>
          </w:r>
          <w:r w:rsidRPr="00DC6274">
            <w:rPr>
              <w:noProof/>
            </w:rPr>
            <mc:AlternateContent>
              <mc:Choice Requires="wps">
                <w:drawing>
                  <wp:anchor distT="0" distB="0" distL="114300" distR="114300" simplePos="0" relativeHeight="251660288" behindDoc="0" locked="0" layoutInCell="1" allowOverlap="1" wp14:anchorId="671255E9" wp14:editId="0A26E9C1">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FC50F6" w14:textId="75742F33" w:rsidR="00265285" w:rsidRDefault="00FD4A14">
                                <w:pPr>
                                  <w:pStyle w:val="NoSpacing"/>
                                  <w:rPr>
                                    <w:rFonts w:asciiTheme="majorHAnsi" w:eastAsiaTheme="majorEastAsia" w:hAnsiTheme="majorHAnsi" w:cstheme="majorBidi"/>
                                    <w:color w:val="262626" w:themeColor="text1" w:themeTint="D9"/>
                                    <w:sz w:val="72"/>
                                    <w:szCs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265285">
                                      <w:rPr>
                                        <w:rFonts w:asciiTheme="majorHAnsi" w:eastAsiaTheme="majorEastAsia" w:hAnsiTheme="majorHAnsi" w:cstheme="majorBidi"/>
                                        <w:color w:val="262626" w:themeColor="text1" w:themeTint="D9"/>
                                        <w:sz w:val="72"/>
                                        <w:szCs w:val="72"/>
                                      </w:rPr>
                                      <w:t>CS4227      Booking App</w:t>
                                    </w:r>
                                  </w:sdtContent>
                                </w:sdt>
                              </w:p>
                              <w:p w14:paraId="05439B8F" w14:textId="77777777" w:rsidR="00265285" w:rsidRDefault="00265285">
                                <w:pPr>
                                  <w:pStyle w:val="NoSpacing"/>
                                  <w:rPr>
                                    <w:rFonts w:asciiTheme="majorHAnsi" w:eastAsiaTheme="majorEastAsia" w:hAnsiTheme="majorHAnsi" w:cstheme="majorBidi"/>
                                    <w:color w:val="262626" w:themeColor="text1" w:themeTint="D9"/>
                                    <w:sz w:val="72"/>
                                  </w:rPr>
                                </w:pPr>
                              </w:p>
                              <w:p w14:paraId="0FBAD0CD" w14:textId="5A647CB8" w:rsidR="00265285" w:rsidRDefault="00FD4A14">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265285">
                                      <w:rPr>
                                        <w:color w:val="404040" w:themeColor="text1" w:themeTint="BF"/>
                                        <w:sz w:val="36"/>
                                        <w:szCs w:val="36"/>
                                      </w:rPr>
                                      <w:t>Software Design &amp; Architecture</w:t>
                                    </w:r>
                                  </w:sdtContent>
                                </w:sdt>
                              </w:p>
                              <w:p w14:paraId="5C118711" w14:textId="331F8920" w:rsidR="00265285" w:rsidRDefault="00265285">
                                <w:pPr>
                                  <w:spacing w:before="120"/>
                                  <w:rPr>
                                    <w:color w:val="404040" w:themeColor="text1" w:themeTint="BF"/>
                                    <w:sz w:val="36"/>
                                    <w:szCs w:val="36"/>
                                  </w:rPr>
                                </w:pPr>
                                <w:r>
                                  <w:rPr>
                                    <w:color w:val="404040" w:themeColor="text1" w:themeTint="BF"/>
                                    <w:sz w:val="36"/>
                                    <w:szCs w:val="36"/>
                                  </w:rPr>
                                  <w:t>Lecturer: JJ Collins &amp; Conor Stephens</w:t>
                                </w:r>
                              </w:p>
                              <w:p w14:paraId="5BDC6930" w14:textId="31BC4B1A" w:rsidR="00265285" w:rsidRDefault="00265285">
                                <w:pPr>
                                  <w:spacing w:before="120"/>
                                  <w:rPr>
                                    <w:color w:val="404040" w:themeColor="text1" w:themeTint="BF"/>
                                    <w:sz w:val="36"/>
                                    <w:szCs w:val="36"/>
                                  </w:rPr>
                                </w:pPr>
                              </w:p>
                              <w:p w14:paraId="1F99F72B" w14:textId="5554B90F" w:rsidR="00265285" w:rsidRDefault="00265285">
                                <w:pPr>
                                  <w:spacing w:before="120"/>
                                  <w:rPr>
                                    <w:color w:val="404040" w:themeColor="text1" w:themeTint="BF"/>
                                    <w:sz w:val="36"/>
                                    <w:szCs w:val="36"/>
                                  </w:rPr>
                                </w:pPr>
                                <w:r>
                                  <w:rPr>
                                    <w:color w:val="404040" w:themeColor="text1" w:themeTint="BF"/>
                                    <w:sz w:val="36"/>
                                    <w:szCs w:val="36"/>
                                  </w:rPr>
                                  <w:t xml:space="preserve">GitHub: </w:t>
                                </w:r>
                                <w:hyperlink r:id="rId6" w:history="1">
                                  <w:r w:rsidRPr="001E7290">
                                    <w:rPr>
                                      <w:rStyle w:val="Hyperlink"/>
                                      <w:sz w:val="36"/>
                                      <w:szCs w:val="36"/>
                                    </w:rPr>
                                    <w:t>https://github.com/Eoghan1232/CS4227_Project</w:t>
                                  </w:r>
                                </w:hyperlink>
                              </w:p>
                              <w:p w14:paraId="45EE9BB0" w14:textId="77777777" w:rsidR="00265285" w:rsidRDefault="00265285">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671255E9" id="Text Box 1" o:spid="_x0000_s1056" type="#_x0000_t202" style="position:absolute;left:0;text-align:left;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7CbdQ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" filled="f" stroked="f" strokeweight=".5pt">
                    <v:textbox style="mso-fit-shape-to-text:t" inset="0,0,0,0">
                      <w:txbxContent>
                        <w:p w14:paraId="69FC50F6" w14:textId="75742F33" w:rsidR="00265285" w:rsidRDefault="00FD4A14">
                          <w:pPr>
                            <w:pStyle w:val="NoSpacing"/>
                            <w:rPr>
                              <w:rFonts w:asciiTheme="majorHAnsi" w:eastAsiaTheme="majorEastAsia" w:hAnsiTheme="majorHAnsi" w:cstheme="majorBidi"/>
                              <w:color w:val="262626" w:themeColor="text1" w:themeTint="D9"/>
                              <w:sz w:val="72"/>
                              <w:szCs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265285">
                                <w:rPr>
                                  <w:rFonts w:asciiTheme="majorHAnsi" w:eastAsiaTheme="majorEastAsia" w:hAnsiTheme="majorHAnsi" w:cstheme="majorBidi"/>
                                  <w:color w:val="262626" w:themeColor="text1" w:themeTint="D9"/>
                                  <w:sz w:val="72"/>
                                  <w:szCs w:val="72"/>
                                </w:rPr>
                                <w:t>CS4227      Booking App</w:t>
                              </w:r>
                            </w:sdtContent>
                          </w:sdt>
                        </w:p>
                        <w:p w14:paraId="05439B8F" w14:textId="77777777" w:rsidR="00265285" w:rsidRDefault="00265285">
                          <w:pPr>
                            <w:pStyle w:val="NoSpacing"/>
                            <w:rPr>
                              <w:rFonts w:asciiTheme="majorHAnsi" w:eastAsiaTheme="majorEastAsia" w:hAnsiTheme="majorHAnsi" w:cstheme="majorBidi"/>
                              <w:color w:val="262626" w:themeColor="text1" w:themeTint="D9"/>
                              <w:sz w:val="72"/>
                            </w:rPr>
                          </w:pPr>
                        </w:p>
                        <w:p w14:paraId="0FBAD0CD" w14:textId="5A647CB8" w:rsidR="00265285" w:rsidRDefault="00FD4A14">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265285">
                                <w:rPr>
                                  <w:color w:val="404040" w:themeColor="text1" w:themeTint="BF"/>
                                  <w:sz w:val="36"/>
                                  <w:szCs w:val="36"/>
                                </w:rPr>
                                <w:t>Software Design &amp; Architecture</w:t>
                              </w:r>
                            </w:sdtContent>
                          </w:sdt>
                        </w:p>
                        <w:p w14:paraId="5C118711" w14:textId="331F8920" w:rsidR="00265285" w:rsidRDefault="00265285">
                          <w:pPr>
                            <w:spacing w:before="120"/>
                            <w:rPr>
                              <w:color w:val="404040" w:themeColor="text1" w:themeTint="BF"/>
                              <w:sz w:val="36"/>
                              <w:szCs w:val="36"/>
                            </w:rPr>
                          </w:pPr>
                          <w:r>
                            <w:rPr>
                              <w:color w:val="404040" w:themeColor="text1" w:themeTint="BF"/>
                              <w:sz w:val="36"/>
                              <w:szCs w:val="36"/>
                            </w:rPr>
                            <w:t>Lecturer: JJ Collins &amp; Conor Stephens</w:t>
                          </w:r>
                        </w:p>
                        <w:p w14:paraId="5BDC6930" w14:textId="31BC4B1A" w:rsidR="00265285" w:rsidRDefault="00265285">
                          <w:pPr>
                            <w:spacing w:before="120"/>
                            <w:rPr>
                              <w:color w:val="404040" w:themeColor="text1" w:themeTint="BF"/>
                              <w:sz w:val="36"/>
                              <w:szCs w:val="36"/>
                            </w:rPr>
                          </w:pPr>
                        </w:p>
                        <w:p w14:paraId="1F99F72B" w14:textId="5554B90F" w:rsidR="00265285" w:rsidRDefault="00265285">
                          <w:pPr>
                            <w:spacing w:before="120"/>
                            <w:rPr>
                              <w:color w:val="404040" w:themeColor="text1" w:themeTint="BF"/>
                              <w:sz w:val="36"/>
                              <w:szCs w:val="36"/>
                            </w:rPr>
                          </w:pPr>
                          <w:r>
                            <w:rPr>
                              <w:color w:val="404040" w:themeColor="text1" w:themeTint="BF"/>
                              <w:sz w:val="36"/>
                              <w:szCs w:val="36"/>
                            </w:rPr>
                            <w:t xml:space="preserve">GitHub: </w:t>
                          </w:r>
                          <w:hyperlink r:id="rId7" w:history="1">
                            <w:r w:rsidRPr="001E7290">
                              <w:rPr>
                                <w:rStyle w:val="Hyperlink"/>
                                <w:sz w:val="36"/>
                                <w:szCs w:val="36"/>
                              </w:rPr>
                              <w:t>https://github.com/Eoghan1232/CS4227_Project</w:t>
                            </w:r>
                          </w:hyperlink>
                        </w:p>
                        <w:p w14:paraId="45EE9BB0" w14:textId="77777777" w:rsidR="00265285" w:rsidRDefault="00265285">
                          <w:pPr>
                            <w:spacing w:before="120"/>
                            <w:rPr>
                              <w:color w:val="404040" w:themeColor="text1" w:themeTint="BF"/>
                              <w:sz w:val="36"/>
                              <w:szCs w:val="36"/>
                            </w:rPr>
                          </w:pPr>
                        </w:p>
                      </w:txbxContent>
                    </v:textbox>
                    <w10:wrap anchorx="page" anchory="page"/>
                  </v:shape>
                </w:pict>
              </mc:Fallback>
            </mc:AlternateContent>
          </w:r>
        </w:p>
        <w:p w14:paraId="11739008" w14:textId="4312669D" w:rsidR="00402C71" w:rsidRPr="00DC6274" w:rsidRDefault="00FD4A14"/>
      </w:sdtContent>
    </w:sdt>
    <w:p w14:paraId="33F77C70" w14:textId="77777777" w:rsidR="00402C71" w:rsidRPr="00DC6274" w:rsidRDefault="00402C71">
      <w:r w:rsidRPr="00DC6274">
        <w:br w:type="page"/>
      </w:r>
    </w:p>
    <w:sdt>
      <w:sdtPr>
        <w:rPr>
          <w:rFonts w:ascii="Times New Roman" w:eastAsiaTheme="minorHAnsi" w:hAnsi="Times New Roman" w:cs="Times New Roman"/>
          <w:color w:val="auto"/>
          <w:sz w:val="22"/>
          <w:szCs w:val="22"/>
          <w:lang w:val="en-IE"/>
        </w:rPr>
        <w:id w:val="63847673"/>
        <w:docPartObj>
          <w:docPartGallery w:val="Table of Contents"/>
          <w:docPartUnique/>
        </w:docPartObj>
      </w:sdtPr>
      <w:sdtEndPr>
        <w:rPr>
          <w:b/>
          <w:bCs/>
          <w:noProof/>
          <w:sz w:val="24"/>
        </w:rPr>
      </w:sdtEndPr>
      <w:sdtContent>
        <w:p w14:paraId="772877C6" w14:textId="5866FC3B" w:rsidR="00FB16DE" w:rsidRPr="00DC6274" w:rsidRDefault="00FB16DE">
          <w:pPr>
            <w:pStyle w:val="TOCHeading"/>
            <w:rPr>
              <w:rFonts w:ascii="Times New Roman" w:hAnsi="Times New Roman" w:cs="Times New Roman"/>
            </w:rPr>
          </w:pPr>
          <w:r w:rsidRPr="00DC6274">
            <w:rPr>
              <w:rFonts w:ascii="Times New Roman" w:hAnsi="Times New Roman" w:cs="Times New Roman"/>
            </w:rPr>
            <w:t>Table of Contents</w:t>
          </w:r>
        </w:p>
        <w:p w14:paraId="52E3A01E" w14:textId="0D13AE06" w:rsidR="00FD5C38" w:rsidRDefault="00FB16DE">
          <w:pPr>
            <w:pStyle w:val="TOC1"/>
            <w:tabs>
              <w:tab w:val="right" w:leader="dot" w:pos="9016"/>
            </w:tabs>
            <w:rPr>
              <w:rFonts w:asciiTheme="minorHAnsi" w:eastAsiaTheme="minorEastAsia" w:hAnsiTheme="minorHAnsi" w:cstheme="minorBidi"/>
              <w:noProof/>
              <w:sz w:val="22"/>
              <w:lang w:eastAsia="en-IE"/>
            </w:rPr>
          </w:pPr>
          <w:r w:rsidRPr="00DC6274">
            <w:fldChar w:fldCharType="begin"/>
          </w:r>
          <w:r w:rsidRPr="00DC6274">
            <w:instrText xml:space="preserve"> TOC \o "1-3" \h \z \u </w:instrText>
          </w:r>
          <w:r w:rsidRPr="00DC6274">
            <w:fldChar w:fldCharType="separate"/>
          </w:r>
          <w:hyperlink w:anchor="_Toc69380728" w:history="1">
            <w:r w:rsidR="00FD5C38" w:rsidRPr="00CE736B">
              <w:rPr>
                <w:rStyle w:val="Hyperlink"/>
                <w:noProof/>
              </w:rPr>
              <w:t>1. Requirements</w:t>
            </w:r>
            <w:r w:rsidR="00FD5C38">
              <w:rPr>
                <w:noProof/>
                <w:webHidden/>
              </w:rPr>
              <w:tab/>
            </w:r>
            <w:r w:rsidR="00FD5C38">
              <w:rPr>
                <w:noProof/>
                <w:webHidden/>
              </w:rPr>
              <w:fldChar w:fldCharType="begin"/>
            </w:r>
            <w:r w:rsidR="00FD5C38">
              <w:rPr>
                <w:noProof/>
                <w:webHidden/>
              </w:rPr>
              <w:instrText xml:space="preserve"> PAGEREF _Toc69380728 \h </w:instrText>
            </w:r>
            <w:r w:rsidR="00FD5C38">
              <w:rPr>
                <w:noProof/>
                <w:webHidden/>
              </w:rPr>
            </w:r>
            <w:r w:rsidR="00FD5C38">
              <w:rPr>
                <w:noProof/>
                <w:webHidden/>
              </w:rPr>
              <w:fldChar w:fldCharType="separate"/>
            </w:r>
            <w:r w:rsidR="00FD5C38">
              <w:rPr>
                <w:noProof/>
                <w:webHidden/>
              </w:rPr>
              <w:t>5</w:t>
            </w:r>
            <w:r w:rsidR="00FD5C38">
              <w:rPr>
                <w:noProof/>
                <w:webHidden/>
              </w:rPr>
              <w:fldChar w:fldCharType="end"/>
            </w:r>
          </w:hyperlink>
        </w:p>
        <w:p w14:paraId="01828C26" w14:textId="62865B27"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29" w:history="1">
            <w:r w:rsidRPr="00CE736B">
              <w:rPr>
                <w:rStyle w:val="Hyperlink"/>
                <w:noProof/>
              </w:rPr>
              <w:t>1.1 Scenario</w:t>
            </w:r>
            <w:r>
              <w:rPr>
                <w:noProof/>
                <w:webHidden/>
              </w:rPr>
              <w:tab/>
            </w:r>
            <w:r>
              <w:rPr>
                <w:noProof/>
                <w:webHidden/>
              </w:rPr>
              <w:fldChar w:fldCharType="begin"/>
            </w:r>
            <w:r>
              <w:rPr>
                <w:noProof/>
                <w:webHidden/>
              </w:rPr>
              <w:instrText xml:space="preserve"> PAGEREF _Toc69380729 \h </w:instrText>
            </w:r>
            <w:r>
              <w:rPr>
                <w:noProof/>
                <w:webHidden/>
              </w:rPr>
            </w:r>
            <w:r>
              <w:rPr>
                <w:noProof/>
                <w:webHidden/>
              </w:rPr>
              <w:fldChar w:fldCharType="separate"/>
            </w:r>
            <w:r>
              <w:rPr>
                <w:noProof/>
                <w:webHidden/>
              </w:rPr>
              <w:t>5</w:t>
            </w:r>
            <w:r>
              <w:rPr>
                <w:noProof/>
                <w:webHidden/>
              </w:rPr>
              <w:fldChar w:fldCharType="end"/>
            </w:r>
          </w:hyperlink>
        </w:p>
        <w:p w14:paraId="08473AD7" w14:textId="341AACD3"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30" w:history="1">
            <w:r w:rsidRPr="00CE736B">
              <w:rPr>
                <w:rStyle w:val="Hyperlink"/>
                <w:noProof/>
              </w:rPr>
              <w:t>1.2 Use Case Descriptions</w:t>
            </w:r>
            <w:r>
              <w:rPr>
                <w:noProof/>
                <w:webHidden/>
              </w:rPr>
              <w:tab/>
            </w:r>
            <w:r>
              <w:rPr>
                <w:noProof/>
                <w:webHidden/>
              </w:rPr>
              <w:fldChar w:fldCharType="begin"/>
            </w:r>
            <w:r>
              <w:rPr>
                <w:noProof/>
                <w:webHidden/>
              </w:rPr>
              <w:instrText xml:space="preserve"> PAGEREF _Toc69380730 \h </w:instrText>
            </w:r>
            <w:r>
              <w:rPr>
                <w:noProof/>
                <w:webHidden/>
              </w:rPr>
            </w:r>
            <w:r>
              <w:rPr>
                <w:noProof/>
                <w:webHidden/>
              </w:rPr>
              <w:fldChar w:fldCharType="separate"/>
            </w:r>
            <w:r>
              <w:rPr>
                <w:noProof/>
                <w:webHidden/>
              </w:rPr>
              <w:t>5</w:t>
            </w:r>
            <w:r>
              <w:rPr>
                <w:noProof/>
                <w:webHidden/>
              </w:rPr>
              <w:fldChar w:fldCharType="end"/>
            </w:r>
          </w:hyperlink>
        </w:p>
        <w:p w14:paraId="2FA903F4" w14:textId="0B6E8F0C" w:rsidR="00FD5C38" w:rsidRDefault="00FD5C38">
          <w:pPr>
            <w:pStyle w:val="TOC3"/>
            <w:tabs>
              <w:tab w:val="right" w:leader="dot" w:pos="9016"/>
            </w:tabs>
            <w:rPr>
              <w:rFonts w:asciiTheme="minorHAnsi" w:eastAsiaTheme="minorEastAsia" w:hAnsiTheme="minorHAnsi" w:cstheme="minorBidi"/>
              <w:noProof/>
              <w:sz w:val="22"/>
              <w:lang w:eastAsia="en-IE"/>
            </w:rPr>
          </w:pPr>
          <w:hyperlink w:anchor="_Toc69380731" w:history="1">
            <w:r w:rsidRPr="00CE736B">
              <w:rPr>
                <w:rStyle w:val="Hyperlink"/>
                <w:noProof/>
              </w:rPr>
              <w:t>1.2.1 Use Case Diagram</w:t>
            </w:r>
            <w:r>
              <w:rPr>
                <w:noProof/>
                <w:webHidden/>
              </w:rPr>
              <w:tab/>
            </w:r>
            <w:r>
              <w:rPr>
                <w:noProof/>
                <w:webHidden/>
              </w:rPr>
              <w:fldChar w:fldCharType="begin"/>
            </w:r>
            <w:r>
              <w:rPr>
                <w:noProof/>
                <w:webHidden/>
              </w:rPr>
              <w:instrText xml:space="preserve"> PAGEREF _Toc69380731 \h </w:instrText>
            </w:r>
            <w:r>
              <w:rPr>
                <w:noProof/>
                <w:webHidden/>
              </w:rPr>
            </w:r>
            <w:r>
              <w:rPr>
                <w:noProof/>
                <w:webHidden/>
              </w:rPr>
              <w:fldChar w:fldCharType="separate"/>
            </w:r>
            <w:r>
              <w:rPr>
                <w:noProof/>
                <w:webHidden/>
              </w:rPr>
              <w:t>5</w:t>
            </w:r>
            <w:r>
              <w:rPr>
                <w:noProof/>
                <w:webHidden/>
              </w:rPr>
              <w:fldChar w:fldCharType="end"/>
            </w:r>
          </w:hyperlink>
        </w:p>
        <w:p w14:paraId="02096F50" w14:textId="40AFCFAD" w:rsidR="00FD5C38" w:rsidRDefault="00FD5C38">
          <w:pPr>
            <w:pStyle w:val="TOC3"/>
            <w:tabs>
              <w:tab w:val="right" w:leader="dot" w:pos="9016"/>
            </w:tabs>
            <w:rPr>
              <w:rFonts w:asciiTheme="minorHAnsi" w:eastAsiaTheme="minorEastAsia" w:hAnsiTheme="minorHAnsi" w:cstheme="minorBidi"/>
              <w:noProof/>
              <w:sz w:val="22"/>
              <w:lang w:eastAsia="en-IE"/>
            </w:rPr>
          </w:pPr>
          <w:hyperlink w:anchor="_Toc69380732" w:history="1">
            <w:r w:rsidRPr="00CE736B">
              <w:rPr>
                <w:rStyle w:val="Hyperlink"/>
                <w:noProof/>
              </w:rPr>
              <w:t>1.2.2.1 Use Case Description #1</w:t>
            </w:r>
            <w:r>
              <w:rPr>
                <w:noProof/>
                <w:webHidden/>
              </w:rPr>
              <w:tab/>
            </w:r>
            <w:r>
              <w:rPr>
                <w:noProof/>
                <w:webHidden/>
              </w:rPr>
              <w:fldChar w:fldCharType="begin"/>
            </w:r>
            <w:r>
              <w:rPr>
                <w:noProof/>
                <w:webHidden/>
              </w:rPr>
              <w:instrText xml:space="preserve"> PAGEREF _Toc69380732 \h </w:instrText>
            </w:r>
            <w:r>
              <w:rPr>
                <w:noProof/>
                <w:webHidden/>
              </w:rPr>
            </w:r>
            <w:r>
              <w:rPr>
                <w:noProof/>
                <w:webHidden/>
              </w:rPr>
              <w:fldChar w:fldCharType="separate"/>
            </w:r>
            <w:r>
              <w:rPr>
                <w:noProof/>
                <w:webHidden/>
              </w:rPr>
              <w:t>6</w:t>
            </w:r>
            <w:r>
              <w:rPr>
                <w:noProof/>
                <w:webHidden/>
              </w:rPr>
              <w:fldChar w:fldCharType="end"/>
            </w:r>
          </w:hyperlink>
        </w:p>
        <w:p w14:paraId="3F000CB8" w14:textId="030AC649" w:rsidR="00FD5C38" w:rsidRDefault="00FD5C38">
          <w:pPr>
            <w:pStyle w:val="TOC3"/>
            <w:tabs>
              <w:tab w:val="right" w:leader="dot" w:pos="9016"/>
            </w:tabs>
            <w:rPr>
              <w:rFonts w:asciiTheme="minorHAnsi" w:eastAsiaTheme="minorEastAsia" w:hAnsiTheme="minorHAnsi" w:cstheme="minorBidi"/>
              <w:noProof/>
              <w:sz w:val="22"/>
              <w:lang w:eastAsia="en-IE"/>
            </w:rPr>
          </w:pPr>
          <w:hyperlink w:anchor="_Toc69380733" w:history="1">
            <w:r w:rsidRPr="00CE736B">
              <w:rPr>
                <w:rStyle w:val="Hyperlink"/>
                <w:noProof/>
              </w:rPr>
              <w:t>1.2.2.2 Use Case Description #2</w:t>
            </w:r>
            <w:r>
              <w:rPr>
                <w:noProof/>
                <w:webHidden/>
              </w:rPr>
              <w:tab/>
            </w:r>
            <w:r>
              <w:rPr>
                <w:noProof/>
                <w:webHidden/>
              </w:rPr>
              <w:fldChar w:fldCharType="begin"/>
            </w:r>
            <w:r>
              <w:rPr>
                <w:noProof/>
                <w:webHidden/>
              </w:rPr>
              <w:instrText xml:space="preserve"> PAGEREF _Toc69380733 \h </w:instrText>
            </w:r>
            <w:r>
              <w:rPr>
                <w:noProof/>
                <w:webHidden/>
              </w:rPr>
            </w:r>
            <w:r>
              <w:rPr>
                <w:noProof/>
                <w:webHidden/>
              </w:rPr>
              <w:fldChar w:fldCharType="separate"/>
            </w:r>
            <w:r>
              <w:rPr>
                <w:noProof/>
                <w:webHidden/>
              </w:rPr>
              <w:t>7</w:t>
            </w:r>
            <w:r>
              <w:rPr>
                <w:noProof/>
                <w:webHidden/>
              </w:rPr>
              <w:fldChar w:fldCharType="end"/>
            </w:r>
          </w:hyperlink>
        </w:p>
        <w:p w14:paraId="7FF4B6F6" w14:textId="13ED3EB0" w:rsidR="00FD5C38" w:rsidRDefault="00FD5C38">
          <w:pPr>
            <w:pStyle w:val="TOC3"/>
            <w:tabs>
              <w:tab w:val="right" w:leader="dot" w:pos="9016"/>
            </w:tabs>
            <w:rPr>
              <w:rFonts w:asciiTheme="minorHAnsi" w:eastAsiaTheme="minorEastAsia" w:hAnsiTheme="minorHAnsi" w:cstheme="minorBidi"/>
              <w:noProof/>
              <w:sz w:val="22"/>
              <w:lang w:eastAsia="en-IE"/>
            </w:rPr>
          </w:pPr>
          <w:hyperlink w:anchor="_Toc69380734" w:history="1">
            <w:r w:rsidRPr="00CE736B">
              <w:rPr>
                <w:rStyle w:val="Hyperlink"/>
                <w:noProof/>
              </w:rPr>
              <w:t>1.2.2.3 Use Case Description #3</w:t>
            </w:r>
            <w:r>
              <w:rPr>
                <w:noProof/>
                <w:webHidden/>
              </w:rPr>
              <w:tab/>
            </w:r>
            <w:r>
              <w:rPr>
                <w:noProof/>
                <w:webHidden/>
              </w:rPr>
              <w:fldChar w:fldCharType="begin"/>
            </w:r>
            <w:r>
              <w:rPr>
                <w:noProof/>
                <w:webHidden/>
              </w:rPr>
              <w:instrText xml:space="preserve"> PAGEREF _Toc69380734 \h </w:instrText>
            </w:r>
            <w:r>
              <w:rPr>
                <w:noProof/>
                <w:webHidden/>
              </w:rPr>
            </w:r>
            <w:r>
              <w:rPr>
                <w:noProof/>
                <w:webHidden/>
              </w:rPr>
              <w:fldChar w:fldCharType="separate"/>
            </w:r>
            <w:r>
              <w:rPr>
                <w:noProof/>
                <w:webHidden/>
              </w:rPr>
              <w:t>8</w:t>
            </w:r>
            <w:r>
              <w:rPr>
                <w:noProof/>
                <w:webHidden/>
              </w:rPr>
              <w:fldChar w:fldCharType="end"/>
            </w:r>
          </w:hyperlink>
        </w:p>
        <w:p w14:paraId="6A1BF8CB" w14:textId="34133DB2"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35" w:history="1">
            <w:r w:rsidRPr="00CE736B">
              <w:rPr>
                <w:rStyle w:val="Hyperlink"/>
                <w:noProof/>
              </w:rPr>
              <w:t>1.3 Quality Attributes</w:t>
            </w:r>
            <w:r>
              <w:rPr>
                <w:noProof/>
                <w:webHidden/>
              </w:rPr>
              <w:tab/>
            </w:r>
            <w:r>
              <w:rPr>
                <w:noProof/>
                <w:webHidden/>
              </w:rPr>
              <w:fldChar w:fldCharType="begin"/>
            </w:r>
            <w:r>
              <w:rPr>
                <w:noProof/>
                <w:webHidden/>
              </w:rPr>
              <w:instrText xml:space="preserve"> PAGEREF _Toc69380735 \h </w:instrText>
            </w:r>
            <w:r>
              <w:rPr>
                <w:noProof/>
                <w:webHidden/>
              </w:rPr>
            </w:r>
            <w:r>
              <w:rPr>
                <w:noProof/>
                <w:webHidden/>
              </w:rPr>
              <w:fldChar w:fldCharType="separate"/>
            </w:r>
            <w:r>
              <w:rPr>
                <w:noProof/>
                <w:webHidden/>
              </w:rPr>
              <w:t>9</w:t>
            </w:r>
            <w:r>
              <w:rPr>
                <w:noProof/>
                <w:webHidden/>
              </w:rPr>
              <w:fldChar w:fldCharType="end"/>
            </w:r>
          </w:hyperlink>
        </w:p>
        <w:p w14:paraId="4E2486A5" w14:textId="70DBBF12"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36" w:history="1">
            <w:r w:rsidRPr="00CE736B">
              <w:rPr>
                <w:rStyle w:val="Hyperlink"/>
                <w:noProof/>
              </w:rPr>
              <w:t>1.3.1 Security</w:t>
            </w:r>
            <w:r>
              <w:rPr>
                <w:noProof/>
                <w:webHidden/>
              </w:rPr>
              <w:tab/>
            </w:r>
            <w:r>
              <w:rPr>
                <w:noProof/>
                <w:webHidden/>
              </w:rPr>
              <w:fldChar w:fldCharType="begin"/>
            </w:r>
            <w:r>
              <w:rPr>
                <w:noProof/>
                <w:webHidden/>
              </w:rPr>
              <w:instrText xml:space="preserve"> PAGEREF _Toc69380736 \h </w:instrText>
            </w:r>
            <w:r>
              <w:rPr>
                <w:noProof/>
                <w:webHidden/>
              </w:rPr>
            </w:r>
            <w:r>
              <w:rPr>
                <w:noProof/>
                <w:webHidden/>
              </w:rPr>
              <w:fldChar w:fldCharType="separate"/>
            </w:r>
            <w:r>
              <w:rPr>
                <w:noProof/>
                <w:webHidden/>
              </w:rPr>
              <w:t>9</w:t>
            </w:r>
            <w:r>
              <w:rPr>
                <w:noProof/>
                <w:webHidden/>
              </w:rPr>
              <w:fldChar w:fldCharType="end"/>
            </w:r>
          </w:hyperlink>
        </w:p>
        <w:p w14:paraId="6A4E4E4B" w14:textId="2E1BB819"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37" w:history="1">
            <w:r w:rsidRPr="00CE736B">
              <w:rPr>
                <w:rStyle w:val="Hyperlink"/>
                <w:noProof/>
              </w:rPr>
              <w:t>1.3.2 Extensibility</w:t>
            </w:r>
            <w:r>
              <w:rPr>
                <w:noProof/>
                <w:webHidden/>
              </w:rPr>
              <w:tab/>
            </w:r>
            <w:r>
              <w:rPr>
                <w:noProof/>
                <w:webHidden/>
              </w:rPr>
              <w:fldChar w:fldCharType="begin"/>
            </w:r>
            <w:r>
              <w:rPr>
                <w:noProof/>
                <w:webHidden/>
              </w:rPr>
              <w:instrText xml:space="preserve"> PAGEREF _Toc69380737 \h </w:instrText>
            </w:r>
            <w:r>
              <w:rPr>
                <w:noProof/>
                <w:webHidden/>
              </w:rPr>
            </w:r>
            <w:r>
              <w:rPr>
                <w:noProof/>
                <w:webHidden/>
              </w:rPr>
              <w:fldChar w:fldCharType="separate"/>
            </w:r>
            <w:r>
              <w:rPr>
                <w:noProof/>
                <w:webHidden/>
              </w:rPr>
              <w:t>9</w:t>
            </w:r>
            <w:r>
              <w:rPr>
                <w:noProof/>
                <w:webHidden/>
              </w:rPr>
              <w:fldChar w:fldCharType="end"/>
            </w:r>
          </w:hyperlink>
        </w:p>
        <w:p w14:paraId="591E71BB" w14:textId="37B0F129"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38" w:history="1">
            <w:r w:rsidRPr="00CE736B">
              <w:rPr>
                <w:rStyle w:val="Hyperlink"/>
                <w:noProof/>
              </w:rPr>
              <w:t>1.3.3 Usability</w:t>
            </w:r>
            <w:r>
              <w:rPr>
                <w:noProof/>
                <w:webHidden/>
              </w:rPr>
              <w:tab/>
            </w:r>
            <w:r>
              <w:rPr>
                <w:noProof/>
                <w:webHidden/>
              </w:rPr>
              <w:fldChar w:fldCharType="begin"/>
            </w:r>
            <w:r>
              <w:rPr>
                <w:noProof/>
                <w:webHidden/>
              </w:rPr>
              <w:instrText xml:space="preserve"> PAGEREF _Toc69380738 \h </w:instrText>
            </w:r>
            <w:r>
              <w:rPr>
                <w:noProof/>
                <w:webHidden/>
              </w:rPr>
            </w:r>
            <w:r>
              <w:rPr>
                <w:noProof/>
                <w:webHidden/>
              </w:rPr>
              <w:fldChar w:fldCharType="separate"/>
            </w:r>
            <w:r>
              <w:rPr>
                <w:noProof/>
                <w:webHidden/>
              </w:rPr>
              <w:t>9</w:t>
            </w:r>
            <w:r>
              <w:rPr>
                <w:noProof/>
                <w:webHidden/>
              </w:rPr>
              <w:fldChar w:fldCharType="end"/>
            </w:r>
          </w:hyperlink>
        </w:p>
        <w:p w14:paraId="7FFDEEA4" w14:textId="161681A2"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39" w:history="1">
            <w:r w:rsidRPr="00CE736B">
              <w:rPr>
                <w:rStyle w:val="Hyperlink"/>
                <w:noProof/>
              </w:rPr>
              <w:t>1.3.4 Reliability &amp; Performance</w:t>
            </w:r>
            <w:r>
              <w:rPr>
                <w:noProof/>
                <w:webHidden/>
              </w:rPr>
              <w:tab/>
            </w:r>
            <w:r>
              <w:rPr>
                <w:noProof/>
                <w:webHidden/>
              </w:rPr>
              <w:fldChar w:fldCharType="begin"/>
            </w:r>
            <w:r>
              <w:rPr>
                <w:noProof/>
                <w:webHidden/>
              </w:rPr>
              <w:instrText xml:space="preserve"> PAGEREF _Toc69380739 \h </w:instrText>
            </w:r>
            <w:r>
              <w:rPr>
                <w:noProof/>
                <w:webHidden/>
              </w:rPr>
            </w:r>
            <w:r>
              <w:rPr>
                <w:noProof/>
                <w:webHidden/>
              </w:rPr>
              <w:fldChar w:fldCharType="separate"/>
            </w:r>
            <w:r>
              <w:rPr>
                <w:noProof/>
                <w:webHidden/>
              </w:rPr>
              <w:t>9</w:t>
            </w:r>
            <w:r>
              <w:rPr>
                <w:noProof/>
                <w:webHidden/>
              </w:rPr>
              <w:fldChar w:fldCharType="end"/>
            </w:r>
          </w:hyperlink>
        </w:p>
        <w:p w14:paraId="4BB9165E" w14:textId="2EFEC1C9" w:rsidR="00FD5C38" w:rsidRDefault="00FD5C38">
          <w:pPr>
            <w:pStyle w:val="TOC1"/>
            <w:tabs>
              <w:tab w:val="right" w:leader="dot" w:pos="9016"/>
            </w:tabs>
            <w:rPr>
              <w:rFonts w:asciiTheme="minorHAnsi" w:eastAsiaTheme="minorEastAsia" w:hAnsiTheme="minorHAnsi" w:cstheme="minorBidi"/>
              <w:noProof/>
              <w:sz w:val="22"/>
              <w:lang w:eastAsia="en-IE"/>
            </w:rPr>
          </w:pPr>
          <w:hyperlink w:anchor="_Toc69380740" w:history="1">
            <w:r w:rsidRPr="00CE736B">
              <w:rPr>
                <w:rStyle w:val="Hyperlink"/>
                <w:noProof/>
              </w:rPr>
              <w:t>2. Design Patterns</w:t>
            </w:r>
            <w:r>
              <w:rPr>
                <w:noProof/>
                <w:webHidden/>
              </w:rPr>
              <w:tab/>
            </w:r>
            <w:r>
              <w:rPr>
                <w:noProof/>
                <w:webHidden/>
              </w:rPr>
              <w:fldChar w:fldCharType="begin"/>
            </w:r>
            <w:r>
              <w:rPr>
                <w:noProof/>
                <w:webHidden/>
              </w:rPr>
              <w:instrText xml:space="preserve"> PAGEREF _Toc69380740 \h </w:instrText>
            </w:r>
            <w:r>
              <w:rPr>
                <w:noProof/>
                <w:webHidden/>
              </w:rPr>
            </w:r>
            <w:r>
              <w:rPr>
                <w:noProof/>
                <w:webHidden/>
              </w:rPr>
              <w:fldChar w:fldCharType="separate"/>
            </w:r>
            <w:r>
              <w:rPr>
                <w:noProof/>
                <w:webHidden/>
              </w:rPr>
              <w:t>11</w:t>
            </w:r>
            <w:r>
              <w:rPr>
                <w:noProof/>
                <w:webHidden/>
              </w:rPr>
              <w:fldChar w:fldCharType="end"/>
            </w:r>
          </w:hyperlink>
        </w:p>
        <w:p w14:paraId="169BF9AE" w14:textId="0A9E291A"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41" w:history="1">
            <w:r w:rsidRPr="00CE736B">
              <w:rPr>
                <w:rStyle w:val="Hyperlink"/>
                <w:noProof/>
              </w:rPr>
              <w:t>2.1 Interceptor</w:t>
            </w:r>
            <w:r>
              <w:rPr>
                <w:noProof/>
                <w:webHidden/>
              </w:rPr>
              <w:tab/>
            </w:r>
            <w:r>
              <w:rPr>
                <w:noProof/>
                <w:webHidden/>
              </w:rPr>
              <w:fldChar w:fldCharType="begin"/>
            </w:r>
            <w:r>
              <w:rPr>
                <w:noProof/>
                <w:webHidden/>
              </w:rPr>
              <w:instrText xml:space="preserve"> PAGEREF _Toc69380741 \h </w:instrText>
            </w:r>
            <w:r>
              <w:rPr>
                <w:noProof/>
                <w:webHidden/>
              </w:rPr>
            </w:r>
            <w:r>
              <w:rPr>
                <w:noProof/>
                <w:webHidden/>
              </w:rPr>
              <w:fldChar w:fldCharType="separate"/>
            </w:r>
            <w:r>
              <w:rPr>
                <w:noProof/>
                <w:webHidden/>
              </w:rPr>
              <w:t>11</w:t>
            </w:r>
            <w:r>
              <w:rPr>
                <w:noProof/>
                <w:webHidden/>
              </w:rPr>
              <w:fldChar w:fldCharType="end"/>
            </w:r>
          </w:hyperlink>
        </w:p>
        <w:p w14:paraId="78C64067" w14:textId="5550E523"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42" w:history="1">
            <w:r w:rsidRPr="00CE736B">
              <w:rPr>
                <w:rStyle w:val="Hyperlink"/>
                <w:noProof/>
              </w:rPr>
              <w:t>2.2 Memento</w:t>
            </w:r>
            <w:r>
              <w:rPr>
                <w:noProof/>
                <w:webHidden/>
              </w:rPr>
              <w:tab/>
            </w:r>
            <w:r>
              <w:rPr>
                <w:noProof/>
                <w:webHidden/>
              </w:rPr>
              <w:fldChar w:fldCharType="begin"/>
            </w:r>
            <w:r>
              <w:rPr>
                <w:noProof/>
                <w:webHidden/>
              </w:rPr>
              <w:instrText xml:space="preserve"> PAGEREF _Toc69380742 \h </w:instrText>
            </w:r>
            <w:r>
              <w:rPr>
                <w:noProof/>
                <w:webHidden/>
              </w:rPr>
            </w:r>
            <w:r>
              <w:rPr>
                <w:noProof/>
                <w:webHidden/>
              </w:rPr>
              <w:fldChar w:fldCharType="separate"/>
            </w:r>
            <w:r>
              <w:rPr>
                <w:noProof/>
                <w:webHidden/>
              </w:rPr>
              <w:t>11</w:t>
            </w:r>
            <w:r>
              <w:rPr>
                <w:noProof/>
                <w:webHidden/>
              </w:rPr>
              <w:fldChar w:fldCharType="end"/>
            </w:r>
          </w:hyperlink>
        </w:p>
        <w:p w14:paraId="68A1B876" w14:textId="456F928F"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43" w:history="1">
            <w:r w:rsidRPr="00CE736B">
              <w:rPr>
                <w:rStyle w:val="Hyperlink"/>
                <w:noProof/>
              </w:rPr>
              <w:t>2.3 Strategy</w:t>
            </w:r>
            <w:r>
              <w:rPr>
                <w:noProof/>
                <w:webHidden/>
              </w:rPr>
              <w:tab/>
            </w:r>
            <w:r>
              <w:rPr>
                <w:noProof/>
                <w:webHidden/>
              </w:rPr>
              <w:fldChar w:fldCharType="begin"/>
            </w:r>
            <w:r>
              <w:rPr>
                <w:noProof/>
                <w:webHidden/>
              </w:rPr>
              <w:instrText xml:space="preserve"> PAGEREF _Toc69380743 \h </w:instrText>
            </w:r>
            <w:r>
              <w:rPr>
                <w:noProof/>
                <w:webHidden/>
              </w:rPr>
            </w:r>
            <w:r>
              <w:rPr>
                <w:noProof/>
                <w:webHidden/>
              </w:rPr>
              <w:fldChar w:fldCharType="separate"/>
            </w:r>
            <w:r>
              <w:rPr>
                <w:noProof/>
                <w:webHidden/>
              </w:rPr>
              <w:t>11</w:t>
            </w:r>
            <w:r>
              <w:rPr>
                <w:noProof/>
                <w:webHidden/>
              </w:rPr>
              <w:fldChar w:fldCharType="end"/>
            </w:r>
          </w:hyperlink>
        </w:p>
        <w:p w14:paraId="1F2E6940" w14:textId="787BF5A6"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44" w:history="1">
            <w:r w:rsidRPr="00CE736B">
              <w:rPr>
                <w:rStyle w:val="Hyperlink"/>
                <w:noProof/>
              </w:rPr>
              <w:t>2.4 Abstract Factory</w:t>
            </w:r>
            <w:r>
              <w:rPr>
                <w:noProof/>
                <w:webHidden/>
              </w:rPr>
              <w:tab/>
            </w:r>
            <w:r>
              <w:rPr>
                <w:noProof/>
                <w:webHidden/>
              </w:rPr>
              <w:fldChar w:fldCharType="begin"/>
            </w:r>
            <w:r>
              <w:rPr>
                <w:noProof/>
                <w:webHidden/>
              </w:rPr>
              <w:instrText xml:space="preserve"> PAGEREF _Toc69380744 \h </w:instrText>
            </w:r>
            <w:r>
              <w:rPr>
                <w:noProof/>
                <w:webHidden/>
              </w:rPr>
            </w:r>
            <w:r>
              <w:rPr>
                <w:noProof/>
                <w:webHidden/>
              </w:rPr>
              <w:fldChar w:fldCharType="separate"/>
            </w:r>
            <w:r>
              <w:rPr>
                <w:noProof/>
                <w:webHidden/>
              </w:rPr>
              <w:t>11</w:t>
            </w:r>
            <w:r>
              <w:rPr>
                <w:noProof/>
                <w:webHidden/>
              </w:rPr>
              <w:fldChar w:fldCharType="end"/>
            </w:r>
          </w:hyperlink>
        </w:p>
        <w:p w14:paraId="528882AF" w14:textId="32006086"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45" w:history="1">
            <w:r w:rsidRPr="00CE736B">
              <w:rPr>
                <w:rStyle w:val="Hyperlink"/>
                <w:noProof/>
              </w:rPr>
              <w:t>2.5 Command</w:t>
            </w:r>
            <w:r>
              <w:rPr>
                <w:noProof/>
                <w:webHidden/>
              </w:rPr>
              <w:tab/>
            </w:r>
            <w:r>
              <w:rPr>
                <w:noProof/>
                <w:webHidden/>
              </w:rPr>
              <w:fldChar w:fldCharType="begin"/>
            </w:r>
            <w:r>
              <w:rPr>
                <w:noProof/>
                <w:webHidden/>
              </w:rPr>
              <w:instrText xml:space="preserve"> PAGEREF _Toc69380745 \h </w:instrText>
            </w:r>
            <w:r>
              <w:rPr>
                <w:noProof/>
                <w:webHidden/>
              </w:rPr>
            </w:r>
            <w:r>
              <w:rPr>
                <w:noProof/>
                <w:webHidden/>
              </w:rPr>
              <w:fldChar w:fldCharType="separate"/>
            </w:r>
            <w:r>
              <w:rPr>
                <w:noProof/>
                <w:webHidden/>
              </w:rPr>
              <w:t>11</w:t>
            </w:r>
            <w:r>
              <w:rPr>
                <w:noProof/>
                <w:webHidden/>
              </w:rPr>
              <w:fldChar w:fldCharType="end"/>
            </w:r>
          </w:hyperlink>
        </w:p>
        <w:p w14:paraId="5A0A4385" w14:textId="2AEF9831"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46" w:history="1">
            <w:r w:rsidRPr="00CE736B">
              <w:rPr>
                <w:rStyle w:val="Hyperlink"/>
                <w:noProof/>
              </w:rPr>
              <w:t>2.6 Proxy – 7</w:t>
            </w:r>
            <w:r w:rsidRPr="00CE736B">
              <w:rPr>
                <w:rStyle w:val="Hyperlink"/>
                <w:noProof/>
                <w:vertAlign w:val="superscript"/>
              </w:rPr>
              <w:t>th</w:t>
            </w:r>
            <w:r w:rsidRPr="00CE736B">
              <w:rPr>
                <w:rStyle w:val="Hyperlink"/>
                <w:noProof/>
              </w:rPr>
              <w:t xml:space="preserve"> pattern</w:t>
            </w:r>
            <w:r>
              <w:rPr>
                <w:noProof/>
                <w:webHidden/>
              </w:rPr>
              <w:tab/>
            </w:r>
            <w:r>
              <w:rPr>
                <w:noProof/>
                <w:webHidden/>
              </w:rPr>
              <w:fldChar w:fldCharType="begin"/>
            </w:r>
            <w:r>
              <w:rPr>
                <w:noProof/>
                <w:webHidden/>
              </w:rPr>
              <w:instrText xml:space="preserve"> PAGEREF _Toc69380746 \h </w:instrText>
            </w:r>
            <w:r>
              <w:rPr>
                <w:noProof/>
                <w:webHidden/>
              </w:rPr>
            </w:r>
            <w:r>
              <w:rPr>
                <w:noProof/>
                <w:webHidden/>
              </w:rPr>
              <w:fldChar w:fldCharType="separate"/>
            </w:r>
            <w:r>
              <w:rPr>
                <w:noProof/>
                <w:webHidden/>
              </w:rPr>
              <w:t>11</w:t>
            </w:r>
            <w:r>
              <w:rPr>
                <w:noProof/>
                <w:webHidden/>
              </w:rPr>
              <w:fldChar w:fldCharType="end"/>
            </w:r>
          </w:hyperlink>
        </w:p>
        <w:p w14:paraId="56CD3E40" w14:textId="55CBBDF8"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47" w:history="1">
            <w:r w:rsidRPr="00CE736B">
              <w:rPr>
                <w:rStyle w:val="Hyperlink"/>
                <w:noProof/>
              </w:rPr>
              <w:t>2.7 Bridge Pattern</w:t>
            </w:r>
            <w:r>
              <w:rPr>
                <w:noProof/>
                <w:webHidden/>
              </w:rPr>
              <w:tab/>
            </w:r>
            <w:r>
              <w:rPr>
                <w:noProof/>
                <w:webHidden/>
              </w:rPr>
              <w:fldChar w:fldCharType="begin"/>
            </w:r>
            <w:r>
              <w:rPr>
                <w:noProof/>
                <w:webHidden/>
              </w:rPr>
              <w:instrText xml:space="preserve"> PAGEREF _Toc69380747 \h </w:instrText>
            </w:r>
            <w:r>
              <w:rPr>
                <w:noProof/>
                <w:webHidden/>
              </w:rPr>
            </w:r>
            <w:r>
              <w:rPr>
                <w:noProof/>
                <w:webHidden/>
              </w:rPr>
              <w:fldChar w:fldCharType="separate"/>
            </w:r>
            <w:r>
              <w:rPr>
                <w:noProof/>
                <w:webHidden/>
              </w:rPr>
              <w:t>12</w:t>
            </w:r>
            <w:r>
              <w:rPr>
                <w:noProof/>
                <w:webHidden/>
              </w:rPr>
              <w:fldChar w:fldCharType="end"/>
            </w:r>
          </w:hyperlink>
        </w:p>
        <w:p w14:paraId="1AD9FD89" w14:textId="2D15FCD0"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48" w:history="1">
            <w:r w:rsidRPr="00CE736B">
              <w:rPr>
                <w:rStyle w:val="Hyperlink"/>
                <w:noProof/>
              </w:rPr>
              <w:t>2.8 Filter Pattern</w:t>
            </w:r>
            <w:r>
              <w:rPr>
                <w:noProof/>
                <w:webHidden/>
              </w:rPr>
              <w:tab/>
            </w:r>
            <w:r>
              <w:rPr>
                <w:noProof/>
                <w:webHidden/>
              </w:rPr>
              <w:fldChar w:fldCharType="begin"/>
            </w:r>
            <w:r>
              <w:rPr>
                <w:noProof/>
                <w:webHidden/>
              </w:rPr>
              <w:instrText xml:space="preserve"> PAGEREF _Toc69380748 \h </w:instrText>
            </w:r>
            <w:r>
              <w:rPr>
                <w:noProof/>
                <w:webHidden/>
              </w:rPr>
            </w:r>
            <w:r>
              <w:rPr>
                <w:noProof/>
                <w:webHidden/>
              </w:rPr>
              <w:fldChar w:fldCharType="separate"/>
            </w:r>
            <w:r>
              <w:rPr>
                <w:noProof/>
                <w:webHidden/>
              </w:rPr>
              <w:t>12</w:t>
            </w:r>
            <w:r>
              <w:rPr>
                <w:noProof/>
                <w:webHidden/>
              </w:rPr>
              <w:fldChar w:fldCharType="end"/>
            </w:r>
          </w:hyperlink>
        </w:p>
        <w:p w14:paraId="37E033E8" w14:textId="529ADD3E" w:rsidR="00FD5C38" w:rsidRDefault="00FD5C38">
          <w:pPr>
            <w:pStyle w:val="TOC1"/>
            <w:tabs>
              <w:tab w:val="right" w:leader="dot" w:pos="9016"/>
            </w:tabs>
            <w:rPr>
              <w:rFonts w:asciiTheme="minorHAnsi" w:eastAsiaTheme="minorEastAsia" w:hAnsiTheme="minorHAnsi" w:cstheme="minorBidi"/>
              <w:noProof/>
              <w:sz w:val="22"/>
              <w:lang w:eastAsia="en-IE"/>
            </w:rPr>
          </w:pPr>
          <w:hyperlink w:anchor="_Toc69380749" w:history="1">
            <w:r w:rsidRPr="00CE736B">
              <w:rPr>
                <w:rStyle w:val="Hyperlink"/>
                <w:noProof/>
              </w:rPr>
              <w:t>3. Architecture</w:t>
            </w:r>
            <w:r>
              <w:rPr>
                <w:noProof/>
                <w:webHidden/>
              </w:rPr>
              <w:tab/>
            </w:r>
            <w:r>
              <w:rPr>
                <w:noProof/>
                <w:webHidden/>
              </w:rPr>
              <w:fldChar w:fldCharType="begin"/>
            </w:r>
            <w:r>
              <w:rPr>
                <w:noProof/>
                <w:webHidden/>
              </w:rPr>
              <w:instrText xml:space="preserve"> PAGEREF _Toc69380749 \h </w:instrText>
            </w:r>
            <w:r>
              <w:rPr>
                <w:noProof/>
                <w:webHidden/>
              </w:rPr>
            </w:r>
            <w:r>
              <w:rPr>
                <w:noProof/>
                <w:webHidden/>
              </w:rPr>
              <w:fldChar w:fldCharType="separate"/>
            </w:r>
            <w:r>
              <w:rPr>
                <w:noProof/>
                <w:webHidden/>
              </w:rPr>
              <w:t>13</w:t>
            </w:r>
            <w:r>
              <w:rPr>
                <w:noProof/>
                <w:webHidden/>
              </w:rPr>
              <w:fldChar w:fldCharType="end"/>
            </w:r>
          </w:hyperlink>
        </w:p>
        <w:p w14:paraId="2F341B88" w14:textId="10D8DF1F"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50" w:history="1">
            <w:r w:rsidRPr="00CE736B">
              <w:rPr>
                <w:rStyle w:val="Hyperlink"/>
                <w:noProof/>
              </w:rPr>
              <w:t>3.1 Architectural Diagram</w:t>
            </w:r>
            <w:r>
              <w:rPr>
                <w:noProof/>
                <w:webHidden/>
              </w:rPr>
              <w:tab/>
            </w:r>
            <w:r>
              <w:rPr>
                <w:noProof/>
                <w:webHidden/>
              </w:rPr>
              <w:fldChar w:fldCharType="begin"/>
            </w:r>
            <w:r>
              <w:rPr>
                <w:noProof/>
                <w:webHidden/>
              </w:rPr>
              <w:instrText xml:space="preserve"> PAGEREF _Toc69380750 \h </w:instrText>
            </w:r>
            <w:r>
              <w:rPr>
                <w:noProof/>
                <w:webHidden/>
              </w:rPr>
            </w:r>
            <w:r>
              <w:rPr>
                <w:noProof/>
                <w:webHidden/>
              </w:rPr>
              <w:fldChar w:fldCharType="separate"/>
            </w:r>
            <w:r>
              <w:rPr>
                <w:noProof/>
                <w:webHidden/>
              </w:rPr>
              <w:t>13</w:t>
            </w:r>
            <w:r>
              <w:rPr>
                <w:noProof/>
                <w:webHidden/>
              </w:rPr>
              <w:fldChar w:fldCharType="end"/>
            </w:r>
          </w:hyperlink>
        </w:p>
        <w:p w14:paraId="7D10F87C" w14:textId="778BCA08"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51" w:history="1">
            <w:r w:rsidRPr="00CE736B">
              <w:rPr>
                <w:rStyle w:val="Hyperlink"/>
                <w:noProof/>
              </w:rPr>
              <w:t>3.2 Class Diagram</w:t>
            </w:r>
            <w:r>
              <w:rPr>
                <w:noProof/>
                <w:webHidden/>
              </w:rPr>
              <w:tab/>
            </w:r>
            <w:r>
              <w:rPr>
                <w:noProof/>
                <w:webHidden/>
              </w:rPr>
              <w:fldChar w:fldCharType="begin"/>
            </w:r>
            <w:r>
              <w:rPr>
                <w:noProof/>
                <w:webHidden/>
              </w:rPr>
              <w:instrText xml:space="preserve"> PAGEREF _Toc69380751 \h </w:instrText>
            </w:r>
            <w:r>
              <w:rPr>
                <w:noProof/>
                <w:webHidden/>
              </w:rPr>
            </w:r>
            <w:r>
              <w:rPr>
                <w:noProof/>
                <w:webHidden/>
              </w:rPr>
              <w:fldChar w:fldCharType="separate"/>
            </w:r>
            <w:r>
              <w:rPr>
                <w:noProof/>
                <w:webHidden/>
              </w:rPr>
              <w:t>14</w:t>
            </w:r>
            <w:r>
              <w:rPr>
                <w:noProof/>
                <w:webHidden/>
              </w:rPr>
              <w:fldChar w:fldCharType="end"/>
            </w:r>
          </w:hyperlink>
        </w:p>
        <w:p w14:paraId="0F19A336" w14:textId="7861D6C7"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52" w:history="1">
            <w:r w:rsidRPr="00CE736B">
              <w:rPr>
                <w:rStyle w:val="Hyperlink"/>
                <w:noProof/>
              </w:rPr>
              <w:t>3.3 Sequence Diagram</w:t>
            </w:r>
            <w:r>
              <w:rPr>
                <w:noProof/>
                <w:webHidden/>
              </w:rPr>
              <w:tab/>
            </w:r>
            <w:r>
              <w:rPr>
                <w:noProof/>
                <w:webHidden/>
              </w:rPr>
              <w:fldChar w:fldCharType="begin"/>
            </w:r>
            <w:r>
              <w:rPr>
                <w:noProof/>
                <w:webHidden/>
              </w:rPr>
              <w:instrText xml:space="preserve"> PAGEREF _Toc69380752 \h </w:instrText>
            </w:r>
            <w:r>
              <w:rPr>
                <w:noProof/>
                <w:webHidden/>
              </w:rPr>
            </w:r>
            <w:r>
              <w:rPr>
                <w:noProof/>
                <w:webHidden/>
              </w:rPr>
              <w:fldChar w:fldCharType="separate"/>
            </w:r>
            <w:r>
              <w:rPr>
                <w:noProof/>
                <w:webHidden/>
              </w:rPr>
              <w:t>14</w:t>
            </w:r>
            <w:r>
              <w:rPr>
                <w:noProof/>
                <w:webHidden/>
              </w:rPr>
              <w:fldChar w:fldCharType="end"/>
            </w:r>
          </w:hyperlink>
        </w:p>
        <w:p w14:paraId="65971353" w14:textId="1365DA9F" w:rsidR="00FD5C38" w:rsidRDefault="00FD5C38">
          <w:pPr>
            <w:pStyle w:val="TOC1"/>
            <w:tabs>
              <w:tab w:val="right" w:leader="dot" w:pos="9016"/>
            </w:tabs>
            <w:rPr>
              <w:rFonts w:asciiTheme="minorHAnsi" w:eastAsiaTheme="minorEastAsia" w:hAnsiTheme="minorHAnsi" w:cstheme="minorBidi"/>
              <w:noProof/>
              <w:sz w:val="22"/>
              <w:lang w:eastAsia="en-IE"/>
            </w:rPr>
          </w:pPr>
          <w:hyperlink w:anchor="_Toc69380753" w:history="1">
            <w:r w:rsidRPr="00CE736B">
              <w:rPr>
                <w:rStyle w:val="Hyperlink"/>
                <w:noProof/>
              </w:rPr>
              <w:t>4. Code</w:t>
            </w:r>
            <w:r>
              <w:rPr>
                <w:noProof/>
                <w:webHidden/>
              </w:rPr>
              <w:tab/>
            </w:r>
            <w:r>
              <w:rPr>
                <w:noProof/>
                <w:webHidden/>
              </w:rPr>
              <w:fldChar w:fldCharType="begin"/>
            </w:r>
            <w:r>
              <w:rPr>
                <w:noProof/>
                <w:webHidden/>
              </w:rPr>
              <w:instrText xml:space="preserve"> PAGEREF _Toc69380753 \h </w:instrText>
            </w:r>
            <w:r>
              <w:rPr>
                <w:noProof/>
                <w:webHidden/>
              </w:rPr>
            </w:r>
            <w:r>
              <w:rPr>
                <w:noProof/>
                <w:webHidden/>
              </w:rPr>
              <w:fldChar w:fldCharType="separate"/>
            </w:r>
            <w:r>
              <w:rPr>
                <w:noProof/>
                <w:webHidden/>
              </w:rPr>
              <w:t>15</w:t>
            </w:r>
            <w:r>
              <w:rPr>
                <w:noProof/>
                <w:webHidden/>
              </w:rPr>
              <w:fldChar w:fldCharType="end"/>
            </w:r>
          </w:hyperlink>
        </w:p>
        <w:p w14:paraId="6FCD46A5" w14:textId="1AB5DC83"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54" w:history="1">
            <w:r w:rsidRPr="00CE736B">
              <w:rPr>
                <w:rStyle w:val="Hyperlink"/>
                <w:noProof/>
              </w:rPr>
              <w:t>4.1 Abstract Factory</w:t>
            </w:r>
            <w:r>
              <w:rPr>
                <w:noProof/>
                <w:webHidden/>
              </w:rPr>
              <w:tab/>
            </w:r>
            <w:r>
              <w:rPr>
                <w:noProof/>
                <w:webHidden/>
              </w:rPr>
              <w:fldChar w:fldCharType="begin"/>
            </w:r>
            <w:r>
              <w:rPr>
                <w:noProof/>
                <w:webHidden/>
              </w:rPr>
              <w:instrText xml:space="preserve"> PAGEREF _Toc69380754 \h </w:instrText>
            </w:r>
            <w:r>
              <w:rPr>
                <w:noProof/>
                <w:webHidden/>
              </w:rPr>
            </w:r>
            <w:r>
              <w:rPr>
                <w:noProof/>
                <w:webHidden/>
              </w:rPr>
              <w:fldChar w:fldCharType="separate"/>
            </w:r>
            <w:r>
              <w:rPr>
                <w:noProof/>
                <w:webHidden/>
              </w:rPr>
              <w:t>15</w:t>
            </w:r>
            <w:r>
              <w:rPr>
                <w:noProof/>
                <w:webHidden/>
              </w:rPr>
              <w:fldChar w:fldCharType="end"/>
            </w:r>
          </w:hyperlink>
        </w:p>
        <w:p w14:paraId="311C0C92" w14:textId="3FB010B8"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55" w:history="1">
            <w:r w:rsidRPr="00CE736B">
              <w:rPr>
                <w:rStyle w:val="Hyperlink"/>
                <w:noProof/>
              </w:rPr>
              <w:t>4.2 Command Pattern</w:t>
            </w:r>
            <w:r>
              <w:rPr>
                <w:noProof/>
                <w:webHidden/>
              </w:rPr>
              <w:tab/>
            </w:r>
            <w:r>
              <w:rPr>
                <w:noProof/>
                <w:webHidden/>
              </w:rPr>
              <w:fldChar w:fldCharType="begin"/>
            </w:r>
            <w:r>
              <w:rPr>
                <w:noProof/>
                <w:webHidden/>
              </w:rPr>
              <w:instrText xml:space="preserve"> PAGEREF _Toc69380755 \h </w:instrText>
            </w:r>
            <w:r>
              <w:rPr>
                <w:noProof/>
                <w:webHidden/>
              </w:rPr>
            </w:r>
            <w:r>
              <w:rPr>
                <w:noProof/>
                <w:webHidden/>
              </w:rPr>
              <w:fldChar w:fldCharType="separate"/>
            </w:r>
            <w:r>
              <w:rPr>
                <w:noProof/>
                <w:webHidden/>
              </w:rPr>
              <w:t>19</w:t>
            </w:r>
            <w:r>
              <w:rPr>
                <w:noProof/>
                <w:webHidden/>
              </w:rPr>
              <w:fldChar w:fldCharType="end"/>
            </w:r>
          </w:hyperlink>
        </w:p>
        <w:p w14:paraId="1C1B14C8" w14:textId="2A627B8E"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56" w:history="1">
            <w:r w:rsidRPr="00CE736B">
              <w:rPr>
                <w:rStyle w:val="Hyperlink"/>
                <w:noProof/>
              </w:rPr>
              <w:t>4.3 Proxy</w:t>
            </w:r>
            <w:r>
              <w:rPr>
                <w:noProof/>
                <w:webHidden/>
              </w:rPr>
              <w:tab/>
            </w:r>
            <w:r>
              <w:rPr>
                <w:noProof/>
                <w:webHidden/>
              </w:rPr>
              <w:fldChar w:fldCharType="begin"/>
            </w:r>
            <w:r>
              <w:rPr>
                <w:noProof/>
                <w:webHidden/>
              </w:rPr>
              <w:instrText xml:space="preserve"> PAGEREF _Toc69380756 \h </w:instrText>
            </w:r>
            <w:r>
              <w:rPr>
                <w:noProof/>
                <w:webHidden/>
              </w:rPr>
            </w:r>
            <w:r>
              <w:rPr>
                <w:noProof/>
                <w:webHidden/>
              </w:rPr>
              <w:fldChar w:fldCharType="separate"/>
            </w:r>
            <w:r>
              <w:rPr>
                <w:noProof/>
                <w:webHidden/>
              </w:rPr>
              <w:t>23</w:t>
            </w:r>
            <w:r>
              <w:rPr>
                <w:noProof/>
                <w:webHidden/>
              </w:rPr>
              <w:fldChar w:fldCharType="end"/>
            </w:r>
          </w:hyperlink>
        </w:p>
        <w:p w14:paraId="55F90B08" w14:textId="70563548"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57" w:history="1">
            <w:r w:rsidRPr="00CE736B">
              <w:rPr>
                <w:rStyle w:val="Hyperlink"/>
                <w:noProof/>
              </w:rPr>
              <w:t>4.4 Interceptor Pattern</w:t>
            </w:r>
            <w:r>
              <w:rPr>
                <w:noProof/>
                <w:webHidden/>
              </w:rPr>
              <w:tab/>
            </w:r>
            <w:r>
              <w:rPr>
                <w:noProof/>
                <w:webHidden/>
              </w:rPr>
              <w:fldChar w:fldCharType="begin"/>
            </w:r>
            <w:r>
              <w:rPr>
                <w:noProof/>
                <w:webHidden/>
              </w:rPr>
              <w:instrText xml:space="preserve"> PAGEREF _Toc69380757 \h </w:instrText>
            </w:r>
            <w:r>
              <w:rPr>
                <w:noProof/>
                <w:webHidden/>
              </w:rPr>
            </w:r>
            <w:r>
              <w:rPr>
                <w:noProof/>
                <w:webHidden/>
              </w:rPr>
              <w:fldChar w:fldCharType="separate"/>
            </w:r>
            <w:r>
              <w:rPr>
                <w:noProof/>
                <w:webHidden/>
              </w:rPr>
              <w:t>26</w:t>
            </w:r>
            <w:r>
              <w:rPr>
                <w:noProof/>
                <w:webHidden/>
              </w:rPr>
              <w:fldChar w:fldCharType="end"/>
            </w:r>
          </w:hyperlink>
        </w:p>
        <w:p w14:paraId="4E290B98" w14:textId="7EBD67B3"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58" w:history="1">
            <w:r w:rsidRPr="00CE736B">
              <w:rPr>
                <w:rStyle w:val="Hyperlink"/>
                <w:noProof/>
              </w:rPr>
              <w:t>4.5 Strategy Pattern</w:t>
            </w:r>
            <w:r>
              <w:rPr>
                <w:noProof/>
                <w:webHidden/>
              </w:rPr>
              <w:tab/>
            </w:r>
            <w:r>
              <w:rPr>
                <w:noProof/>
                <w:webHidden/>
              </w:rPr>
              <w:fldChar w:fldCharType="begin"/>
            </w:r>
            <w:r>
              <w:rPr>
                <w:noProof/>
                <w:webHidden/>
              </w:rPr>
              <w:instrText xml:space="preserve"> PAGEREF _Toc69380758 \h </w:instrText>
            </w:r>
            <w:r>
              <w:rPr>
                <w:noProof/>
                <w:webHidden/>
              </w:rPr>
            </w:r>
            <w:r>
              <w:rPr>
                <w:noProof/>
                <w:webHidden/>
              </w:rPr>
              <w:fldChar w:fldCharType="separate"/>
            </w:r>
            <w:r>
              <w:rPr>
                <w:noProof/>
                <w:webHidden/>
              </w:rPr>
              <w:t>28</w:t>
            </w:r>
            <w:r>
              <w:rPr>
                <w:noProof/>
                <w:webHidden/>
              </w:rPr>
              <w:fldChar w:fldCharType="end"/>
            </w:r>
          </w:hyperlink>
        </w:p>
        <w:p w14:paraId="17AEB052" w14:textId="2F1B5371"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59" w:history="1">
            <w:r w:rsidRPr="00CE736B">
              <w:rPr>
                <w:rStyle w:val="Hyperlink"/>
                <w:noProof/>
              </w:rPr>
              <w:t>4.6 Memento Pattern</w:t>
            </w:r>
            <w:r>
              <w:rPr>
                <w:noProof/>
                <w:webHidden/>
              </w:rPr>
              <w:tab/>
            </w:r>
            <w:r>
              <w:rPr>
                <w:noProof/>
                <w:webHidden/>
              </w:rPr>
              <w:fldChar w:fldCharType="begin"/>
            </w:r>
            <w:r>
              <w:rPr>
                <w:noProof/>
                <w:webHidden/>
              </w:rPr>
              <w:instrText xml:space="preserve"> PAGEREF _Toc69380759 \h </w:instrText>
            </w:r>
            <w:r>
              <w:rPr>
                <w:noProof/>
                <w:webHidden/>
              </w:rPr>
            </w:r>
            <w:r>
              <w:rPr>
                <w:noProof/>
                <w:webHidden/>
              </w:rPr>
              <w:fldChar w:fldCharType="separate"/>
            </w:r>
            <w:r>
              <w:rPr>
                <w:noProof/>
                <w:webHidden/>
              </w:rPr>
              <w:t>30</w:t>
            </w:r>
            <w:r>
              <w:rPr>
                <w:noProof/>
                <w:webHidden/>
              </w:rPr>
              <w:fldChar w:fldCharType="end"/>
            </w:r>
          </w:hyperlink>
        </w:p>
        <w:p w14:paraId="23AEF50F" w14:textId="1302AE88"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60" w:history="1">
            <w:r w:rsidRPr="00CE736B">
              <w:rPr>
                <w:rStyle w:val="Hyperlink"/>
                <w:noProof/>
              </w:rPr>
              <w:t>4.7 Filter Pattern</w:t>
            </w:r>
            <w:r>
              <w:rPr>
                <w:noProof/>
                <w:webHidden/>
              </w:rPr>
              <w:tab/>
            </w:r>
            <w:r>
              <w:rPr>
                <w:noProof/>
                <w:webHidden/>
              </w:rPr>
              <w:fldChar w:fldCharType="begin"/>
            </w:r>
            <w:r>
              <w:rPr>
                <w:noProof/>
                <w:webHidden/>
              </w:rPr>
              <w:instrText xml:space="preserve"> PAGEREF _Toc69380760 \h </w:instrText>
            </w:r>
            <w:r>
              <w:rPr>
                <w:noProof/>
                <w:webHidden/>
              </w:rPr>
            </w:r>
            <w:r>
              <w:rPr>
                <w:noProof/>
                <w:webHidden/>
              </w:rPr>
              <w:fldChar w:fldCharType="separate"/>
            </w:r>
            <w:r>
              <w:rPr>
                <w:noProof/>
                <w:webHidden/>
              </w:rPr>
              <w:t>33</w:t>
            </w:r>
            <w:r>
              <w:rPr>
                <w:noProof/>
                <w:webHidden/>
              </w:rPr>
              <w:fldChar w:fldCharType="end"/>
            </w:r>
          </w:hyperlink>
        </w:p>
        <w:p w14:paraId="09FC0DEE" w14:textId="5FEBDE91"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61" w:history="1">
            <w:r w:rsidRPr="00CE736B">
              <w:rPr>
                <w:rStyle w:val="Hyperlink"/>
                <w:noProof/>
              </w:rPr>
              <w:t>4.8 Bridge Pattern</w:t>
            </w:r>
            <w:r>
              <w:rPr>
                <w:noProof/>
                <w:webHidden/>
              </w:rPr>
              <w:tab/>
            </w:r>
            <w:r>
              <w:rPr>
                <w:noProof/>
                <w:webHidden/>
              </w:rPr>
              <w:fldChar w:fldCharType="begin"/>
            </w:r>
            <w:r>
              <w:rPr>
                <w:noProof/>
                <w:webHidden/>
              </w:rPr>
              <w:instrText xml:space="preserve"> PAGEREF _Toc69380761 \h </w:instrText>
            </w:r>
            <w:r>
              <w:rPr>
                <w:noProof/>
                <w:webHidden/>
              </w:rPr>
            </w:r>
            <w:r>
              <w:rPr>
                <w:noProof/>
                <w:webHidden/>
              </w:rPr>
              <w:fldChar w:fldCharType="separate"/>
            </w:r>
            <w:r>
              <w:rPr>
                <w:noProof/>
                <w:webHidden/>
              </w:rPr>
              <w:t>36</w:t>
            </w:r>
            <w:r>
              <w:rPr>
                <w:noProof/>
                <w:webHidden/>
              </w:rPr>
              <w:fldChar w:fldCharType="end"/>
            </w:r>
          </w:hyperlink>
        </w:p>
        <w:p w14:paraId="25AF0FE5" w14:textId="5AFB1993"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62" w:history="1">
            <w:r w:rsidRPr="00CE736B">
              <w:rPr>
                <w:rStyle w:val="Hyperlink"/>
                <w:noProof/>
              </w:rPr>
              <w:t>4.9 GitHub – Version Control</w:t>
            </w:r>
            <w:r>
              <w:rPr>
                <w:noProof/>
                <w:webHidden/>
              </w:rPr>
              <w:tab/>
            </w:r>
            <w:r>
              <w:rPr>
                <w:noProof/>
                <w:webHidden/>
              </w:rPr>
              <w:fldChar w:fldCharType="begin"/>
            </w:r>
            <w:r>
              <w:rPr>
                <w:noProof/>
                <w:webHidden/>
              </w:rPr>
              <w:instrText xml:space="preserve"> PAGEREF _Toc69380762 \h </w:instrText>
            </w:r>
            <w:r>
              <w:rPr>
                <w:noProof/>
                <w:webHidden/>
              </w:rPr>
            </w:r>
            <w:r>
              <w:rPr>
                <w:noProof/>
                <w:webHidden/>
              </w:rPr>
              <w:fldChar w:fldCharType="separate"/>
            </w:r>
            <w:r>
              <w:rPr>
                <w:noProof/>
                <w:webHidden/>
              </w:rPr>
              <w:t>39</w:t>
            </w:r>
            <w:r>
              <w:rPr>
                <w:noProof/>
                <w:webHidden/>
              </w:rPr>
              <w:fldChar w:fldCharType="end"/>
            </w:r>
          </w:hyperlink>
        </w:p>
        <w:p w14:paraId="48019304" w14:textId="10694946" w:rsidR="00FD5C38" w:rsidRDefault="00FD5C38">
          <w:pPr>
            <w:pStyle w:val="TOC1"/>
            <w:tabs>
              <w:tab w:val="right" w:leader="dot" w:pos="9016"/>
            </w:tabs>
            <w:rPr>
              <w:rFonts w:asciiTheme="minorHAnsi" w:eastAsiaTheme="minorEastAsia" w:hAnsiTheme="minorHAnsi" w:cstheme="minorBidi"/>
              <w:noProof/>
              <w:sz w:val="22"/>
              <w:lang w:eastAsia="en-IE"/>
            </w:rPr>
          </w:pPr>
          <w:hyperlink w:anchor="_Toc69380763" w:history="1">
            <w:r w:rsidRPr="00CE736B">
              <w:rPr>
                <w:rStyle w:val="Hyperlink"/>
                <w:noProof/>
              </w:rPr>
              <w:t>5. Added Value</w:t>
            </w:r>
            <w:r>
              <w:rPr>
                <w:noProof/>
                <w:webHidden/>
              </w:rPr>
              <w:tab/>
            </w:r>
            <w:r>
              <w:rPr>
                <w:noProof/>
                <w:webHidden/>
              </w:rPr>
              <w:fldChar w:fldCharType="begin"/>
            </w:r>
            <w:r>
              <w:rPr>
                <w:noProof/>
                <w:webHidden/>
              </w:rPr>
              <w:instrText xml:space="preserve"> PAGEREF _Toc69380763 \h </w:instrText>
            </w:r>
            <w:r>
              <w:rPr>
                <w:noProof/>
                <w:webHidden/>
              </w:rPr>
            </w:r>
            <w:r>
              <w:rPr>
                <w:noProof/>
                <w:webHidden/>
              </w:rPr>
              <w:fldChar w:fldCharType="separate"/>
            </w:r>
            <w:r>
              <w:rPr>
                <w:noProof/>
                <w:webHidden/>
              </w:rPr>
              <w:t>40</w:t>
            </w:r>
            <w:r>
              <w:rPr>
                <w:noProof/>
                <w:webHidden/>
              </w:rPr>
              <w:fldChar w:fldCharType="end"/>
            </w:r>
          </w:hyperlink>
        </w:p>
        <w:p w14:paraId="7F71DD96" w14:textId="2127BF2B"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64" w:history="1">
            <w:r w:rsidRPr="00CE736B">
              <w:rPr>
                <w:rStyle w:val="Hyperlink"/>
                <w:noProof/>
              </w:rPr>
              <w:t>5.1 Jenkins</w:t>
            </w:r>
            <w:r>
              <w:rPr>
                <w:noProof/>
                <w:webHidden/>
              </w:rPr>
              <w:tab/>
            </w:r>
            <w:r>
              <w:rPr>
                <w:noProof/>
                <w:webHidden/>
              </w:rPr>
              <w:fldChar w:fldCharType="begin"/>
            </w:r>
            <w:r>
              <w:rPr>
                <w:noProof/>
                <w:webHidden/>
              </w:rPr>
              <w:instrText xml:space="preserve"> PAGEREF _Toc69380764 \h </w:instrText>
            </w:r>
            <w:r>
              <w:rPr>
                <w:noProof/>
                <w:webHidden/>
              </w:rPr>
            </w:r>
            <w:r>
              <w:rPr>
                <w:noProof/>
                <w:webHidden/>
              </w:rPr>
              <w:fldChar w:fldCharType="separate"/>
            </w:r>
            <w:r>
              <w:rPr>
                <w:noProof/>
                <w:webHidden/>
              </w:rPr>
              <w:t>40</w:t>
            </w:r>
            <w:r>
              <w:rPr>
                <w:noProof/>
                <w:webHidden/>
              </w:rPr>
              <w:fldChar w:fldCharType="end"/>
            </w:r>
          </w:hyperlink>
        </w:p>
        <w:p w14:paraId="4E4EBB3A" w14:textId="673F9866"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65" w:history="1">
            <w:r w:rsidRPr="00CE736B">
              <w:rPr>
                <w:rStyle w:val="Hyperlink"/>
                <w:noProof/>
              </w:rPr>
              <w:t>5.2 Pathfinding Algorithm – Dijkstra’s</w:t>
            </w:r>
            <w:r>
              <w:rPr>
                <w:noProof/>
                <w:webHidden/>
              </w:rPr>
              <w:tab/>
            </w:r>
            <w:r>
              <w:rPr>
                <w:noProof/>
                <w:webHidden/>
              </w:rPr>
              <w:fldChar w:fldCharType="begin"/>
            </w:r>
            <w:r>
              <w:rPr>
                <w:noProof/>
                <w:webHidden/>
              </w:rPr>
              <w:instrText xml:space="preserve"> PAGEREF _Toc69380765 \h </w:instrText>
            </w:r>
            <w:r>
              <w:rPr>
                <w:noProof/>
                <w:webHidden/>
              </w:rPr>
            </w:r>
            <w:r>
              <w:rPr>
                <w:noProof/>
                <w:webHidden/>
              </w:rPr>
              <w:fldChar w:fldCharType="separate"/>
            </w:r>
            <w:r>
              <w:rPr>
                <w:noProof/>
                <w:webHidden/>
              </w:rPr>
              <w:t>42</w:t>
            </w:r>
            <w:r>
              <w:rPr>
                <w:noProof/>
                <w:webHidden/>
              </w:rPr>
              <w:fldChar w:fldCharType="end"/>
            </w:r>
          </w:hyperlink>
        </w:p>
        <w:p w14:paraId="3D71841A" w14:textId="5758CD06"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66" w:history="1">
            <w:r w:rsidRPr="00CE736B">
              <w:rPr>
                <w:rStyle w:val="Hyperlink"/>
                <w:noProof/>
              </w:rPr>
              <w:t>5.3 Stripe (Payment Sandbox)</w:t>
            </w:r>
            <w:r>
              <w:rPr>
                <w:noProof/>
                <w:webHidden/>
              </w:rPr>
              <w:tab/>
            </w:r>
            <w:r>
              <w:rPr>
                <w:noProof/>
                <w:webHidden/>
              </w:rPr>
              <w:fldChar w:fldCharType="begin"/>
            </w:r>
            <w:r>
              <w:rPr>
                <w:noProof/>
                <w:webHidden/>
              </w:rPr>
              <w:instrText xml:space="preserve"> PAGEREF _Toc69380766 \h </w:instrText>
            </w:r>
            <w:r>
              <w:rPr>
                <w:noProof/>
                <w:webHidden/>
              </w:rPr>
            </w:r>
            <w:r>
              <w:rPr>
                <w:noProof/>
                <w:webHidden/>
              </w:rPr>
              <w:fldChar w:fldCharType="separate"/>
            </w:r>
            <w:r>
              <w:rPr>
                <w:noProof/>
                <w:webHidden/>
              </w:rPr>
              <w:t>47</w:t>
            </w:r>
            <w:r>
              <w:rPr>
                <w:noProof/>
                <w:webHidden/>
              </w:rPr>
              <w:fldChar w:fldCharType="end"/>
            </w:r>
          </w:hyperlink>
        </w:p>
        <w:p w14:paraId="46E59FBA" w14:textId="099F4CB6"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67" w:history="1">
            <w:r w:rsidRPr="00CE736B">
              <w:rPr>
                <w:rStyle w:val="Hyperlink"/>
                <w:noProof/>
              </w:rPr>
              <w:t>5.4 CS4125 Class Diagram vs. CS4227 Class Diagram</w:t>
            </w:r>
            <w:r>
              <w:rPr>
                <w:noProof/>
                <w:webHidden/>
              </w:rPr>
              <w:tab/>
            </w:r>
            <w:r>
              <w:rPr>
                <w:noProof/>
                <w:webHidden/>
              </w:rPr>
              <w:fldChar w:fldCharType="begin"/>
            </w:r>
            <w:r>
              <w:rPr>
                <w:noProof/>
                <w:webHidden/>
              </w:rPr>
              <w:instrText xml:space="preserve"> PAGEREF _Toc69380767 \h </w:instrText>
            </w:r>
            <w:r>
              <w:rPr>
                <w:noProof/>
                <w:webHidden/>
              </w:rPr>
            </w:r>
            <w:r>
              <w:rPr>
                <w:noProof/>
                <w:webHidden/>
              </w:rPr>
              <w:fldChar w:fldCharType="separate"/>
            </w:r>
            <w:r>
              <w:rPr>
                <w:noProof/>
                <w:webHidden/>
              </w:rPr>
              <w:t>51</w:t>
            </w:r>
            <w:r>
              <w:rPr>
                <w:noProof/>
                <w:webHidden/>
              </w:rPr>
              <w:fldChar w:fldCharType="end"/>
            </w:r>
          </w:hyperlink>
        </w:p>
        <w:p w14:paraId="722D8AF1" w14:textId="5BD01D28"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68" w:history="1">
            <w:r w:rsidRPr="00CE736B">
              <w:rPr>
                <w:rStyle w:val="Hyperlink"/>
                <w:noProof/>
              </w:rPr>
              <w:drawing>
                <wp:inline distT="0" distB="0" distL="0" distR="0" wp14:anchorId="68136BF5" wp14:editId="4C217BAE">
                  <wp:extent cx="5731510" cy="6858729"/>
                  <wp:effectExtent l="0" t="0" r="2540" b="0"/>
                  <wp:docPr id="34" name="Picture 3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assDiagr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6858729"/>
                          </a:xfrm>
                          <a:prstGeom prst="rect">
                            <a:avLst/>
                          </a:prstGeom>
                        </pic:spPr>
                      </pic:pic>
                    </a:graphicData>
                  </a:graphic>
                </wp:inline>
              </w:drawing>
            </w:r>
            <w:r>
              <w:rPr>
                <w:noProof/>
                <w:webHidden/>
              </w:rPr>
              <w:tab/>
            </w:r>
            <w:r>
              <w:rPr>
                <w:noProof/>
                <w:webHidden/>
              </w:rPr>
              <w:fldChar w:fldCharType="begin"/>
            </w:r>
            <w:r>
              <w:rPr>
                <w:noProof/>
                <w:webHidden/>
              </w:rPr>
              <w:instrText xml:space="preserve"> PAGEREF _Toc69380768 \h </w:instrText>
            </w:r>
            <w:r>
              <w:rPr>
                <w:noProof/>
                <w:webHidden/>
              </w:rPr>
            </w:r>
            <w:r>
              <w:rPr>
                <w:noProof/>
                <w:webHidden/>
              </w:rPr>
              <w:fldChar w:fldCharType="separate"/>
            </w:r>
            <w:r>
              <w:rPr>
                <w:noProof/>
                <w:webHidden/>
              </w:rPr>
              <w:t>51</w:t>
            </w:r>
            <w:r>
              <w:rPr>
                <w:noProof/>
                <w:webHidden/>
              </w:rPr>
              <w:fldChar w:fldCharType="end"/>
            </w:r>
          </w:hyperlink>
        </w:p>
        <w:p w14:paraId="583840BA" w14:textId="30C5E6D7"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69" w:history="1">
            <w:r w:rsidRPr="00CE736B">
              <w:rPr>
                <w:rStyle w:val="Hyperlink"/>
                <w:noProof/>
              </w:rPr>
              <w:drawing>
                <wp:inline distT="0" distB="0" distL="0" distR="0" wp14:anchorId="3B92AEB5" wp14:editId="05453032">
                  <wp:extent cx="6391112" cy="2530549"/>
                  <wp:effectExtent l="0" t="0" r="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0979" cy="2534456"/>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69380769 \h </w:instrText>
            </w:r>
            <w:r>
              <w:rPr>
                <w:noProof/>
                <w:webHidden/>
              </w:rPr>
            </w:r>
            <w:r>
              <w:rPr>
                <w:noProof/>
                <w:webHidden/>
              </w:rPr>
              <w:fldChar w:fldCharType="separate"/>
            </w:r>
            <w:r>
              <w:rPr>
                <w:noProof/>
                <w:webHidden/>
              </w:rPr>
              <w:t>52</w:t>
            </w:r>
            <w:r>
              <w:rPr>
                <w:noProof/>
                <w:webHidden/>
              </w:rPr>
              <w:fldChar w:fldCharType="end"/>
            </w:r>
          </w:hyperlink>
        </w:p>
        <w:p w14:paraId="0117FF1C" w14:textId="2DB2543A"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70" w:history="1">
            <w:r w:rsidRPr="00CE736B">
              <w:rPr>
                <w:rStyle w:val="Hyperlink"/>
                <w:noProof/>
              </w:rPr>
              <w:drawing>
                <wp:inline distT="0" distB="0" distL="0" distR="0" wp14:anchorId="4A56AADB" wp14:editId="79E57257">
                  <wp:extent cx="6389592" cy="1903228"/>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38343" cy="1917749"/>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69380770 \h </w:instrText>
            </w:r>
            <w:r>
              <w:rPr>
                <w:noProof/>
                <w:webHidden/>
              </w:rPr>
            </w:r>
            <w:r>
              <w:rPr>
                <w:noProof/>
                <w:webHidden/>
              </w:rPr>
              <w:fldChar w:fldCharType="separate"/>
            </w:r>
            <w:r>
              <w:rPr>
                <w:noProof/>
                <w:webHidden/>
              </w:rPr>
              <w:t>52</w:t>
            </w:r>
            <w:r>
              <w:rPr>
                <w:noProof/>
                <w:webHidden/>
              </w:rPr>
              <w:fldChar w:fldCharType="end"/>
            </w:r>
          </w:hyperlink>
        </w:p>
        <w:p w14:paraId="10A278FE" w14:textId="223CF4E0" w:rsidR="00FD5C38" w:rsidRDefault="00FD5C38">
          <w:pPr>
            <w:pStyle w:val="TOC1"/>
            <w:tabs>
              <w:tab w:val="right" w:leader="dot" w:pos="9016"/>
            </w:tabs>
            <w:rPr>
              <w:rFonts w:asciiTheme="minorHAnsi" w:eastAsiaTheme="minorEastAsia" w:hAnsiTheme="minorHAnsi" w:cstheme="minorBidi"/>
              <w:noProof/>
              <w:sz w:val="22"/>
              <w:lang w:eastAsia="en-IE"/>
            </w:rPr>
          </w:pPr>
          <w:hyperlink w:anchor="_Toc69380771" w:history="1">
            <w:r w:rsidRPr="00CE736B">
              <w:rPr>
                <w:rStyle w:val="Hyperlink"/>
                <w:noProof/>
              </w:rPr>
              <w:t>6. Testing</w:t>
            </w:r>
            <w:r>
              <w:rPr>
                <w:noProof/>
                <w:webHidden/>
              </w:rPr>
              <w:tab/>
            </w:r>
            <w:r>
              <w:rPr>
                <w:noProof/>
                <w:webHidden/>
              </w:rPr>
              <w:fldChar w:fldCharType="begin"/>
            </w:r>
            <w:r>
              <w:rPr>
                <w:noProof/>
                <w:webHidden/>
              </w:rPr>
              <w:instrText xml:space="preserve"> PAGEREF _Toc69380771 \h </w:instrText>
            </w:r>
            <w:r>
              <w:rPr>
                <w:noProof/>
                <w:webHidden/>
              </w:rPr>
            </w:r>
            <w:r>
              <w:rPr>
                <w:noProof/>
                <w:webHidden/>
              </w:rPr>
              <w:fldChar w:fldCharType="separate"/>
            </w:r>
            <w:r>
              <w:rPr>
                <w:noProof/>
                <w:webHidden/>
              </w:rPr>
              <w:t>54</w:t>
            </w:r>
            <w:r>
              <w:rPr>
                <w:noProof/>
                <w:webHidden/>
              </w:rPr>
              <w:fldChar w:fldCharType="end"/>
            </w:r>
          </w:hyperlink>
        </w:p>
        <w:p w14:paraId="44085502" w14:textId="3C9F5840"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72" w:history="1">
            <w:r w:rsidRPr="00CE736B">
              <w:rPr>
                <w:rStyle w:val="Hyperlink"/>
                <w:noProof/>
              </w:rPr>
              <w:t>6.1 Junit Testing</w:t>
            </w:r>
            <w:r>
              <w:rPr>
                <w:noProof/>
                <w:webHidden/>
              </w:rPr>
              <w:tab/>
            </w:r>
            <w:r>
              <w:rPr>
                <w:noProof/>
                <w:webHidden/>
              </w:rPr>
              <w:fldChar w:fldCharType="begin"/>
            </w:r>
            <w:r>
              <w:rPr>
                <w:noProof/>
                <w:webHidden/>
              </w:rPr>
              <w:instrText xml:space="preserve"> PAGEREF _Toc69380772 \h </w:instrText>
            </w:r>
            <w:r>
              <w:rPr>
                <w:noProof/>
                <w:webHidden/>
              </w:rPr>
            </w:r>
            <w:r>
              <w:rPr>
                <w:noProof/>
                <w:webHidden/>
              </w:rPr>
              <w:fldChar w:fldCharType="separate"/>
            </w:r>
            <w:r>
              <w:rPr>
                <w:noProof/>
                <w:webHidden/>
              </w:rPr>
              <w:t>54</w:t>
            </w:r>
            <w:r>
              <w:rPr>
                <w:noProof/>
                <w:webHidden/>
              </w:rPr>
              <w:fldChar w:fldCharType="end"/>
            </w:r>
          </w:hyperlink>
        </w:p>
        <w:p w14:paraId="0EB1FD91" w14:textId="59523E51"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73" w:history="1">
            <w:r w:rsidRPr="00CE736B">
              <w:rPr>
                <w:rStyle w:val="Hyperlink"/>
                <w:noProof/>
              </w:rPr>
              <w:t>6.2 REST Testing</w:t>
            </w:r>
            <w:r>
              <w:rPr>
                <w:noProof/>
                <w:webHidden/>
              </w:rPr>
              <w:tab/>
            </w:r>
            <w:r>
              <w:rPr>
                <w:noProof/>
                <w:webHidden/>
              </w:rPr>
              <w:fldChar w:fldCharType="begin"/>
            </w:r>
            <w:r>
              <w:rPr>
                <w:noProof/>
                <w:webHidden/>
              </w:rPr>
              <w:instrText xml:space="preserve"> PAGEREF _Toc69380773 \h </w:instrText>
            </w:r>
            <w:r>
              <w:rPr>
                <w:noProof/>
                <w:webHidden/>
              </w:rPr>
            </w:r>
            <w:r>
              <w:rPr>
                <w:noProof/>
                <w:webHidden/>
              </w:rPr>
              <w:fldChar w:fldCharType="separate"/>
            </w:r>
            <w:r>
              <w:rPr>
                <w:noProof/>
                <w:webHidden/>
              </w:rPr>
              <w:t>57</w:t>
            </w:r>
            <w:r>
              <w:rPr>
                <w:noProof/>
                <w:webHidden/>
              </w:rPr>
              <w:fldChar w:fldCharType="end"/>
            </w:r>
          </w:hyperlink>
        </w:p>
        <w:p w14:paraId="5D595893" w14:textId="6DB6C5E6" w:rsidR="00FD5C38" w:rsidRDefault="00FD5C38">
          <w:pPr>
            <w:pStyle w:val="TOC1"/>
            <w:tabs>
              <w:tab w:val="right" w:leader="dot" w:pos="9016"/>
            </w:tabs>
            <w:rPr>
              <w:rFonts w:asciiTheme="minorHAnsi" w:eastAsiaTheme="minorEastAsia" w:hAnsiTheme="minorHAnsi" w:cstheme="minorBidi"/>
              <w:noProof/>
              <w:sz w:val="22"/>
              <w:lang w:eastAsia="en-IE"/>
            </w:rPr>
          </w:pPr>
          <w:hyperlink w:anchor="_Toc69380774" w:history="1">
            <w:r w:rsidRPr="00CE736B">
              <w:rPr>
                <w:rStyle w:val="Hyperlink"/>
                <w:noProof/>
              </w:rPr>
              <w:t>7. Problems Encountered</w:t>
            </w:r>
            <w:r>
              <w:rPr>
                <w:noProof/>
                <w:webHidden/>
              </w:rPr>
              <w:tab/>
            </w:r>
            <w:r>
              <w:rPr>
                <w:noProof/>
                <w:webHidden/>
              </w:rPr>
              <w:fldChar w:fldCharType="begin"/>
            </w:r>
            <w:r>
              <w:rPr>
                <w:noProof/>
                <w:webHidden/>
              </w:rPr>
              <w:instrText xml:space="preserve"> PAGEREF _Toc69380774 \h </w:instrText>
            </w:r>
            <w:r>
              <w:rPr>
                <w:noProof/>
                <w:webHidden/>
              </w:rPr>
            </w:r>
            <w:r>
              <w:rPr>
                <w:noProof/>
                <w:webHidden/>
              </w:rPr>
              <w:fldChar w:fldCharType="separate"/>
            </w:r>
            <w:r>
              <w:rPr>
                <w:noProof/>
                <w:webHidden/>
              </w:rPr>
              <w:t>59</w:t>
            </w:r>
            <w:r>
              <w:rPr>
                <w:noProof/>
                <w:webHidden/>
              </w:rPr>
              <w:fldChar w:fldCharType="end"/>
            </w:r>
          </w:hyperlink>
        </w:p>
        <w:p w14:paraId="47A7E262" w14:textId="1F084B22"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75" w:history="1">
            <w:r w:rsidRPr="00CE736B">
              <w:rPr>
                <w:rStyle w:val="Hyperlink"/>
                <w:noProof/>
              </w:rPr>
              <w:t>7.1 Dependencies</w:t>
            </w:r>
            <w:r>
              <w:rPr>
                <w:noProof/>
                <w:webHidden/>
              </w:rPr>
              <w:tab/>
            </w:r>
            <w:r>
              <w:rPr>
                <w:noProof/>
                <w:webHidden/>
              </w:rPr>
              <w:fldChar w:fldCharType="begin"/>
            </w:r>
            <w:r>
              <w:rPr>
                <w:noProof/>
                <w:webHidden/>
              </w:rPr>
              <w:instrText xml:space="preserve"> PAGEREF _Toc69380775 \h </w:instrText>
            </w:r>
            <w:r>
              <w:rPr>
                <w:noProof/>
                <w:webHidden/>
              </w:rPr>
            </w:r>
            <w:r>
              <w:rPr>
                <w:noProof/>
                <w:webHidden/>
              </w:rPr>
              <w:fldChar w:fldCharType="separate"/>
            </w:r>
            <w:r>
              <w:rPr>
                <w:noProof/>
                <w:webHidden/>
              </w:rPr>
              <w:t>59</w:t>
            </w:r>
            <w:r>
              <w:rPr>
                <w:noProof/>
                <w:webHidden/>
              </w:rPr>
              <w:fldChar w:fldCharType="end"/>
            </w:r>
          </w:hyperlink>
        </w:p>
        <w:p w14:paraId="0EA4A16C" w14:textId="01B382B9"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76" w:history="1">
            <w:r w:rsidRPr="00CE736B">
              <w:rPr>
                <w:rStyle w:val="Hyperlink"/>
                <w:noProof/>
              </w:rPr>
              <w:t>7.2 Other path finding algorithms</w:t>
            </w:r>
            <w:r>
              <w:rPr>
                <w:noProof/>
                <w:webHidden/>
              </w:rPr>
              <w:tab/>
            </w:r>
            <w:r>
              <w:rPr>
                <w:noProof/>
                <w:webHidden/>
              </w:rPr>
              <w:fldChar w:fldCharType="begin"/>
            </w:r>
            <w:r>
              <w:rPr>
                <w:noProof/>
                <w:webHidden/>
              </w:rPr>
              <w:instrText xml:space="preserve"> PAGEREF _Toc69380776 \h </w:instrText>
            </w:r>
            <w:r>
              <w:rPr>
                <w:noProof/>
                <w:webHidden/>
              </w:rPr>
            </w:r>
            <w:r>
              <w:rPr>
                <w:noProof/>
                <w:webHidden/>
              </w:rPr>
              <w:fldChar w:fldCharType="separate"/>
            </w:r>
            <w:r>
              <w:rPr>
                <w:noProof/>
                <w:webHidden/>
              </w:rPr>
              <w:t>59</w:t>
            </w:r>
            <w:r>
              <w:rPr>
                <w:noProof/>
                <w:webHidden/>
              </w:rPr>
              <w:fldChar w:fldCharType="end"/>
            </w:r>
          </w:hyperlink>
        </w:p>
        <w:p w14:paraId="5CD15B37" w14:textId="53160E4C" w:rsidR="00FD5C38" w:rsidRDefault="00FD5C38">
          <w:pPr>
            <w:pStyle w:val="TOC1"/>
            <w:tabs>
              <w:tab w:val="right" w:leader="dot" w:pos="9016"/>
            </w:tabs>
            <w:rPr>
              <w:rFonts w:asciiTheme="minorHAnsi" w:eastAsiaTheme="minorEastAsia" w:hAnsiTheme="minorHAnsi" w:cstheme="minorBidi"/>
              <w:noProof/>
              <w:sz w:val="22"/>
              <w:lang w:eastAsia="en-IE"/>
            </w:rPr>
          </w:pPr>
          <w:hyperlink w:anchor="_Toc69380777" w:history="1">
            <w:r w:rsidRPr="00CE736B">
              <w:rPr>
                <w:rStyle w:val="Hyperlink"/>
                <w:noProof/>
              </w:rPr>
              <w:t>8. Evaluation and Critique</w:t>
            </w:r>
            <w:r>
              <w:rPr>
                <w:noProof/>
                <w:webHidden/>
              </w:rPr>
              <w:tab/>
            </w:r>
            <w:r>
              <w:rPr>
                <w:noProof/>
                <w:webHidden/>
              </w:rPr>
              <w:fldChar w:fldCharType="begin"/>
            </w:r>
            <w:r>
              <w:rPr>
                <w:noProof/>
                <w:webHidden/>
              </w:rPr>
              <w:instrText xml:space="preserve"> PAGEREF _Toc69380777 \h </w:instrText>
            </w:r>
            <w:r>
              <w:rPr>
                <w:noProof/>
                <w:webHidden/>
              </w:rPr>
            </w:r>
            <w:r>
              <w:rPr>
                <w:noProof/>
                <w:webHidden/>
              </w:rPr>
              <w:fldChar w:fldCharType="separate"/>
            </w:r>
            <w:r>
              <w:rPr>
                <w:noProof/>
                <w:webHidden/>
              </w:rPr>
              <w:t>60</w:t>
            </w:r>
            <w:r>
              <w:rPr>
                <w:noProof/>
                <w:webHidden/>
              </w:rPr>
              <w:fldChar w:fldCharType="end"/>
            </w:r>
          </w:hyperlink>
        </w:p>
        <w:p w14:paraId="66A5228C" w14:textId="163404AC"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78" w:history="1">
            <w:r w:rsidRPr="00CE736B">
              <w:rPr>
                <w:rStyle w:val="Hyperlink"/>
                <w:noProof/>
              </w:rPr>
              <w:t>8.1 Critique of Admin User</w:t>
            </w:r>
            <w:r>
              <w:rPr>
                <w:noProof/>
                <w:webHidden/>
              </w:rPr>
              <w:tab/>
            </w:r>
            <w:r>
              <w:rPr>
                <w:noProof/>
                <w:webHidden/>
              </w:rPr>
              <w:fldChar w:fldCharType="begin"/>
            </w:r>
            <w:r>
              <w:rPr>
                <w:noProof/>
                <w:webHidden/>
              </w:rPr>
              <w:instrText xml:space="preserve"> PAGEREF _Toc69380778 \h </w:instrText>
            </w:r>
            <w:r>
              <w:rPr>
                <w:noProof/>
                <w:webHidden/>
              </w:rPr>
            </w:r>
            <w:r>
              <w:rPr>
                <w:noProof/>
                <w:webHidden/>
              </w:rPr>
              <w:fldChar w:fldCharType="separate"/>
            </w:r>
            <w:r>
              <w:rPr>
                <w:noProof/>
                <w:webHidden/>
              </w:rPr>
              <w:t>60</w:t>
            </w:r>
            <w:r>
              <w:rPr>
                <w:noProof/>
                <w:webHidden/>
              </w:rPr>
              <w:fldChar w:fldCharType="end"/>
            </w:r>
          </w:hyperlink>
        </w:p>
        <w:p w14:paraId="682B3F55" w14:textId="2C4C9E46"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79" w:history="1">
            <w:r w:rsidRPr="00CE736B">
              <w:rPr>
                <w:rStyle w:val="Hyperlink"/>
                <w:noProof/>
              </w:rPr>
              <w:t>8.2 Critique of Graphical User Interface</w:t>
            </w:r>
            <w:r>
              <w:rPr>
                <w:noProof/>
                <w:webHidden/>
              </w:rPr>
              <w:tab/>
            </w:r>
            <w:r>
              <w:rPr>
                <w:noProof/>
                <w:webHidden/>
              </w:rPr>
              <w:fldChar w:fldCharType="begin"/>
            </w:r>
            <w:r>
              <w:rPr>
                <w:noProof/>
                <w:webHidden/>
              </w:rPr>
              <w:instrText xml:space="preserve"> PAGEREF _Toc69380779 \h </w:instrText>
            </w:r>
            <w:r>
              <w:rPr>
                <w:noProof/>
                <w:webHidden/>
              </w:rPr>
            </w:r>
            <w:r>
              <w:rPr>
                <w:noProof/>
                <w:webHidden/>
              </w:rPr>
              <w:fldChar w:fldCharType="separate"/>
            </w:r>
            <w:r>
              <w:rPr>
                <w:noProof/>
                <w:webHidden/>
              </w:rPr>
              <w:t>60</w:t>
            </w:r>
            <w:r>
              <w:rPr>
                <w:noProof/>
                <w:webHidden/>
              </w:rPr>
              <w:fldChar w:fldCharType="end"/>
            </w:r>
          </w:hyperlink>
        </w:p>
        <w:p w14:paraId="5E297DFD" w14:textId="329DD8DA"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80" w:history="1">
            <w:r w:rsidRPr="00CE736B">
              <w:rPr>
                <w:rStyle w:val="Hyperlink"/>
                <w:noProof/>
              </w:rPr>
              <w:t>8.3 Critique of Command Pattern</w:t>
            </w:r>
            <w:r>
              <w:rPr>
                <w:noProof/>
                <w:webHidden/>
              </w:rPr>
              <w:tab/>
            </w:r>
            <w:r>
              <w:rPr>
                <w:noProof/>
                <w:webHidden/>
              </w:rPr>
              <w:fldChar w:fldCharType="begin"/>
            </w:r>
            <w:r>
              <w:rPr>
                <w:noProof/>
                <w:webHidden/>
              </w:rPr>
              <w:instrText xml:space="preserve"> PAGEREF _Toc69380780 \h </w:instrText>
            </w:r>
            <w:r>
              <w:rPr>
                <w:noProof/>
                <w:webHidden/>
              </w:rPr>
            </w:r>
            <w:r>
              <w:rPr>
                <w:noProof/>
                <w:webHidden/>
              </w:rPr>
              <w:fldChar w:fldCharType="separate"/>
            </w:r>
            <w:r>
              <w:rPr>
                <w:noProof/>
                <w:webHidden/>
              </w:rPr>
              <w:t>60</w:t>
            </w:r>
            <w:r>
              <w:rPr>
                <w:noProof/>
                <w:webHidden/>
              </w:rPr>
              <w:fldChar w:fldCharType="end"/>
            </w:r>
          </w:hyperlink>
        </w:p>
        <w:p w14:paraId="78D33224" w14:textId="4BBDCE89"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81" w:history="1">
            <w:r w:rsidRPr="00CE736B">
              <w:rPr>
                <w:rStyle w:val="Hyperlink"/>
                <w:noProof/>
              </w:rPr>
              <w:t>8.4 Critique of Memento Pattern</w:t>
            </w:r>
            <w:r>
              <w:rPr>
                <w:noProof/>
                <w:webHidden/>
              </w:rPr>
              <w:tab/>
            </w:r>
            <w:r>
              <w:rPr>
                <w:noProof/>
                <w:webHidden/>
              </w:rPr>
              <w:fldChar w:fldCharType="begin"/>
            </w:r>
            <w:r>
              <w:rPr>
                <w:noProof/>
                <w:webHidden/>
              </w:rPr>
              <w:instrText xml:space="preserve"> PAGEREF _Toc69380781 \h </w:instrText>
            </w:r>
            <w:r>
              <w:rPr>
                <w:noProof/>
                <w:webHidden/>
              </w:rPr>
            </w:r>
            <w:r>
              <w:rPr>
                <w:noProof/>
                <w:webHidden/>
              </w:rPr>
              <w:fldChar w:fldCharType="separate"/>
            </w:r>
            <w:r>
              <w:rPr>
                <w:noProof/>
                <w:webHidden/>
              </w:rPr>
              <w:t>60</w:t>
            </w:r>
            <w:r>
              <w:rPr>
                <w:noProof/>
                <w:webHidden/>
              </w:rPr>
              <w:fldChar w:fldCharType="end"/>
            </w:r>
          </w:hyperlink>
        </w:p>
        <w:p w14:paraId="59378A1C" w14:textId="3CD57CCD"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82" w:history="1">
            <w:r w:rsidRPr="00CE736B">
              <w:rPr>
                <w:rStyle w:val="Hyperlink"/>
                <w:noProof/>
              </w:rPr>
              <w:t>8.5 Evaluation of Interceptor Pattern</w:t>
            </w:r>
            <w:r>
              <w:rPr>
                <w:noProof/>
                <w:webHidden/>
              </w:rPr>
              <w:tab/>
            </w:r>
            <w:r>
              <w:rPr>
                <w:noProof/>
                <w:webHidden/>
              </w:rPr>
              <w:fldChar w:fldCharType="begin"/>
            </w:r>
            <w:r>
              <w:rPr>
                <w:noProof/>
                <w:webHidden/>
              </w:rPr>
              <w:instrText xml:space="preserve"> PAGEREF _Toc69380782 \h </w:instrText>
            </w:r>
            <w:r>
              <w:rPr>
                <w:noProof/>
                <w:webHidden/>
              </w:rPr>
            </w:r>
            <w:r>
              <w:rPr>
                <w:noProof/>
                <w:webHidden/>
              </w:rPr>
              <w:fldChar w:fldCharType="separate"/>
            </w:r>
            <w:r>
              <w:rPr>
                <w:noProof/>
                <w:webHidden/>
              </w:rPr>
              <w:t>61</w:t>
            </w:r>
            <w:r>
              <w:rPr>
                <w:noProof/>
                <w:webHidden/>
              </w:rPr>
              <w:fldChar w:fldCharType="end"/>
            </w:r>
          </w:hyperlink>
        </w:p>
        <w:p w14:paraId="42BA37E7" w14:textId="710F9CDD"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83" w:history="1">
            <w:r w:rsidRPr="00CE736B">
              <w:rPr>
                <w:rStyle w:val="Hyperlink"/>
                <w:noProof/>
              </w:rPr>
              <w:t>8.6 Evaluation of Bridge Pattern</w:t>
            </w:r>
            <w:r>
              <w:rPr>
                <w:noProof/>
                <w:webHidden/>
              </w:rPr>
              <w:tab/>
            </w:r>
            <w:r>
              <w:rPr>
                <w:noProof/>
                <w:webHidden/>
              </w:rPr>
              <w:fldChar w:fldCharType="begin"/>
            </w:r>
            <w:r>
              <w:rPr>
                <w:noProof/>
                <w:webHidden/>
              </w:rPr>
              <w:instrText xml:space="preserve"> PAGEREF _Toc69380783 \h </w:instrText>
            </w:r>
            <w:r>
              <w:rPr>
                <w:noProof/>
                <w:webHidden/>
              </w:rPr>
            </w:r>
            <w:r>
              <w:rPr>
                <w:noProof/>
                <w:webHidden/>
              </w:rPr>
              <w:fldChar w:fldCharType="separate"/>
            </w:r>
            <w:r>
              <w:rPr>
                <w:noProof/>
                <w:webHidden/>
              </w:rPr>
              <w:t>61</w:t>
            </w:r>
            <w:r>
              <w:rPr>
                <w:noProof/>
                <w:webHidden/>
              </w:rPr>
              <w:fldChar w:fldCharType="end"/>
            </w:r>
          </w:hyperlink>
        </w:p>
        <w:p w14:paraId="7CFF69B0" w14:textId="7B9A8A35"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84" w:history="1">
            <w:r w:rsidRPr="00CE736B">
              <w:rPr>
                <w:rStyle w:val="Hyperlink"/>
                <w:noProof/>
              </w:rPr>
              <w:t>8.7 Evaluation of Jenkins</w:t>
            </w:r>
            <w:r>
              <w:rPr>
                <w:noProof/>
                <w:webHidden/>
              </w:rPr>
              <w:tab/>
            </w:r>
            <w:r>
              <w:rPr>
                <w:noProof/>
                <w:webHidden/>
              </w:rPr>
              <w:fldChar w:fldCharType="begin"/>
            </w:r>
            <w:r>
              <w:rPr>
                <w:noProof/>
                <w:webHidden/>
              </w:rPr>
              <w:instrText xml:space="preserve"> PAGEREF _Toc69380784 \h </w:instrText>
            </w:r>
            <w:r>
              <w:rPr>
                <w:noProof/>
                <w:webHidden/>
              </w:rPr>
            </w:r>
            <w:r>
              <w:rPr>
                <w:noProof/>
                <w:webHidden/>
              </w:rPr>
              <w:fldChar w:fldCharType="separate"/>
            </w:r>
            <w:r>
              <w:rPr>
                <w:noProof/>
                <w:webHidden/>
              </w:rPr>
              <w:t>61</w:t>
            </w:r>
            <w:r>
              <w:rPr>
                <w:noProof/>
                <w:webHidden/>
              </w:rPr>
              <w:fldChar w:fldCharType="end"/>
            </w:r>
          </w:hyperlink>
        </w:p>
        <w:p w14:paraId="6D867DCB" w14:textId="333F32E9" w:rsidR="00FD5C38" w:rsidRDefault="00FD5C38">
          <w:pPr>
            <w:pStyle w:val="TOC1"/>
            <w:tabs>
              <w:tab w:val="right" w:leader="dot" w:pos="9016"/>
            </w:tabs>
            <w:rPr>
              <w:rFonts w:asciiTheme="minorHAnsi" w:eastAsiaTheme="minorEastAsia" w:hAnsiTheme="minorHAnsi" w:cstheme="minorBidi"/>
              <w:noProof/>
              <w:sz w:val="22"/>
              <w:lang w:eastAsia="en-IE"/>
            </w:rPr>
          </w:pPr>
          <w:hyperlink w:anchor="_Toc69380785" w:history="1">
            <w:r w:rsidRPr="00CE736B">
              <w:rPr>
                <w:rStyle w:val="Hyperlink"/>
                <w:noProof/>
              </w:rPr>
              <w:t>9. Contributions of each team member</w:t>
            </w:r>
            <w:r>
              <w:rPr>
                <w:noProof/>
                <w:webHidden/>
              </w:rPr>
              <w:tab/>
            </w:r>
            <w:r>
              <w:rPr>
                <w:noProof/>
                <w:webHidden/>
              </w:rPr>
              <w:fldChar w:fldCharType="begin"/>
            </w:r>
            <w:r>
              <w:rPr>
                <w:noProof/>
                <w:webHidden/>
              </w:rPr>
              <w:instrText xml:space="preserve"> PAGEREF _Toc69380785 \h </w:instrText>
            </w:r>
            <w:r>
              <w:rPr>
                <w:noProof/>
                <w:webHidden/>
              </w:rPr>
            </w:r>
            <w:r>
              <w:rPr>
                <w:noProof/>
                <w:webHidden/>
              </w:rPr>
              <w:fldChar w:fldCharType="separate"/>
            </w:r>
            <w:r>
              <w:rPr>
                <w:noProof/>
                <w:webHidden/>
              </w:rPr>
              <w:t>62</w:t>
            </w:r>
            <w:r>
              <w:rPr>
                <w:noProof/>
                <w:webHidden/>
              </w:rPr>
              <w:fldChar w:fldCharType="end"/>
            </w:r>
          </w:hyperlink>
        </w:p>
        <w:p w14:paraId="5B94D47F" w14:textId="727D8BF3"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86" w:history="1">
            <w:r w:rsidRPr="00CE736B">
              <w:rPr>
                <w:rStyle w:val="Hyperlink"/>
                <w:noProof/>
              </w:rPr>
              <w:t>9.1 Spring Boot</w:t>
            </w:r>
            <w:r>
              <w:rPr>
                <w:noProof/>
                <w:webHidden/>
              </w:rPr>
              <w:tab/>
            </w:r>
            <w:r>
              <w:rPr>
                <w:noProof/>
                <w:webHidden/>
              </w:rPr>
              <w:fldChar w:fldCharType="begin"/>
            </w:r>
            <w:r>
              <w:rPr>
                <w:noProof/>
                <w:webHidden/>
              </w:rPr>
              <w:instrText xml:space="preserve"> PAGEREF _Toc69380786 \h </w:instrText>
            </w:r>
            <w:r>
              <w:rPr>
                <w:noProof/>
                <w:webHidden/>
              </w:rPr>
            </w:r>
            <w:r>
              <w:rPr>
                <w:noProof/>
                <w:webHidden/>
              </w:rPr>
              <w:fldChar w:fldCharType="separate"/>
            </w:r>
            <w:r>
              <w:rPr>
                <w:noProof/>
                <w:webHidden/>
              </w:rPr>
              <w:t>62</w:t>
            </w:r>
            <w:r>
              <w:rPr>
                <w:noProof/>
                <w:webHidden/>
              </w:rPr>
              <w:fldChar w:fldCharType="end"/>
            </w:r>
          </w:hyperlink>
        </w:p>
        <w:p w14:paraId="77A900CC" w14:textId="112EB498"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87" w:history="1">
            <w:r w:rsidRPr="00CE736B">
              <w:rPr>
                <w:rStyle w:val="Hyperlink"/>
                <w:noProof/>
              </w:rPr>
              <w:t>9.2 Android Application</w:t>
            </w:r>
            <w:r>
              <w:rPr>
                <w:noProof/>
                <w:webHidden/>
              </w:rPr>
              <w:tab/>
            </w:r>
            <w:r>
              <w:rPr>
                <w:noProof/>
                <w:webHidden/>
              </w:rPr>
              <w:fldChar w:fldCharType="begin"/>
            </w:r>
            <w:r>
              <w:rPr>
                <w:noProof/>
                <w:webHidden/>
              </w:rPr>
              <w:instrText xml:space="preserve"> PAGEREF _Toc69380787 \h </w:instrText>
            </w:r>
            <w:r>
              <w:rPr>
                <w:noProof/>
                <w:webHidden/>
              </w:rPr>
            </w:r>
            <w:r>
              <w:rPr>
                <w:noProof/>
                <w:webHidden/>
              </w:rPr>
              <w:fldChar w:fldCharType="separate"/>
            </w:r>
            <w:r>
              <w:rPr>
                <w:noProof/>
                <w:webHidden/>
              </w:rPr>
              <w:t>65</w:t>
            </w:r>
            <w:r>
              <w:rPr>
                <w:noProof/>
                <w:webHidden/>
              </w:rPr>
              <w:fldChar w:fldCharType="end"/>
            </w:r>
          </w:hyperlink>
        </w:p>
        <w:p w14:paraId="29908B32" w14:textId="0FDA5A96"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88" w:history="1">
            <w:r w:rsidRPr="00CE736B">
              <w:rPr>
                <w:rStyle w:val="Hyperlink"/>
                <w:noProof/>
              </w:rPr>
              <w:t>9.3 Rest Assured Testing</w:t>
            </w:r>
            <w:r>
              <w:rPr>
                <w:noProof/>
                <w:webHidden/>
              </w:rPr>
              <w:tab/>
            </w:r>
            <w:r>
              <w:rPr>
                <w:noProof/>
                <w:webHidden/>
              </w:rPr>
              <w:fldChar w:fldCharType="begin"/>
            </w:r>
            <w:r>
              <w:rPr>
                <w:noProof/>
                <w:webHidden/>
              </w:rPr>
              <w:instrText xml:space="preserve"> PAGEREF _Toc69380788 \h </w:instrText>
            </w:r>
            <w:r>
              <w:rPr>
                <w:noProof/>
                <w:webHidden/>
              </w:rPr>
            </w:r>
            <w:r>
              <w:rPr>
                <w:noProof/>
                <w:webHidden/>
              </w:rPr>
              <w:fldChar w:fldCharType="separate"/>
            </w:r>
            <w:r>
              <w:rPr>
                <w:noProof/>
                <w:webHidden/>
              </w:rPr>
              <w:t>67</w:t>
            </w:r>
            <w:r>
              <w:rPr>
                <w:noProof/>
                <w:webHidden/>
              </w:rPr>
              <w:fldChar w:fldCharType="end"/>
            </w:r>
          </w:hyperlink>
        </w:p>
        <w:p w14:paraId="2938C506" w14:textId="5844F52C"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89" w:history="1">
            <w:r w:rsidRPr="00CE736B">
              <w:rPr>
                <w:rStyle w:val="Hyperlink"/>
                <w:noProof/>
              </w:rPr>
              <w:t>9.4 Team Member Contribution</w:t>
            </w:r>
            <w:r>
              <w:rPr>
                <w:noProof/>
                <w:webHidden/>
              </w:rPr>
              <w:tab/>
            </w:r>
            <w:r>
              <w:rPr>
                <w:noProof/>
                <w:webHidden/>
              </w:rPr>
              <w:fldChar w:fldCharType="begin"/>
            </w:r>
            <w:r>
              <w:rPr>
                <w:noProof/>
                <w:webHidden/>
              </w:rPr>
              <w:instrText xml:space="preserve"> PAGEREF _Toc69380789 \h </w:instrText>
            </w:r>
            <w:r>
              <w:rPr>
                <w:noProof/>
                <w:webHidden/>
              </w:rPr>
            </w:r>
            <w:r>
              <w:rPr>
                <w:noProof/>
                <w:webHidden/>
              </w:rPr>
              <w:fldChar w:fldCharType="separate"/>
            </w:r>
            <w:r>
              <w:rPr>
                <w:noProof/>
                <w:webHidden/>
              </w:rPr>
              <w:t>67</w:t>
            </w:r>
            <w:r>
              <w:rPr>
                <w:noProof/>
                <w:webHidden/>
              </w:rPr>
              <w:fldChar w:fldCharType="end"/>
            </w:r>
          </w:hyperlink>
        </w:p>
        <w:p w14:paraId="01EB3214" w14:textId="57F3B562" w:rsidR="00FD5C38" w:rsidRDefault="00FD5C38">
          <w:pPr>
            <w:pStyle w:val="TOC2"/>
            <w:tabs>
              <w:tab w:val="right" w:leader="dot" w:pos="9016"/>
            </w:tabs>
            <w:rPr>
              <w:rFonts w:asciiTheme="minorHAnsi" w:eastAsiaTheme="minorEastAsia" w:hAnsiTheme="minorHAnsi" w:cstheme="minorBidi"/>
              <w:noProof/>
              <w:sz w:val="22"/>
              <w:lang w:eastAsia="en-IE"/>
            </w:rPr>
          </w:pPr>
          <w:hyperlink w:anchor="_Toc69380790" w:history="1">
            <w:r w:rsidRPr="00CE736B">
              <w:rPr>
                <w:rStyle w:val="Hyperlink"/>
                <w:noProof/>
              </w:rPr>
              <w:t>9.5 Total Code Developed</w:t>
            </w:r>
            <w:r>
              <w:rPr>
                <w:noProof/>
                <w:webHidden/>
              </w:rPr>
              <w:tab/>
            </w:r>
            <w:r>
              <w:rPr>
                <w:noProof/>
                <w:webHidden/>
              </w:rPr>
              <w:fldChar w:fldCharType="begin"/>
            </w:r>
            <w:r>
              <w:rPr>
                <w:noProof/>
                <w:webHidden/>
              </w:rPr>
              <w:instrText xml:space="preserve"> PAGEREF _Toc69380790 \h </w:instrText>
            </w:r>
            <w:r>
              <w:rPr>
                <w:noProof/>
                <w:webHidden/>
              </w:rPr>
            </w:r>
            <w:r>
              <w:rPr>
                <w:noProof/>
                <w:webHidden/>
              </w:rPr>
              <w:fldChar w:fldCharType="separate"/>
            </w:r>
            <w:r>
              <w:rPr>
                <w:noProof/>
                <w:webHidden/>
              </w:rPr>
              <w:t>67</w:t>
            </w:r>
            <w:r>
              <w:rPr>
                <w:noProof/>
                <w:webHidden/>
              </w:rPr>
              <w:fldChar w:fldCharType="end"/>
            </w:r>
          </w:hyperlink>
        </w:p>
        <w:p w14:paraId="36ECD3E7" w14:textId="496832B6" w:rsidR="00FD5C38" w:rsidRDefault="00FD5C38">
          <w:pPr>
            <w:pStyle w:val="TOC1"/>
            <w:tabs>
              <w:tab w:val="right" w:leader="dot" w:pos="9016"/>
            </w:tabs>
            <w:rPr>
              <w:rFonts w:asciiTheme="minorHAnsi" w:eastAsiaTheme="minorEastAsia" w:hAnsiTheme="minorHAnsi" w:cstheme="minorBidi"/>
              <w:noProof/>
              <w:sz w:val="22"/>
              <w:lang w:eastAsia="en-IE"/>
            </w:rPr>
          </w:pPr>
          <w:hyperlink w:anchor="_Toc69380791" w:history="1">
            <w:r w:rsidRPr="00CE736B">
              <w:rPr>
                <w:rStyle w:val="Hyperlink"/>
                <w:noProof/>
              </w:rPr>
              <w:t>References</w:t>
            </w:r>
            <w:r>
              <w:rPr>
                <w:noProof/>
                <w:webHidden/>
              </w:rPr>
              <w:tab/>
            </w:r>
            <w:r>
              <w:rPr>
                <w:noProof/>
                <w:webHidden/>
              </w:rPr>
              <w:fldChar w:fldCharType="begin"/>
            </w:r>
            <w:r>
              <w:rPr>
                <w:noProof/>
                <w:webHidden/>
              </w:rPr>
              <w:instrText xml:space="preserve"> PAGEREF _Toc69380791 \h </w:instrText>
            </w:r>
            <w:r>
              <w:rPr>
                <w:noProof/>
                <w:webHidden/>
              </w:rPr>
            </w:r>
            <w:r>
              <w:rPr>
                <w:noProof/>
                <w:webHidden/>
              </w:rPr>
              <w:fldChar w:fldCharType="separate"/>
            </w:r>
            <w:r>
              <w:rPr>
                <w:noProof/>
                <w:webHidden/>
              </w:rPr>
              <w:t>68</w:t>
            </w:r>
            <w:r>
              <w:rPr>
                <w:noProof/>
                <w:webHidden/>
              </w:rPr>
              <w:fldChar w:fldCharType="end"/>
            </w:r>
          </w:hyperlink>
        </w:p>
        <w:p w14:paraId="6687D24D" w14:textId="368A05F5" w:rsidR="00FB16DE" w:rsidRPr="00DC6274" w:rsidRDefault="00FB16DE">
          <w:r w:rsidRPr="00DC6274">
            <w:rPr>
              <w:b/>
              <w:bCs/>
              <w:noProof/>
            </w:rPr>
            <w:fldChar w:fldCharType="end"/>
          </w:r>
        </w:p>
      </w:sdtContent>
    </w:sdt>
    <w:p w14:paraId="595F9635" w14:textId="0FE55460" w:rsidR="00FB16DE" w:rsidRPr="00DC6274" w:rsidRDefault="00FB16DE"/>
    <w:p w14:paraId="6BE2A7C3" w14:textId="77777777" w:rsidR="00FB16DE" w:rsidRPr="00DC6274" w:rsidRDefault="00FB16DE">
      <w:r w:rsidRPr="00DC6274">
        <w:br w:type="page"/>
      </w:r>
    </w:p>
    <w:p w14:paraId="0DABB903" w14:textId="119E49EE" w:rsidR="000C22BF" w:rsidRPr="00DC6274" w:rsidRDefault="00355DB6" w:rsidP="00FB16DE">
      <w:pPr>
        <w:pStyle w:val="Heading1"/>
        <w:rPr>
          <w:rFonts w:ascii="Times New Roman" w:hAnsi="Times New Roman" w:cs="Times New Roman"/>
        </w:rPr>
      </w:pPr>
      <w:bookmarkStart w:id="0" w:name="_Toc69380728"/>
      <w:r w:rsidRPr="00DC6274">
        <w:rPr>
          <w:rFonts w:ascii="Times New Roman" w:hAnsi="Times New Roman" w:cs="Times New Roman"/>
        </w:rPr>
        <w:lastRenderedPageBreak/>
        <w:t>1. Requirements</w:t>
      </w:r>
      <w:bookmarkEnd w:id="0"/>
    </w:p>
    <w:p w14:paraId="0086E45D" w14:textId="5FB08DAF" w:rsidR="00355DB6" w:rsidRPr="00DC6274" w:rsidRDefault="00355DB6" w:rsidP="00355DB6"/>
    <w:p w14:paraId="133863A5" w14:textId="33C298C1" w:rsidR="00355DB6" w:rsidRPr="00DC6274" w:rsidRDefault="00355DB6" w:rsidP="00355DB6">
      <w:pPr>
        <w:pStyle w:val="Heading2"/>
        <w:rPr>
          <w:rFonts w:ascii="Times New Roman" w:hAnsi="Times New Roman" w:cs="Times New Roman"/>
        </w:rPr>
      </w:pPr>
      <w:bookmarkStart w:id="1" w:name="_Toc69380729"/>
      <w:r w:rsidRPr="00DC6274">
        <w:rPr>
          <w:rFonts w:ascii="Times New Roman" w:hAnsi="Times New Roman" w:cs="Times New Roman"/>
        </w:rPr>
        <w:t>1.1 Scenario</w:t>
      </w:r>
      <w:bookmarkEnd w:id="1"/>
    </w:p>
    <w:p w14:paraId="148188EF" w14:textId="77777777" w:rsidR="00250764" w:rsidRPr="00DC6274" w:rsidRDefault="00250764" w:rsidP="00250764">
      <w:r w:rsidRPr="00DC6274">
        <w:t xml:space="preserve">This project is a transport ticket booking mobile application. The application will be capable of letting the user being able to search for a route between two destinations. The user can then apply a discount to the routes. The user then can book this route. They will be able to filter the routes based on the transport type. </w:t>
      </w:r>
    </w:p>
    <w:p w14:paraId="486F04BA" w14:textId="77777777" w:rsidR="00250764" w:rsidRPr="00DC6274" w:rsidRDefault="00250764" w:rsidP="00250764"/>
    <w:p w14:paraId="66152D7B" w14:textId="77777777" w:rsidR="00250764" w:rsidRPr="00DC6274" w:rsidRDefault="00250764" w:rsidP="00250764">
      <w:r w:rsidRPr="00DC6274">
        <w:t>This system works as follows:</w:t>
      </w:r>
    </w:p>
    <w:p w14:paraId="557EC6B0" w14:textId="77777777" w:rsidR="00250764" w:rsidRPr="00DC6274" w:rsidRDefault="00250764" w:rsidP="00250764">
      <w:r w:rsidRPr="00DC6274">
        <w:t>This project will be based on a mobile application for the practicality of this app being used on public transport. This application will have an easy to use user interface with a user friendly GUI, it will be simple and easy to navigate for any user.</w:t>
      </w:r>
    </w:p>
    <w:p w14:paraId="7B992334" w14:textId="77777777" w:rsidR="00250764" w:rsidRPr="00DC6274" w:rsidRDefault="00250764" w:rsidP="00250764"/>
    <w:p w14:paraId="3B173DFD" w14:textId="319A969C" w:rsidR="00250764" w:rsidRPr="00DC6274" w:rsidRDefault="00250764" w:rsidP="00250764">
      <w:r w:rsidRPr="00DC6274">
        <w:t>The user will be able to download and install the app on their phones/smart devices. The user will be able to register and login into the app. The user contain will contain the details about them, this includes their username, email and password. When a user is logged in they will be able to search for a route between two destinations/stations. They will be able to filter this on their preferred transport type. Once they have selected their route they will be able to apply discounts to this. Then they will be able to book and pay for the ticket in the payment screen.</w:t>
      </w:r>
    </w:p>
    <w:p w14:paraId="4A5136E6" w14:textId="4C2F088F" w:rsidR="002E2235" w:rsidRPr="00DC6274" w:rsidRDefault="002E2235" w:rsidP="0000192E">
      <w:pPr>
        <w:pStyle w:val="Heading2"/>
        <w:rPr>
          <w:rFonts w:ascii="Times New Roman" w:hAnsi="Times New Roman" w:cs="Times New Roman"/>
        </w:rPr>
      </w:pPr>
      <w:bookmarkStart w:id="2" w:name="_Toc69380730"/>
      <w:r w:rsidRPr="00DC6274">
        <w:rPr>
          <w:rFonts w:ascii="Times New Roman" w:hAnsi="Times New Roman" w:cs="Times New Roman"/>
        </w:rPr>
        <w:t>1.2 Use Case Descriptions</w:t>
      </w:r>
      <w:bookmarkEnd w:id="2"/>
    </w:p>
    <w:p w14:paraId="43682B5E" w14:textId="77777777" w:rsidR="00B91DF4" w:rsidRPr="00DC6274" w:rsidRDefault="00B91DF4" w:rsidP="00B91DF4"/>
    <w:p w14:paraId="18F11301" w14:textId="1820506C" w:rsidR="002E2235" w:rsidRPr="00DC6274" w:rsidRDefault="002E2235" w:rsidP="002E2235">
      <w:pPr>
        <w:pStyle w:val="Heading3"/>
        <w:rPr>
          <w:rFonts w:ascii="Times New Roman" w:hAnsi="Times New Roman" w:cs="Times New Roman"/>
        </w:rPr>
      </w:pPr>
      <w:bookmarkStart w:id="3" w:name="_Toc69380731"/>
      <w:r w:rsidRPr="00DC6274">
        <w:rPr>
          <w:rFonts w:ascii="Times New Roman" w:hAnsi="Times New Roman" w:cs="Times New Roman"/>
        </w:rPr>
        <w:t>1.2.1 Use Case Diagram</w:t>
      </w:r>
      <w:bookmarkEnd w:id="3"/>
    </w:p>
    <w:p w14:paraId="2AB9F46F" w14:textId="15F51F8D" w:rsidR="006956B1" w:rsidRPr="00DC6274" w:rsidRDefault="00DD2443" w:rsidP="006956B1">
      <w:r w:rsidRPr="00DC6274">
        <w:rPr>
          <w:noProof/>
        </w:rPr>
        <w:drawing>
          <wp:inline distT="0" distB="0" distL="0" distR="0" wp14:anchorId="20FDE0BC" wp14:editId="7F3B0328">
            <wp:extent cx="5730875" cy="2934335"/>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2934335"/>
                    </a:xfrm>
                    <a:prstGeom prst="rect">
                      <a:avLst/>
                    </a:prstGeom>
                    <a:noFill/>
                    <a:ln>
                      <a:noFill/>
                    </a:ln>
                  </pic:spPr>
                </pic:pic>
              </a:graphicData>
            </a:graphic>
          </wp:inline>
        </w:drawing>
      </w:r>
    </w:p>
    <w:p w14:paraId="55A058E7" w14:textId="2F30A5CD" w:rsidR="00DD2443" w:rsidRPr="00DC6274" w:rsidRDefault="00DD2443" w:rsidP="00DD2443"/>
    <w:p w14:paraId="785586D5" w14:textId="77777777" w:rsidR="00DD2443" w:rsidRPr="00DC6274" w:rsidRDefault="00DD2443" w:rsidP="00DD2443"/>
    <w:p w14:paraId="3621FF42" w14:textId="66AA37A8" w:rsidR="006956B1" w:rsidRPr="00DC6274" w:rsidRDefault="006956B1" w:rsidP="006956B1">
      <w:pPr>
        <w:pStyle w:val="Heading3"/>
        <w:rPr>
          <w:rFonts w:ascii="Times New Roman" w:hAnsi="Times New Roman" w:cs="Times New Roman"/>
        </w:rPr>
      </w:pPr>
      <w:bookmarkStart w:id="4" w:name="_Toc69380732"/>
      <w:r w:rsidRPr="00DC6274">
        <w:rPr>
          <w:rFonts w:ascii="Times New Roman" w:hAnsi="Times New Roman" w:cs="Times New Roman"/>
        </w:rPr>
        <w:lastRenderedPageBreak/>
        <w:t>1.2.2</w:t>
      </w:r>
      <w:r w:rsidR="00764EED" w:rsidRPr="00DC6274">
        <w:rPr>
          <w:rFonts w:ascii="Times New Roman" w:hAnsi="Times New Roman" w:cs="Times New Roman"/>
        </w:rPr>
        <w:t>.1</w:t>
      </w:r>
      <w:r w:rsidRPr="00DC6274">
        <w:rPr>
          <w:rFonts w:ascii="Times New Roman" w:hAnsi="Times New Roman" w:cs="Times New Roman"/>
        </w:rPr>
        <w:t xml:space="preserve"> Use Case Description</w:t>
      </w:r>
      <w:r w:rsidR="00EF120C" w:rsidRPr="00DC6274">
        <w:rPr>
          <w:rFonts w:ascii="Times New Roman" w:hAnsi="Times New Roman" w:cs="Times New Roman"/>
        </w:rPr>
        <w:t xml:space="preserve"> #1</w:t>
      </w:r>
      <w:bookmarkEnd w:id="4"/>
      <w:r w:rsidR="00EF120C" w:rsidRPr="00DC6274">
        <w:rPr>
          <w:rFonts w:ascii="Times New Roman" w:hAnsi="Times New Roman" w:cs="Times New Roman"/>
        </w:rPr>
        <w:t xml:space="preserve"> </w:t>
      </w:r>
    </w:p>
    <w:tbl>
      <w:tblPr>
        <w:tblStyle w:val="TableGrid1"/>
        <w:tblW w:w="9300" w:type="dxa"/>
        <w:tblLook w:val="04A0" w:firstRow="1" w:lastRow="0" w:firstColumn="1" w:lastColumn="0" w:noHBand="0" w:noVBand="1"/>
      </w:tblPr>
      <w:tblGrid>
        <w:gridCol w:w="2405"/>
        <w:gridCol w:w="6895"/>
      </w:tblGrid>
      <w:tr w:rsidR="009D4D3C" w:rsidRPr="00DC6274" w14:paraId="0F546CEC" w14:textId="77777777" w:rsidTr="00265285">
        <w:trPr>
          <w:trHeight w:val="546"/>
        </w:trPr>
        <w:tc>
          <w:tcPr>
            <w:tcW w:w="2405" w:type="dxa"/>
          </w:tcPr>
          <w:p w14:paraId="0F5FF439" w14:textId="77777777" w:rsidR="009D4D3C" w:rsidRPr="00DC6274" w:rsidRDefault="009D4D3C" w:rsidP="009D4D3C">
            <w:pPr>
              <w:rPr>
                <w:rFonts w:ascii="Times New Roman" w:hAnsi="Times New Roman" w:cs="Times New Roman"/>
                <w:b/>
                <w:bCs/>
              </w:rPr>
            </w:pPr>
            <w:r w:rsidRPr="00DC6274">
              <w:rPr>
                <w:rFonts w:ascii="Times New Roman" w:hAnsi="Times New Roman" w:cs="Times New Roman"/>
                <w:b/>
                <w:bCs/>
                <w:sz w:val="32"/>
                <w:szCs w:val="32"/>
              </w:rPr>
              <w:t>Use Case</w:t>
            </w:r>
          </w:p>
        </w:tc>
        <w:tc>
          <w:tcPr>
            <w:tcW w:w="6895" w:type="dxa"/>
          </w:tcPr>
          <w:p w14:paraId="6F28E7E0" w14:textId="77777777" w:rsidR="009D4D3C" w:rsidRPr="00DC6274" w:rsidRDefault="009D4D3C" w:rsidP="009D4D3C">
            <w:pPr>
              <w:rPr>
                <w:rFonts w:ascii="Times New Roman" w:hAnsi="Times New Roman" w:cs="Times New Roman"/>
              </w:rPr>
            </w:pPr>
            <w:r w:rsidRPr="00DC6274">
              <w:rPr>
                <w:rFonts w:ascii="Times New Roman" w:hAnsi="Times New Roman" w:cs="Times New Roman"/>
                <w:szCs w:val="24"/>
              </w:rPr>
              <w:t>Book Route</w:t>
            </w:r>
          </w:p>
        </w:tc>
      </w:tr>
      <w:tr w:rsidR="009D4D3C" w:rsidRPr="00DC6274" w14:paraId="6D62A3E4" w14:textId="77777777" w:rsidTr="00265285">
        <w:trPr>
          <w:trHeight w:val="516"/>
        </w:trPr>
        <w:tc>
          <w:tcPr>
            <w:tcW w:w="2405" w:type="dxa"/>
          </w:tcPr>
          <w:p w14:paraId="34E3469E" w14:textId="77777777" w:rsidR="009D4D3C" w:rsidRPr="00DC6274" w:rsidRDefault="009D4D3C" w:rsidP="009D4D3C">
            <w:pPr>
              <w:rPr>
                <w:rFonts w:ascii="Times New Roman" w:hAnsi="Times New Roman" w:cs="Times New Roman"/>
                <w:b/>
                <w:bCs/>
                <w:sz w:val="28"/>
                <w:szCs w:val="28"/>
              </w:rPr>
            </w:pPr>
            <w:r w:rsidRPr="00DC6274">
              <w:rPr>
                <w:rFonts w:ascii="Times New Roman" w:hAnsi="Times New Roman" w:cs="Times New Roman"/>
                <w:b/>
                <w:bCs/>
                <w:sz w:val="28"/>
                <w:szCs w:val="28"/>
              </w:rPr>
              <w:t>Goal in Context</w:t>
            </w:r>
          </w:p>
        </w:tc>
        <w:tc>
          <w:tcPr>
            <w:tcW w:w="6895" w:type="dxa"/>
          </w:tcPr>
          <w:p w14:paraId="0E18EDAC" w14:textId="77777777" w:rsidR="009D4D3C" w:rsidRPr="00DC6274" w:rsidRDefault="009D4D3C" w:rsidP="009D4D3C">
            <w:pPr>
              <w:rPr>
                <w:rFonts w:ascii="Times New Roman" w:hAnsi="Times New Roman" w:cs="Times New Roman"/>
              </w:rPr>
            </w:pPr>
            <w:r w:rsidRPr="00DC6274">
              <w:rPr>
                <w:rFonts w:ascii="Times New Roman" w:hAnsi="Times New Roman" w:cs="Times New Roman"/>
                <w:szCs w:val="24"/>
              </w:rPr>
              <w:t>User is able to generate route and the book the route</w:t>
            </w:r>
          </w:p>
        </w:tc>
      </w:tr>
      <w:tr w:rsidR="009D4D3C" w:rsidRPr="00DC6274" w14:paraId="0E0B184F" w14:textId="77777777" w:rsidTr="00265285">
        <w:trPr>
          <w:trHeight w:val="450"/>
        </w:trPr>
        <w:tc>
          <w:tcPr>
            <w:tcW w:w="2405" w:type="dxa"/>
          </w:tcPr>
          <w:p w14:paraId="7C365BCF" w14:textId="77777777" w:rsidR="009D4D3C" w:rsidRPr="00DC6274" w:rsidRDefault="009D4D3C" w:rsidP="009D4D3C">
            <w:pPr>
              <w:rPr>
                <w:rFonts w:ascii="Times New Roman" w:hAnsi="Times New Roman" w:cs="Times New Roman"/>
                <w:b/>
                <w:bCs/>
                <w:sz w:val="27"/>
                <w:szCs w:val="27"/>
              </w:rPr>
            </w:pPr>
            <w:r w:rsidRPr="00DC6274">
              <w:rPr>
                <w:rFonts w:ascii="Times New Roman" w:hAnsi="Times New Roman" w:cs="Times New Roman"/>
                <w:b/>
                <w:bCs/>
                <w:sz w:val="27"/>
                <w:szCs w:val="27"/>
              </w:rPr>
              <w:t>Scope and Level</w:t>
            </w:r>
          </w:p>
        </w:tc>
        <w:tc>
          <w:tcPr>
            <w:tcW w:w="6895" w:type="dxa"/>
          </w:tcPr>
          <w:p w14:paraId="4C6D0950" w14:textId="77777777" w:rsidR="009D4D3C" w:rsidRPr="00DC6274" w:rsidRDefault="009D4D3C" w:rsidP="009D4D3C">
            <w:pPr>
              <w:rPr>
                <w:rFonts w:ascii="Times New Roman" w:hAnsi="Times New Roman" w:cs="Times New Roman"/>
              </w:rPr>
            </w:pPr>
            <w:r w:rsidRPr="00DC6274">
              <w:rPr>
                <w:rFonts w:ascii="Times New Roman" w:hAnsi="Times New Roman" w:cs="Times New Roman"/>
                <w:szCs w:val="24"/>
              </w:rPr>
              <w:t>System</w:t>
            </w:r>
          </w:p>
        </w:tc>
      </w:tr>
      <w:tr w:rsidR="009D4D3C" w:rsidRPr="00DC6274" w14:paraId="10F7E26E" w14:textId="77777777" w:rsidTr="00265285">
        <w:trPr>
          <w:trHeight w:val="672"/>
        </w:trPr>
        <w:tc>
          <w:tcPr>
            <w:tcW w:w="2405" w:type="dxa"/>
          </w:tcPr>
          <w:p w14:paraId="5AB044CC" w14:textId="77777777" w:rsidR="009D4D3C" w:rsidRPr="00DC6274" w:rsidRDefault="009D4D3C" w:rsidP="009D4D3C">
            <w:pPr>
              <w:rPr>
                <w:rFonts w:ascii="Times New Roman" w:hAnsi="Times New Roman" w:cs="Times New Roman"/>
                <w:b/>
                <w:bCs/>
              </w:rPr>
            </w:pPr>
            <w:r w:rsidRPr="00DC6274">
              <w:rPr>
                <w:rFonts w:ascii="Times New Roman" w:hAnsi="Times New Roman" w:cs="Times New Roman"/>
                <w:b/>
                <w:bCs/>
                <w:sz w:val="28"/>
                <w:szCs w:val="28"/>
              </w:rPr>
              <w:t>Preconditions</w:t>
            </w:r>
          </w:p>
        </w:tc>
        <w:tc>
          <w:tcPr>
            <w:tcW w:w="6895" w:type="dxa"/>
          </w:tcPr>
          <w:p w14:paraId="374C257E" w14:textId="77777777" w:rsidR="009D4D3C" w:rsidRPr="00DC6274" w:rsidRDefault="009D4D3C" w:rsidP="009D4D3C">
            <w:pPr>
              <w:numPr>
                <w:ilvl w:val="0"/>
                <w:numId w:val="1"/>
              </w:numPr>
              <w:contextualSpacing/>
              <w:rPr>
                <w:rFonts w:ascii="Times New Roman" w:hAnsi="Times New Roman" w:cs="Times New Roman"/>
                <w:szCs w:val="24"/>
              </w:rPr>
            </w:pPr>
            <w:r w:rsidRPr="00DC6274">
              <w:rPr>
                <w:rFonts w:ascii="Times New Roman" w:hAnsi="Times New Roman" w:cs="Times New Roman"/>
                <w:szCs w:val="24"/>
              </w:rPr>
              <w:t>User must be logged in</w:t>
            </w:r>
          </w:p>
          <w:p w14:paraId="7F473560" w14:textId="77777777" w:rsidR="009D4D3C" w:rsidRPr="00DC6274" w:rsidRDefault="009D4D3C" w:rsidP="009D4D3C">
            <w:pPr>
              <w:numPr>
                <w:ilvl w:val="0"/>
                <w:numId w:val="1"/>
              </w:numPr>
              <w:contextualSpacing/>
              <w:rPr>
                <w:rFonts w:ascii="Times New Roman" w:hAnsi="Times New Roman" w:cs="Times New Roman"/>
                <w:szCs w:val="24"/>
              </w:rPr>
            </w:pPr>
            <w:r w:rsidRPr="00DC6274">
              <w:rPr>
                <w:rFonts w:ascii="Times New Roman" w:hAnsi="Times New Roman" w:cs="Times New Roman"/>
                <w:szCs w:val="24"/>
              </w:rPr>
              <w:t>The user must have generated route</w:t>
            </w:r>
          </w:p>
          <w:p w14:paraId="69D7A593" w14:textId="77777777" w:rsidR="009D4D3C" w:rsidRPr="00DC6274" w:rsidRDefault="009D4D3C" w:rsidP="009D4D3C">
            <w:pPr>
              <w:numPr>
                <w:ilvl w:val="0"/>
                <w:numId w:val="1"/>
              </w:numPr>
              <w:contextualSpacing/>
              <w:rPr>
                <w:rFonts w:ascii="Times New Roman" w:hAnsi="Times New Roman" w:cs="Times New Roman"/>
                <w:szCs w:val="24"/>
              </w:rPr>
            </w:pPr>
            <w:r w:rsidRPr="00DC6274">
              <w:rPr>
                <w:rFonts w:ascii="Times New Roman" w:hAnsi="Times New Roman" w:cs="Times New Roman"/>
                <w:szCs w:val="24"/>
              </w:rPr>
              <w:t>The user must pay if needed for the route</w:t>
            </w:r>
          </w:p>
        </w:tc>
      </w:tr>
      <w:tr w:rsidR="009D4D3C" w:rsidRPr="00DC6274" w14:paraId="40C2729C" w14:textId="77777777" w:rsidTr="00265285">
        <w:trPr>
          <w:trHeight w:val="864"/>
        </w:trPr>
        <w:tc>
          <w:tcPr>
            <w:tcW w:w="2405" w:type="dxa"/>
          </w:tcPr>
          <w:p w14:paraId="10B64A44" w14:textId="77777777" w:rsidR="009D4D3C" w:rsidRPr="00DC6274" w:rsidRDefault="009D4D3C" w:rsidP="009D4D3C">
            <w:pPr>
              <w:rPr>
                <w:rFonts w:ascii="Times New Roman" w:hAnsi="Times New Roman" w:cs="Times New Roman"/>
                <w:b/>
                <w:bCs/>
              </w:rPr>
            </w:pPr>
            <w:r w:rsidRPr="00DC6274">
              <w:rPr>
                <w:rFonts w:ascii="Times New Roman" w:hAnsi="Times New Roman" w:cs="Times New Roman"/>
                <w:b/>
                <w:bCs/>
                <w:sz w:val="28"/>
                <w:szCs w:val="28"/>
              </w:rPr>
              <w:t>Success End Conditions</w:t>
            </w:r>
          </w:p>
        </w:tc>
        <w:tc>
          <w:tcPr>
            <w:tcW w:w="6895" w:type="dxa"/>
          </w:tcPr>
          <w:p w14:paraId="3C4BBDF0" w14:textId="77777777" w:rsidR="009D4D3C" w:rsidRPr="00DC6274" w:rsidRDefault="009D4D3C" w:rsidP="009D4D3C">
            <w:pPr>
              <w:rPr>
                <w:rFonts w:ascii="Times New Roman" w:hAnsi="Times New Roman" w:cs="Times New Roman"/>
              </w:rPr>
            </w:pPr>
            <w:r w:rsidRPr="00DC6274">
              <w:rPr>
                <w:rFonts w:ascii="Times New Roman" w:hAnsi="Times New Roman" w:cs="Times New Roman"/>
                <w:szCs w:val="24"/>
              </w:rPr>
              <w:t>The user successfully books and pays for the generated route.</w:t>
            </w:r>
          </w:p>
        </w:tc>
      </w:tr>
      <w:tr w:rsidR="009D4D3C" w:rsidRPr="00DC6274" w14:paraId="2A9111D1" w14:textId="77777777" w:rsidTr="00265285">
        <w:trPr>
          <w:trHeight w:val="816"/>
        </w:trPr>
        <w:tc>
          <w:tcPr>
            <w:tcW w:w="2405" w:type="dxa"/>
          </w:tcPr>
          <w:p w14:paraId="7EB39D04" w14:textId="77777777" w:rsidR="009D4D3C" w:rsidRPr="00DC6274" w:rsidRDefault="009D4D3C" w:rsidP="009D4D3C">
            <w:pPr>
              <w:rPr>
                <w:rFonts w:ascii="Times New Roman" w:hAnsi="Times New Roman" w:cs="Times New Roman"/>
                <w:b/>
                <w:bCs/>
              </w:rPr>
            </w:pPr>
            <w:r w:rsidRPr="00DC6274">
              <w:rPr>
                <w:rFonts w:ascii="Times New Roman" w:hAnsi="Times New Roman" w:cs="Times New Roman"/>
                <w:b/>
                <w:bCs/>
                <w:sz w:val="28"/>
                <w:szCs w:val="28"/>
              </w:rPr>
              <w:t>Failed End Conditions</w:t>
            </w:r>
          </w:p>
        </w:tc>
        <w:tc>
          <w:tcPr>
            <w:tcW w:w="6895" w:type="dxa"/>
          </w:tcPr>
          <w:p w14:paraId="4B9B9432" w14:textId="77777777" w:rsidR="009D4D3C" w:rsidRPr="00DC6274" w:rsidRDefault="009D4D3C" w:rsidP="009D4D3C">
            <w:pPr>
              <w:rPr>
                <w:rFonts w:ascii="Times New Roman" w:hAnsi="Times New Roman" w:cs="Times New Roman"/>
              </w:rPr>
            </w:pPr>
            <w:r w:rsidRPr="00DC6274">
              <w:rPr>
                <w:rFonts w:ascii="Times New Roman" w:hAnsi="Times New Roman" w:cs="Times New Roman"/>
                <w:szCs w:val="24"/>
              </w:rPr>
              <w:t>The stations that the user input it does not exist</w:t>
            </w:r>
          </w:p>
        </w:tc>
      </w:tr>
      <w:tr w:rsidR="009D4D3C" w:rsidRPr="00DC6274" w14:paraId="692BF40B" w14:textId="77777777" w:rsidTr="00265285">
        <w:trPr>
          <w:trHeight w:val="381"/>
        </w:trPr>
        <w:tc>
          <w:tcPr>
            <w:tcW w:w="2405" w:type="dxa"/>
          </w:tcPr>
          <w:p w14:paraId="1A6535A0" w14:textId="77777777" w:rsidR="009D4D3C" w:rsidRPr="00DC6274" w:rsidRDefault="009D4D3C" w:rsidP="009D4D3C">
            <w:pPr>
              <w:rPr>
                <w:rFonts w:ascii="Times New Roman" w:hAnsi="Times New Roman" w:cs="Times New Roman"/>
                <w:b/>
                <w:bCs/>
                <w:sz w:val="26"/>
                <w:szCs w:val="26"/>
              </w:rPr>
            </w:pPr>
            <w:r w:rsidRPr="00DC6274">
              <w:rPr>
                <w:rFonts w:ascii="Times New Roman" w:hAnsi="Times New Roman" w:cs="Times New Roman"/>
                <w:b/>
                <w:bCs/>
                <w:sz w:val="26"/>
                <w:szCs w:val="26"/>
              </w:rPr>
              <w:t>Primary, Secondary, Actors</w:t>
            </w:r>
          </w:p>
        </w:tc>
        <w:tc>
          <w:tcPr>
            <w:tcW w:w="6895" w:type="dxa"/>
          </w:tcPr>
          <w:p w14:paraId="37C70588" w14:textId="77777777" w:rsidR="009D4D3C" w:rsidRPr="00DC6274" w:rsidRDefault="009D4D3C" w:rsidP="009D4D3C">
            <w:pPr>
              <w:rPr>
                <w:rFonts w:ascii="Times New Roman" w:hAnsi="Times New Roman" w:cs="Times New Roman"/>
              </w:rPr>
            </w:pPr>
            <w:r w:rsidRPr="00DC6274">
              <w:rPr>
                <w:rFonts w:ascii="Times New Roman" w:hAnsi="Times New Roman" w:cs="Times New Roman"/>
                <w:szCs w:val="24"/>
              </w:rPr>
              <w:t>User</w:t>
            </w:r>
          </w:p>
        </w:tc>
      </w:tr>
      <w:tr w:rsidR="009D4D3C" w:rsidRPr="00DC6274" w14:paraId="303E7F57" w14:textId="77777777" w:rsidTr="00265285">
        <w:trPr>
          <w:trHeight w:val="864"/>
        </w:trPr>
        <w:tc>
          <w:tcPr>
            <w:tcW w:w="2405" w:type="dxa"/>
          </w:tcPr>
          <w:p w14:paraId="563E2854" w14:textId="77777777" w:rsidR="009D4D3C" w:rsidRPr="00DC6274" w:rsidRDefault="009D4D3C" w:rsidP="009D4D3C">
            <w:pPr>
              <w:rPr>
                <w:rFonts w:ascii="Times New Roman" w:hAnsi="Times New Roman" w:cs="Times New Roman"/>
                <w:b/>
                <w:bCs/>
              </w:rPr>
            </w:pPr>
            <w:r w:rsidRPr="00DC6274">
              <w:rPr>
                <w:rFonts w:ascii="Times New Roman" w:hAnsi="Times New Roman" w:cs="Times New Roman"/>
                <w:b/>
                <w:bCs/>
                <w:sz w:val="32"/>
                <w:szCs w:val="32"/>
              </w:rPr>
              <w:t>Trigger</w:t>
            </w:r>
          </w:p>
        </w:tc>
        <w:tc>
          <w:tcPr>
            <w:tcW w:w="6895" w:type="dxa"/>
          </w:tcPr>
          <w:p w14:paraId="299E12A8" w14:textId="77777777" w:rsidR="009D4D3C" w:rsidRPr="00DC6274" w:rsidRDefault="009D4D3C" w:rsidP="009D4D3C">
            <w:pPr>
              <w:rPr>
                <w:rFonts w:ascii="Times New Roman" w:hAnsi="Times New Roman" w:cs="Times New Roman"/>
                <w:szCs w:val="24"/>
              </w:rPr>
            </w:pPr>
            <w:r w:rsidRPr="00DC6274">
              <w:rPr>
                <w:rFonts w:ascii="Times New Roman" w:hAnsi="Times New Roman" w:cs="Times New Roman"/>
                <w:szCs w:val="24"/>
              </w:rPr>
              <w:t>User tries to book a ticket for a route.</w:t>
            </w:r>
          </w:p>
        </w:tc>
      </w:tr>
      <w:tr w:rsidR="009D4D3C" w:rsidRPr="00DC6274" w14:paraId="4876EA21" w14:textId="77777777" w:rsidTr="00265285">
        <w:trPr>
          <w:trHeight w:val="816"/>
        </w:trPr>
        <w:tc>
          <w:tcPr>
            <w:tcW w:w="2405" w:type="dxa"/>
          </w:tcPr>
          <w:p w14:paraId="68A7EAF2" w14:textId="77777777" w:rsidR="009D4D3C" w:rsidRPr="00DC6274" w:rsidRDefault="009D4D3C" w:rsidP="009D4D3C">
            <w:pPr>
              <w:rPr>
                <w:rFonts w:ascii="Times New Roman" w:hAnsi="Times New Roman" w:cs="Times New Roman"/>
                <w:b/>
                <w:bCs/>
              </w:rPr>
            </w:pPr>
            <w:r w:rsidRPr="00DC6274">
              <w:rPr>
                <w:rFonts w:ascii="Times New Roman" w:hAnsi="Times New Roman" w:cs="Times New Roman"/>
                <w:b/>
                <w:bCs/>
                <w:sz w:val="28"/>
                <w:szCs w:val="28"/>
              </w:rPr>
              <w:t>Descriptions</w:t>
            </w:r>
          </w:p>
        </w:tc>
        <w:tc>
          <w:tcPr>
            <w:tcW w:w="6895" w:type="dxa"/>
          </w:tcPr>
          <w:p w14:paraId="0CED248D" w14:textId="77777777" w:rsidR="009D4D3C" w:rsidRPr="00DC6274" w:rsidRDefault="009D4D3C" w:rsidP="009D4D3C">
            <w:pPr>
              <w:rPr>
                <w:rFonts w:ascii="Times New Roman" w:hAnsi="Times New Roman" w:cs="Times New Roman"/>
                <w:b/>
                <w:bCs/>
              </w:rPr>
            </w:pPr>
            <w:r w:rsidRPr="00DC6274">
              <w:rPr>
                <w:rFonts w:ascii="Times New Roman" w:hAnsi="Times New Roman" w:cs="Times New Roman"/>
                <w:b/>
                <w:bCs/>
              </w:rPr>
              <w:t>Steps:</w:t>
            </w:r>
          </w:p>
          <w:p w14:paraId="009FF883" w14:textId="77777777" w:rsidR="009D4D3C" w:rsidRPr="00DC6274" w:rsidRDefault="009D4D3C" w:rsidP="009D4D3C">
            <w:pPr>
              <w:numPr>
                <w:ilvl w:val="0"/>
                <w:numId w:val="2"/>
              </w:numPr>
              <w:contextualSpacing/>
              <w:rPr>
                <w:rFonts w:ascii="Times New Roman" w:hAnsi="Times New Roman" w:cs="Times New Roman"/>
                <w:b/>
                <w:bCs/>
              </w:rPr>
            </w:pPr>
            <w:r w:rsidRPr="00DC6274">
              <w:rPr>
                <w:rFonts w:ascii="Times New Roman" w:hAnsi="Times New Roman" w:cs="Times New Roman"/>
              </w:rPr>
              <w:t>User registers and logs into Booking App</w:t>
            </w:r>
          </w:p>
          <w:p w14:paraId="140D716A" w14:textId="77777777" w:rsidR="009D4D3C" w:rsidRPr="00DC6274" w:rsidRDefault="009D4D3C" w:rsidP="009D4D3C">
            <w:pPr>
              <w:numPr>
                <w:ilvl w:val="0"/>
                <w:numId w:val="2"/>
              </w:numPr>
              <w:contextualSpacing/>
              <w:rPr>
                <w:rFonts w:ascii="Times New Roman" w:hAnsi="Times New Roman" w:cs="Times New Roman"/>
                <w:b/>
                <w:bCs/>
              </w:rPr>
            </w:pPr>
            <w:r w:rsidRPr="00DC6274">
              <w:rPr>
                <w:rFonts w:ascii="Times New Roman" w:hAnsi="Times New Roman" w:cs="Times New Roman"/>
              </w:rPr>
              <w:t>User generates a route between two stations</w:t>
            </w:r>
          </w:p>
          <w:p w14:paraId="62C4AF59" w14:textId="77777777" w:rsidR="009D4D3C" w:rsidRPr="00DC6274" w:rsidRDefault="009D4D3C" w:rsidP="009D4D3C">
            <w:pPr>
              <w:numPr>
                <w:ilvl w:val="0"/>
                <w:numId w:val="2"/>
              </w:numPr>
              <w:contextualSpacing/>
              <w:rPr>
                <w:rFonts w:ascii="Times New Roman" w:hAnsi="Times New Roman" w:cs="Times New Roman"/>
                <w:b/>
                <w:bCs/>
              </w:rPr>
            </w:pPr>
            <w:r w:rsidRPr="00DC6274">
              <w:rPr>
                <w:rFonts w:ascii="Times New Roman" w:hAnsi="Times New Roman" w:cs="Times New Roman"/>
              </w:rPr>
              <w:t>User selects the route and books this ticket</w:t>
            </w:r>
          </w:p>
          <w:p w14:paraId="2E87C562" w14:textId="77777777" w:rsidR="009D4D3C" w:rsidRPr="00DC6274" w:rsidRDefault="009D4D3C" w:rsidP="009D4D3C">
            <w:pPr>
              <w:numPr>
                <w:ilvl w:val="0"/>
                <w:numId w:val="2"/>
              </w:numPr>
              <w:contextualSpacing/>
              <w:rPr>
                <w:rFonts w:ascii="Times New Roman" w:hAnsi="Times New Roman" w:cs="Times New Roman"/>
                <w:b/>
                <w:bCs/>
              </w:rPr>
            </w:pPr>
            <w:r w:rsidRPr="00DC6274">
              <w:rPr>
                <w:rFonts w:ascii="Times New Roman" w:hAnsi="Times New Roman" w:cs="Times New Roman"/>
              </w:rPr>
              <w:t>The user pays for the ticket</w:t>
            </w:r>
          </w:p>
          <w:p w14:paraId="29AC0CE1" w14:textId="77777777" w:rsidR="009D4D3C" w:rsidRPr="00DC6274" w:rsidRDefault="009D4D3C" w:rsidP="009D4D3C">
            <w:pPr>
              <w:numPr>
                <w:ilvl w:val="0"/>
                <w:numId w:val="2"/>
              </w:numPr>
              <w:contextualSpacing/>
              <w:rPr>
                <w:rFonts w:ascii="Times New Roman" w:hAnsi="Times New Roman" w:cs="Times New Roman"/>
                <w:b/>
                <w:bCs/>
              </w:rPr>
            </w:pPr>
            <w:r w:rsidRPr="00DC6274">
              <w:rPr>
                <w:rFonts w:ascii="Times New Roman" w:hAnsi="Times New Roman" w:cs="Times New Roman"/>
              </w:rPr>
              <w:t>Ticket is booked</w:t>
            </w:r>
          </w:p>
        </w:tc>
      </w:tr>
      <w:tr w:rsidR="009D4D3C" w:rsidRPr="00DC6274" w14:paraId="4E9C1D8D" w14:textId="77777777" w:rsidTr="00265285">
        <w:trPr>
          <w:trHeight w:val="864"/>
        </w:trPr>
        <w:tc>
          <w:tcPr>
            <w:tcW w:w="2405" w:type="dxa"/>
          </w:tcPr>
          <w:p w14:paraId="1500DE64" w14:textId="77777777" w:rsidR="009D4D3C" w:rsidRPr="00DC6274" w:rsidRDefault="009D4D3C" w:rsidP="009D4D3C">
            <w:pPr>
              <w:rPr>
                <w:rFonts w:ascii="Times New Roman" w:hAnsi="Times New Roman" w:cs="Times New Roman"/>
                <w:b/>
                <w:bCs/>
              </w:rPr>
            </w:pPr>
            <w:r w:rsidRPr="00DC6274">
              <w:rPr>
                <w:rFonts w:ascii="Times New Roman" w:hAnsi="Times New Roman" w:cs="Times New Roman"/>
                <w:b/>
                <w:bCs/>
                <w:sz w:val="28"/>
                <w:szCs w:val="28"/>
              </w:rPr>
              <w:t>Extensions</w:t>
            </w:r>
          </w:p>
        </w:tc>
        <w:tc>
          <w:tcPr>
            <w:tcW w:w="6895" w:type="dxa"/>
          </w:tcPr>
          <w:p w14:paraId="5D60531B" w14:textId="77777777" w:rsidR="009D4D3C" w:rsidRPr="00DC6274" w:rsidRDefault="009D4D3C" w:rsidP="009D4D3C">
            <w:pPr>
              <w:rPr>
                <w:rFonts w:ascii="Times New Roman" w:hAnsi="Times New Roman" w:cs="Times New Roman"/>
              </w:rPr>
            </w:pPr>
            <w:r w:rsidRPr="00DC6274">
              <w:rPr>
                <w:rFonts w:ascii="Times New Roman" w:hAnsi="Times New Roman" w:cs="Times New Roman"/>
              </w:rPr>
              <w:t>The station that user inputs does not exit. The route is not booked.</w:t>
            </w:r>
          </w:p>
          <w:p w14:paraId="5361162A" w14:textId="77777777" w:rsidR="009D4D3C" w:rsidRPr="00DC6274" w:rsidRDefault="009D4D3C" w:rsidP="009D4D3C">
            <w:pPr>
              <w:rPr>
                <w:rFonts w:ascii="Times New Roman" w:hAnsi="Times New Roman" w:cs="Times New Roman"/>
              </w:rPr>
            </w:pPr>
            <w:r w:rsidRPr="00DC6274">
              <w:rPr>
                <w:rFonts w:ascii="Times New Roman" w:hAnsi="Times New Roman" w:cs="Times New Roman"/>
              </w:rPr>
              <w:t>The connections does not exist between the user inputted stations. The route is not booked.</w:t>
            </w:r>
          </w:p>
        </w:tc>
      </w:tr>
      <w:tr w:rsidR="009D4D3C" w:rsidRPr="00DC6274" w14:paraId="00314417" w14:textId="77777777" w:rsidTr="00265285">
        <w:trPr>
          <w:trHeight w:val="816"/>
        </w:trPr>
        <w:tc>
          <w:tcPr>
            <w:tcW w:w="2405" w:type="dxa"/>
          </w:tcPr>
          <w:p w14:paraId="56269153" w14:textId="77777777" w:rsidR="009D4D3C" w:rsidRPr="00DC6274" w:rsidRDefault="009D4D3C" w:rsidP="009D4D3C">
            <w:pPr>
              <w:rPr>
                <w:rFonts w:ascii="Times New Roman" w:hAnsi="Times New Roman" w:cs="Times New Roman"/>
                <w:b/>
                <w:bCs/>
              </w:rPr>
            </w:pPr>
            <w:r w:rsidRPr="00DC6274">
              <w:rPr>
                <w:rFonts w:ascii="Times New Roman" w:hAnsi="Times New Roman" w:cs="Times New Roman"/>
                <w:b/>
                <w:bCs/>
                <w:sz w:val="28"/>
                <w:szCs w:val="28"/>
              </w:rPr>
              <w:t>Variations</w:t>
            </w:r>
          </w:p>
        </w:tc>
        <w:tc>
          <w:tcPr>
            <w:tcW w:w="6895" w:type="dxa"/>
          </w:tcPr>
          <w:p w14:paraId="20A1F499" w14:textId="77777777" w:rsidR="009D4D3C" w:rsidRPr="00DC6274" w:rsidRDefault="009D4D3C" w:rsidP="009D4D3C">
            <w:pPr>
              <w:rPr>
                <w:rFonts w:ascii="Times New Roman" w:hAnsi="Times New Roman" w:cs="Times New Roman"/>
              </w:rPr>
            </w:pPr>
            <w:r w:rsidRPr="00DC6274">
              <w:rPr>
                <w:rFonts w:ascii="Times New Roman" w:hAnsi="Times New Roman" w:cs="Times New Roman"/>
              </w:rPr>
              <w:t>N/A</w:t>
            </w:r>
          </w:p>
        </w:tc>
      </w:tr>
    </w:tbl>
    <w:p w14:paraId="1933DC41" w14:textId="36BF9712" w:rsidR="006956B1" w:rsidRPr="00DC6274" w:rsidRDefault="006956B1" w:rsidP="006956B1"/>
    <w:tbl>
      <w:tblPr>
        <w:tblStyle w:val="TableGrid2"/>
        <w:tblW w:w="0" w:type="auto"/>
        <w:tblLook w:val="04A0" w:firstRow="1" w:lastRow="0" w:firstColumn="1" w:lastColumn="0" w:noHBand="0" w:noVBand="1"/>
      </w:tblPr>
      <w:tblGrid>
        <w:gridCol w:w="4508"/>
        <w:gridCol w:w="4508"/>
      </w:tblGrid>
      <w:tr w:rsidR="00333AF6" w:rsidRPr="00DC6274" w14:paraId="08F2F6CB" w14:textId="77777777" w:rsidTr="00265285">
        <w:tc>
          <w:tcPr>
            <w:tcW w:w="4508" w:type="dxa"/>
          </w:tcPr>
          <w:p w14:paraId="3163BEF6"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RELATED INFORMATION</w:t>
            </w:r>
          </w:p>
        </w:tc>
        <w:tc>
          <w:tcPr>
            <w:tcW w:w="4508" w:type="dxa"/>
          </w:tcPr>
          <w:p w14:paraId="5AA1B6E9"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Book Route</w:t>
            </w:r>
          </w:p>
        </w:tc>
      </w:tr>
      <w:tr w:rsidR="00333AF6" w:rsidRPr="00DC6274" w14:paraId="3DD96EF9" w14:textId="77777777" w:rsidTr="00265285">
        <w:tc>
          <w:tcPr>
            <w:tcW w:w="4508" w:type="dxa"/>
          </w:tcPr>
          <w:p w14:paraId="6BF27DAB"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Priority:</w:t>
            </w:r>
          </w:p>
        </w:tc>
        <w:tc>
          <w:tcPr>
            <w:tcW w:w="4508" w:type="dxa"/>
          </w:tcPr>
          <w:p w14:paraId="50CC049A"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Very High</w:t>
            </w:r>
          </w:p>
        </w:tc>
      </w:tr>
      <w:tr w:rsidR="00333AF6" w:rsidRPr="00DC6274" w14:paraId="28F35037" w14:textId="77777777" w:rsidTr="00265285">
        <w:tc>
          <w:tcPr>
            <w:tcW w:w="4508" w:type="dxa"/>
          </w:tcPr>
          <w:p w14:paraId="598316EE"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Performance</w:t>
            </w:r>
          </w:p>
        </w:tc>
        <w:tc>
          <w:tcPr>
            <w:tcW w:w="4508" w:type="dxa"/>
          </w:tcPr>
          <w:p w14:paraId="15138573"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 xml:space="preserve">5 minutes </w:t>
            </w:r>
          </w:p>
        </w:tc>
      </w:tr>
      <w:tr w:rsidR="00333AF6" w:rsidRPr="00DC6274" w14:paraId="6D32000E" w14:textId="77777777" w:rsidTr="00265285">
        <w:tc>
          <w:tcPr>
            <w:tcW w:w="4508" w:type="dxa"/>
          </w:tcPr>
          <w:p w14:paraId="195913BE"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Frequency</w:t>
            </w:r>
          </w:p>
        </w:tc>
        <w:tc>
          <w:tcPr>
            <w:tcW w:w="4508" w:type="dxa"/>
          </w:tcPr>
          <w:p w14:paraId="095717A0"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200/day</w:t>
            </w:r>
          </w:p>
        </w:tc>
      </w:tr>
      <w:tr w:rsidR="00333AF6" w:rsidRPr="00DC6274" w14:paraId="65D1FF7E" w14:textId="77777777" w:rsidTr="00265285">
        <w:tc>
          <w:tcPr>
            <w:tcW w:w="4508" w:type="dxa"/>
          </w:tcPr>
          <w:p w14:paraId="32391C5D"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Channel to actors</w:t>
            </w:r>
          </w:p>
        </w:tc>
        <w:tc>
          <w:tcPr>
            <w:tcW w:w="4508" w:type="dxa"/>
          </w:tcPr>
          <w:p w14:paraId="5401D840"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N/A</w:t>
            </w:r>
          </w:p>
        </w:tc>
      </w:tr>
      <w:tr w:rsidR="00333AF6" w:rsidRPr="00DC6274" w14:paraId="5D776DAD" w14:textId="77777777" w:rsidTr="00265285">
        <w:tc>
          <w:tcPr>
            <w:tcW w:w="4508" w:type="dxa"/>
          </w:tcPr>
          <w:p w14:paraId="4443625C"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OPEN ISSUES</w:t>
            </w:r>
          </w:p>
        </w:tc>
        <w:tc>
          <w:tcPr>
            <w:tcW w:w="4508" w:type="dxa"/>
          </w:tcPr>
          <w:p w14:paraId="6821383D"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N/A</w:t>
            </w:r>
          </w:p>
        </w:tc>
      </w:tr>
      <w:tr w:rsidR="00333AF6" w:rsidRPr="00DC6274" w14:paraId="58E4E9AC" w14:textId="77777777" w:rsidTr="00265285">
        <w:tc>
          <w:tcPr>
            <w:tcW w:w="4508" w:type="dxa"/>
          </w:tcPr>
          <w:p w14:paraId="49B766CE"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Due Date</w:t>
            </w:r>
          </w:p>
        </w:tc>
        <w:tc>
          <w:tcPr>
            <w:tcW w:w="4508" w:type="dxa"/>
          </w:tcPr>
          <w:p w14:paraId="1BEFC853"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Release 2.0</w:t>
            </w:r>
          </w:p>
        </w:tc>
      </w:tr>
      <w:tr w:rsidR="00333AF6" w:rsidRPr="00DC6274" w14:paraId="5DF79F0D" w14:textId="77777777" w:rsidTr="00265285">
        <w:tc>
          <w:tcPr>
            <w:tcW w:w="4508" w:type="dxa"/>
          </w:tcPr>
          <w:p w14:paraId="60E55D4C"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Superordinate’s</w:t>
            </w:r>
          </w:p>
        </w:tc>
        <w:tc>
          <w:tcPr>
            <w:tcW w:w="4508" w:type="dxa"/>
          </w:tcPr>
          <w:p w14:paraId="5A392970" w14:textId="77777777" w:rsidR="00333AF6" w:rsidRPr="00DC6274" w:rsidRDefault="00333AF6" w:rsidP="00333AF6">
            <w:pPr>
              <w:rPr>
                <w:rFonts w:ascii="Times New Roman" w:hAnsi="Times New Roman" w:cs="Times New Roman"/>
              </w:rPr>
            </w:pPr>
          </w:p>
        </w:tc>
      </w:tr>
      <w:tr w:rsidR="00333AF6" w:rsidRPr="00DC6274" w14:paraId="21C3B8FC" w14:textId="77777777" w:rsidTr="00265285">
        <w:tc>
          <w:tcPr>
            <w:tcW w:w="4508" w:type="dxa"/>
          </w:tcPr>
          <w:p w14:paraId="7F9DAF1A" w14:textId="77777777" w:rsidR="00333AF6" w:rsidRPr="00DC6274" w:rsidRDefault="00333AF6" w:rsidP="00333AF6">
            <w:pPr>
              <w:rPr>
                <w:rFonts w:ascii="Times New Roman" w:hAnsi="Times New Roman" w:cs="Times New Roman"/>
              </w:rPr>
            </w:pPr>
            <w:r w:rsidRPr="00DC6274">
              <w:rPr>
                <w:rFonts w:ascii="Times New Roman" w:hAnsi="Times New Roman" w:cs="Times New Roman"/>
              </w:rPr>
              <w:t>Subordinates</w:t>
            </w:r>
          </w:p>
        </w:tc>
        <w:tc>
          <w:tcPr>
            <w:tcW w:w="4508" w:type="dxa"/>
          </w:tcPr>
          <w:p w14:paraId="5F538289" w14:textId="77777777" w:rsidR="00333AF6" w:rsidRPr="00DC6274" w:rsidRDefault="00333AF6" w:rsidP="00333AF6">
            <w:pPr>
              <w:rPr>
                <w:rFonts w:ascii="Times New Roman" w:hAnsi="Times New Roman" w:cs="Times New Roman"/>
              </w:rPr>
            </w:pPr>
          </w:p>
        </w:tc>
      </w:tr>
      <w:tr w:rsidR="00333AF6" w:rsidRPr="00DC6274" w14:paraId="6EFFF534" w14:textId="77777777" w:rsidTr="00265285">
        <w:tc>
          <w:tcPr>
            <w:tcW w:w="4508" w:type="dxa"/>
          </w:tcPr>
          <w:p w14:paraId="6C9C4EA5" w14:textId="77777777" w:rsidR="00333AF6" w:rsidRPr="00DC6274" w:rsidRDefault="00333AF6" w:rsidP="00333AF6">
            <w:pPr>
              <w:rPr>
                <w:rFonts w:ascii="Times New Roman" w:hAnsi="Times New Roman" w:cs="Times New Roman"/>
              </w:rPr>
            </w:pPr>
          </w:p>
        </w:tc>
        <w:tc>
          <w:tcPr>
            <w:tcW w:w="4508" w:type="dxa"/>
          </w:tcPr>
          <w:p w14:paraId="43820B80" w14:textId="77777777" w:rsidR="00333AF6" w:rsidRPr="00DC6274" w:rsidRDefault="00333AF6" w:rsidP="00333AF6">
            <w:pPr>
              <w:rPr>
                <w:rFonts w:ascii="Times New Roman" w:hAnsi="Times New Roman" w:cs="Times New Roman"/>
              </w:rPr>
            </w:pPr>
          </w:p>
        </w:tc>
      </w:tr>
    </w:tbl>
    <w:p w14:paraId="6F1359F7" w14:textId="0024A4A7" w:rsidR="009D4D3C" w:rsidRPr="00DC6274" w:rsidRDefault="009D4D3C" w:rsidP="006956B1"/>
    <w:p w14:paraId="18CD4FA5" w14:textId="17753088" w:rsidR="00EF120C" w:rsidRPr="00DC6274" w:rsidRDefault="00EF120C" w:rsidP="006956B1"/>
    <w:p w14:paraId="05D38D1C" w14:textId="1FD91D95" w:rsidR="00EF120C" w:rsidRPr="00DC6274" w:rsidRDefault="00EF120C" w:rsidP="006956B1"/>
    <w:p w14:paraId="6750A1D1" w14:textId="710DA109" w:rsidR="00EF120C" w:rsidRPr="00DC6274" w:rsidRDefault="00EF120C" w:rsidP="00EF120C">
      <w:pPr>
        <w:pStyle w:val="Heading3"/>
        <w:rPr>
          <w:rFonts w:ascii="Times New Roman" w:hAnsi="Times New Roman" w:cs="Times New Roman"/>
        </w:rPr>
      </w:pPr>
      <w:bookmarkStart w:id="5" w:name="_Toc69380733"/>
      <w:r w:rsidRPr="00DC6274">
        <w:rPr>
          <w:rFonts w:ascii="Times New Roman" w:hAnsi="Times New Roman" w:cs="Times New Roman"/>
        </w:rPr>
        <w:lastRenderedPageBreak/>
        <w:t>1.2.2</w:t>
      </w:r>
      <w:r w:rsidR="00764EED" w:rsidRPr="00DC6274">
        <w:rPr>
          <w:rFonts w:ascii="Times New Roman" w:hAnsi="Times New Roman" w:cs="Times New Roman"/>
        </w:rPr>
        <w:t>.2</w:t>
      </w:r>
      <w:r w:rsidRPr="00DC6274">
        <w:rPr>
          <w:rFonts w:ascii="Times New Roman" w:hAnsi="Times New Roman" w:cs="Times New Roman"/>
        </w:rPr>
        <w:t xml:space="preserve"> Use Case Description #2</w:t>
      </w:r>
      <w:bookmarkEnd w:id="5"/>
      <w:r w:rsidRPr="00DC6274">
        <w:rPr>
          <w:rFonts w:ascii="Times New Roman" w:hAnsi="Times New Roman" w:cs="Times New Roman"/>
        </w:rPr>
        <w:t xml:space="preserve"> </w:t>
      </w:r>
    </w:p>
    <w:tbl>
      <w:tblPr>
        <w:tblStyle w:val="TableGrid3"/>
        <w:tblW w:w="9300" w:type="dxa"/>
        <w:tblLook w:val="04A0" w:firstRow="1" w:lastRow="0" w:firstColumn="1" w:lastColumn="0" w:noHBand="0" w:noVBand="1"/>
      </w:tblPr>
      <w:tblGrid>
        <w:gridCol w:w="2405"/>
        <w:gridCol w:w="6895"/>
      </w:tblGrid>
      <w:tr w:rsidR="00EF120C" w:rsidRPr="00DC6274" w14:paraId="12C8EF7D" w14:textId="77777777" w:rsidTr="00265285">
        <w:trPr>
          <w:trHeight w:val="546"/>
        </w:trPr>
        <w:tc>
          <w:tcPr>
            <w:tcW w:w="2405" w:type="dxa"/>
          </w:tcPr>
          <w:p w14:paraId="56D05D26" w14:textId="77777777" w:rsidR="00EF120C" w:rsidRPr="00DC6274" w:rsidRDefault="00EF120C" w:rsidP="00EF120C">
            <w:pPr>
              <w:rPr>
                <w:rFonts w:ascii="Times New Roman" w:hAnsi="Times New Roman" w:cs="Times New Roman"/>
                <w:b/>
                <w:bCs/>
              </w:rPr>
            </w:pPr>
            <w:r w:rsidRPr="00DC6274">
              <w:rPr>
                <w:rFonts w:ascii="Times New Roman" w:hAnsi="Times New Roman" w:cs="Times New Roman"/>
                <w:b/>
                <w:bCs/>
                <w:sz w:val="32"/>
                <w:szCs w:val="32"/>
              </w:rPr>
              <w:t>Use Case</w:t>
            </w:r>
          </w:p>
        </w:tc>
        <w:tc>
          <w:tcPr>
            <w:tcW w:w="6895" w:type="dxa"/>
          </w:tcPr>
          <w:p w14:paraId="129254B9" w14:textId="77777777" w:rsidR="00EF120C" w:rsidRPr="00DC6274" w:rsidRDefault="00EF120C" w:rsidP="00EF120C">
            <w:pPr>
              <w:rPr>
                <w:rFonts w:ascii="Times New Roman" w:hAnsi="Times New Roman" w:cs="Times New Roman"/>
              </w:rPr>
            </w:pPr>
            <w:r w:rsidRPr="00DC6274">
              <w:rPr>
                <w:rFonts w:ascii="Times New Roman" w:hAnsi="Times New Roman" w:cs="Times New Roman"/>
                <w:szCs w:val="24"/>
              </w:rPr>
              <w:t>Book Filtered Route</w:t>
            </w:r>
          </w:p>
        </w:tc>
      </w:tr>
      <w:tr w:rsidR="00EF120C" w:rsidRPr="00DC6274" w14:paraId="0F9AA3C7" w14:textId="77777777" w:rsidTr="00265285">
        <w:trPr>
          <w:trHeight w:val="816"/>
        </w:trPr>
        <w:tc>
          <w:tcPr>
            <w:tcW w:w="2405" w:type="dxa"/>
          </w:tcPr>
          <w:p w14:paraId="41983D51" w14:textId="77777777" w:rsidR="00EF120C" w:rsidRPr="00DC6274" w:rsidRDefault="00EF120C" w:rsidP="00EF120C">
            <w:pPr>
              <w:rPr>
                <w:rFonts w:ascii="Times New Roman" w:hAnsi="Times New Roman" w:cs="Times New Roman"/>
                <w:b/>
                <w:bCs/>
                <w:sz w:val="28"/>
                <w:szCs w:val="28"/>
              </w:rPr>
            </w:pPr>
            <w:r w:rsidRPr="00DC6274">
              <w:rPr>
                <w:rFonts w:ascii="Times New Roman" w:hAnsi="Times New Roman" w:cs="Times New Roman"/>
                <w:b/>
                <w:bCs/>
                <w:sz w:val="28"/>
                <w:szCs w:val="28"/>
              </w:rPr>
              <w:t>Goal in Context</w:t>
            </w:r>
          </w:p>
        </w:tc>
        <w:tc>
          <w:tcPr>
            <w:tcW w:w="6895" w:type="dxa"/>
          </w:tcPr>
          <w:p w14:paraId="08751B07" w14:textId="77777777" w:rsidR="00EF120C" w:rsidRPr="00DC6274" w:rsidRDefault="00EF120C" w:rsidP="00EF120C">
            <w:pPr>
              <w:rPr>
                <w:rFonts w:ascii="Times New Roman" w:hAnsi="Times New Roman" w:cs="Times New Roman"/>
              </w:rPr>
            </w:pPr>
            <w:r w:rsidRPr="00DC6274">
              <w:rPr>
                <w:rFonts w:ascii="Times New Roman" w:hAnsi="Times New Roman" w:cs="Times New Roman"/>
                <w:szCs w:val="24"/>
              </w:rPr>
              <w:t>User is able to generate route, filter on these routes and the book the route</w:t>
            </w:r>
          </w:p>
        </w:tc>
      </w:tr>
      <w:tr w:rsidR="00EF120C" w:rsidRPr="00DC6274" w14:paraId="129FB6DE" w14:textId="77777777" w:rsidTr="00265285">
        <w:trPr>
          <w:trHeight w:val="450"/>
        </w:trPr>
        <w:tc>
          <w:tcPr>
            <w:tcW w:w="2405" w:type="dxa"/>
          </w:tcPr>
          <w:p w14:paraId="3A89C0AA" w14:textId="77777777" w:rsidR="00EF120C" w:rsidRPr="00DC6274" w:rsidRDefault="00EF120C" w:rsidP="00EF120C">
            <w:pPr>
              <w:rPr>
                <w:rFonts w:ascii="Times New Roman" w:hAnsi="Times New Roman" w:cs="Times New Roman"/>
                <w:b/>
                <w:bCs/>
                <w:sz w:val="27"/>
                <w:szCs w:val="27"/>
              </w:rPr>
            </w:pPr>
            <w:r w:rsidRPr="00DC6274">
              <w:rPr>
                <w:rFonts w:ascii="Times New Roman" w:hAnsi="Times New Roman" w:cs="Times New Roman"/>
                <w:b/>
                <w:bCs/>
                <w:sz w:val="27"/>
                <w:szCs w:val="27"/>
              </w:rPr>
              <w:t>Scope and Level</w:t>
            </w:r>
          </w:p>
        </w:tc>
        <w:tc>
          <w:tcPr>
            <w:tcW w:w="6895" w:type="dxa"/>
          </w:tcPr>
          <w:p w14:paraId="51B11C83" w14:textId="77777777" w:rsidR="00EF120C" w:rsidRPr="00DC6274" w:rsidRDefault="00EF120C" w:rsidP="00EF120C">
            <w:pPr>
              <w:rPr>
                <w:rFonts w:ascii="Times New Roman" w:hAnsi="Times New Roman" w:cs="Times New Roman"/>
              </w:rPr>
            </w:pPr>
            <w:r w:rsidRPr="00DC6274">
              <w:rPr>
                <w:rFonts w:ascii="Times New Roman" w:hAnsi="Times New Roman" w:cs="Times New Roman"/>
                <w:szCs w:val="24"/>
              </w:rPr>
              <w:t>System</w:t>
            </w:r>
          </w:p>
        </w:tc>
      </w:tr>
      <w:tr w:rsidR="00EF120C" w:rsidRPr="00DC6274" w14:paraId="644C61CE" w14:textId="77777777" w:rsidTr="00265285">
        <w:trPr>
          <w:trHeight w:val="816"/>
        </w:trPr>
        <w:tc>
          <w:tcPr>
            <w:tcW w:w="2405" w:type="dxa"/>
          </w:tcPr>
          <w:p w14:paraId="14371DFF" w14:textId="77777777" w:rsidR="00EF120C" w:rsidRPr="00DC6274" w:rsidRDefault="00EF120C" w:rsidP="00EF120C">
            <w:pPr>
              <w:rPr>
                <w:rFonts w:ascii="Times New Roman" w:hAnsi="Times New Roman" w:cs="Times New Roman"/>
                <w:b/>
                <w:bCs/>
              </w:rPr>
            </w:pPr>
            <w:r w:rsidRPr="00DC6274">
              <w:rPr>
                <w:rFonts w:ascii="Times New Roman" w:hAnsi="Times New Roman" w:cs="Times New Roman"/>
                <w:b/>
                <w:bCs/>
                <w:sz w:val="28"/>
                <w:szCs w:val="28"/>
              </w:rPr>
              <w:t>Preconditions</w:t>
            </w:r>
          </w:p>
        </w:tc>
        <w:tc>
          <w:tcPr>
            <w:tcW w:w="6895" w:type="dxa"/>
          </w:tcPr>
          <w:p w14:paraId="21866DB8" w14:textId="77777777" w:rsidR="00EF120C" w:rsidRPr="00DC6274" w:rsidRDefault="00EF120C" w:rsidP="00EF120C">
            <w:pPr>
              <w:numPr>
                <w:ilvl w:val="0"/>
                <w:numId w:val="4"/>
              </w:numPr>
              <w:contextualSpacing/>
              <w:rPr>
                <w:rFonts w:ascii="Times New Roman" w:hAnsi="Times New Roman" w:cs="Times New Roman"/>
                <w:szCs w:val="24"/>
              </w:rPr>
            </w:pPr>
            <w:r w:rsidRPr="00DC6274">
              <w:rPr>
                <w:rFonts w:ascii="Times New Roman" w:hAnsi="Times New Roman" w:cs="Times New Roman"/>
                <w:szCs w:val="24"/>
              </w:rPr>
              <w:t>User must be logged in</w:t>
            </w:r>
          </w:p>
          <w:p w14:paraId="3D2BFA85" w14:textId="77777777" w:rsidR="00EF120C" w:rsidRPr="00DC6274" w:rsidRDefault="00EF120C" w:rsidP="00EF120C">
            <w:pPr>
              <w:numPr>
                <w:ilvl w:val="0"/>
                <w:numId w:val="4"/>
              </w:numPr>
              <w:contextualSpacing/>
              <w:rPr>
                <w:rFonts w:ascii="Times New Roman" w:hAnsi="Times New Roman" w:cs="Times New Roman"/>
                <w:szCs w:val="24"/>
              </w:rPr>
            </w:pPr>
            <w:r w:rsidRPr="00DC6274">
              <w:rPr>
                <w:rFonts w:ascii="Times New Roman" w:hAnsi="Times New Roman" w:cs="Times New Roman"/>
                <w:szCs w:val="24"/>
              </w:rPr>
              <w:t>The user must have generated route</w:t>
            </w:r>
          </w:p>
          <w:p w14:paraId="5B368F84" w14:textId="77777777" w:rsidR="00EF120C" w:rsidRPr="00DC6274" w:rsidRDefault="00EF120C" w:rsidP="00EF120C">
            <w:pPr>
              <w:numPr>
                <w:ilvl w:val="0"/>
                <w:numId w:val="4"/>
              </w:numPr>
              <w:contextualSpacing/>
              <w:rPr>
                <w:rFonts w:ascii="Times New Roman" w:hAnsi="Times New Roman" w:cs="Times New Roman"/>
                <w:szCs w:val="24"/>
              </w:rPr>
            </w:pPr>
            <w:r w:rsidRPr="00DC6274">
              <w:rPr>
                <w:rFonts w:ascii="Times New Roman" w:hAnsi="Times New Roman" w:cs="Times New Roman"/>
                <w:szCs w:val="24"/>
              </w:rPr>
              <w:t>The user must have filtered the route</w:t>
            </w:r>
          </w:p>
          <w:p w14:paraId="572C9491" w14:textId="77777777" w:rsidR="00EF120C" w:rsidRPr="00DC6274" w:rsidRDefault="00EF120C" w:rsidP="00EF120C">
            <w:pPr>
              <w:numPr>
                <w:ilvl w:val="0"/>
                <w:numId w:val="4"/>
              </w:numPr>
              <w:contextualSpacing/>
              <w:rPr>
                <w:rFonts w:ascii="Times New Roman" w:hAnsi="Times New Roman" w:cs="Times New Roman"/>
              </w:rPr>
            </w:pPr>
            <w:r w:rsidRPr="00DC6274">
              <w:rPr>
                <w:rFonts w:ascii="Times New Roman" w:hAnsi="Times New Roman" w:cs="Times New Roman"/>
                <w:szCs w:val="24"/>
              </w:rPr>
              <w:t>The user must pay if needed for the route</w:t>
            </w:r>
          </w:p>
        </w:tc>
      </w:tr>
      <w:tr w:rsidR="00EF120C" w:rsidRPr="00DC6274" w14:paraId="2E94EF53" w14:textId="77777777" w:rsidTr="00265285">
        <w:trPr>
          <w:trHeight w:val="864"/>
        </w:trPr>
        <w:tc>
          <w:tcPr>
            <w:tcW w:w="2405" w:type="dxa"/>
          </w:tcPr>
          <w:p w14:paraId="61510196" w14:textId="77777777" w:rsidR="00EF120C" w:rsidRPr="00DC6274" w:rsidRDefault="00EF120C" w:rsidP="00EF120C">
            <w:pPr>
              <w:rPr>
                <w:rFonts w:ascii="Times New Roman" w:hAnsi="Times New Roman" w:cs="Times New Roman"/>
                <w:b/>
                <w:bCs/>
              </w:rPr>
            </w:pPr>
            <w:r w:rsidRPr="00DC6274">
              <w:rPr>
                <w:rFonts w:ascii="Times New Roman" w:hAnsi="Times New Roman" w:cs="Times New Roman"/>
                <w:b/>
                <w:bCs/>
                <w:sz w:val="28"/>
                <w:szCs w:val="28"/>
              </w:rPr>
              <w:t>Success End Conditions</w:t>
            </w:r>
          </w:p>
        </w:tc>
        <w:tc>
          <w:tcPr>
            <w:tcW w:w="6895" w:type="dxa"/>
          </w:tcPr>
          <w:p w14:paraId="7BB6CAF4" w14:textId="77777777" w:rsidR="00EF120C" w:rsidRPr="00DC6274" w:rsidRDefault="00EF120C" w:rsidP="00EF120C">
            <w:pPr>
              <w:rPr>
                <w:rFonts w:ascii="Times New Roman" w:hAnsi="Times New Roman" w:cs="Times New Roman"/>
              </w:rPr>
            </w:pPr>
            <w:r w:rsidRPr="00DC6274">
              <w:rPr>
                <w:rFonts w:ascii="Times New Roman" w:hAnsi="Times New Roman" w:cs="Times New Roman"/>
                <w:szCs w:val="24"/>
              </w:rPr>
              <w:t>The user successfully books and pays for the filtered generated route.</w:t>
            </w:r>
          </w:p>
        </w:tc>
      </w:tr>
      <w:tr w:rsidR="00EF120C" w:rsidRPr="00DC6274" w14:paraId="49D4004A" w14:textId="77777777" w:rsidTr="00265285">
        <w:trPr>
          <w:trHeight w:val="816"/>
        </w:trPr>
        <w:tc>
          <w:tcPr>
            <w:tcW w:w="2405" w:type="dxa"/>
          </w:tcPr>
          <w:p w14:paraId="22AE0039" w14:textId="77777777" w:rsidR="00EF120C" w:rsidRPr="00DC6274" w:rsidRDefault="00EF120C" w:rsidP="00EF120C">
            <w:pPr>
              <w:rPr>
                <w:rFonts w:ascii="Times New Roman" w:hAnsi="Times New Roman" w:cs="Times New Roman"/>
                <w:b/>
                <w:bCs/>
              </w:rPr>
            </w:pPr>
            <w:r w:rsidRPr="00DC6274">
              <w:rPr>
                <w:rFonts w:ascii="Times New Roman" w:hAnsi="Times New Roman" w:cs="Times New Roman"/>
                <w:b/>
                <w:bCs/>
                <w:sz w:val="28"/>
                <w:szCs w:val="28"/>
              </w:rPr>
              <w:t>Failed End Conditions</w:t>
            </w:r>
          </w:p>
        </w:tc>
        <w:tc>
          <w:tcPr>
            <w:tcW w:w="6895" w:type="dxa"/>
          </w:tcPr>
          <w:p w14:paraId="084B3F9C" w14:textId="77777777" w:rsidR="00EF120C" w:rsidRPr="00DC6274" w:rsidRDefault="00EF120C" w:rsidP="00EF120C">
            <w:pPr>
              <w:rPr>
                <w:rFonts w:ascii="Times New Roman" w:hAnsi="Times New Roman" w:cs="Times New Roman"/>
              </w:rPr>
            </w:pPr>
            <w:r w:rsidRPr="00DC6274">
              <w:rPr>
                <w:rFonts w:ascii="Times New Roman" w:hAnsi="Times New Roman" w:cs="Times New Roman"/>
                <w:szCs w:val="24"/>
              </w:rPr>
              <w:t>The filters that the user input it does not exist for the connections to the stations</w:t>
            </w:r>
          </w:p>
        </w:tc>
      </w:tr>
      <w:tr w:rsidR="00EF120C" w:rsidRPr="00DC6274" w14:paraId="6F16F814" w14:textId="77777777" w:rsidTr="00265285">
        <w:trPr>
          <w:trHeight w:val="381"/>
        </w:trPr>
        <w:tc>
          <w:tcPr>
            <w:tcW w:w="2405" w:type="dxa"/>
          </w:tcPr>
          <w:p w14:paraId="651BEEB2" w14:textId="77777777" w:rsidR="00EF120C" w:rsidRPr="00DC6274" w:rsidRDefault="00EF120C" w:rsidP="00EF120C">
            <w:pPr>
              <w:rPr>
                <w:rFonts w:ascii="Times New Roman" w:hAnsi="Times New Roman" w:cs="Times New Roman"/>
                <w:b/>
                <w:bCs/>
                <w:sz w:val="26"/>
                <w:szCs w:val="26"/>
              </w:rPr>
            </w:pPr>
            <w:r w:rsidRPr="00DC6274">
              <w:rPr>
                <w:rFonts w:ascii="Times New Roman" w:hAnsi="Times New Roman" w:cs="Times New Roman"/>
                <w:b/>
                <w:bCs/>
                <w:sz w:val="26"/>
                <w:szCs w:val="26"/>
              </w:rPr>
              <w:t>Primary, Secondary, Actors</w:t>
            </w:r>
          </w:p>
        </w:tc>
        <w:tc>
          <w:tcPr>
            <w:tcW w:w="6895" w:type="dxa"/>
          </w:tcPr>
          <w:p w14:paraId="7BA11E5E" w14:textId="77777777" w:rsidR="00EF120C" w:rsidRPr="00DC6274" w:rsidRDefault="00EF120C" w:rsidP="00EF120C">
            <w:pPr>
              <w:rPr>
                <w:rFonts w:ascii="Times New Roman" w:hAnsi="Times New Roman" w:cs="Times New Roman"/>
              </w:rPr>
            </w:pPr>
            <w:r w:rsidRPr="00DC6274">
              <w:rPr>
                <w:rFonts w:ascii="Times New Roman" w:hAnsi="Times New Roman" w:cs="Times New Roman"/>
                <w:szCs w:val="24"/>
              </w:rPr>
              <w:t>User</w:t>
            </w:r>
          </w:p>
        </w:tc>
      </w:tr>
      <w:tr w:rsidR="00EF120C" w:rsidRPr="00DC6274" w14:paraId="4D865174" w14:textId="77777777" w:rsidTr="00265285">
        <w:trPr>
          <w:trHeight w:val="864"/>
        </w:trPr>
        <w:tc>
          <w:tcPr>
            <w:tcW w:w="2405" w:type="dxa"/>
          </w:tcPr>
          <w:p w14:paraId="5F3801E3" w14:textId="77777777" w:rsidR="00EF120C" w:rsidRPr="00DC6274" w:rsidRDefault="00EF120C" w:rsidP="00EF120C">
            <w:pPr>
              <w:rPr>
                <w:rFonts w:ascii="Times New Roman" w:hAnsi="Times New Roman" w:cs="Times New Roman"/>
                <w:b/>
                <w:bCs/>
              </w:rPr>
            </w:pPr>
            <w:r w:rsidRPr="00DC6274">
              <w:rPr>
                <w:rFonts w:ascii="Times New Roman" w:hAnsi="Times New Roman" w:cs="Times New Roman"/>
                <w:b/>
                <w:bCs/>
                <w:sz w:val="32"/>
                <w:szCs w:val="32"/>
              </w:rPr>
              <w:t>Trigger</w:t>
            </w:r>
          </w:p>
        </w:tc>
        <w:tc>
          <w:tcPr>
            <w:tcW w:w="6895" w:type="dxa"/>
          </w:tcPr>
          <w:p w14:paraId="02AD4D97" w14:textId="77777777" w:rsidR="00EF120C" w:rsidRPr="00DC6274" w:rsidRDefault="00EF120C" w:rsidP="00EF120C">
            <w:pPr>
              <w:rPr>
                <w:rFonts w:ascii="Times New Roman" w:hAnsi="Times New Roman" w:cs="Times New Roman"/>
                <w:szCs w:val="24"/>
              </w:rPr>
            </w:pPr>
            <w:r w:rsidRPr="00DC6274">
              <w:rPr>
                <w:rFonts w:ascii="Times New Roman" w:hAnsi="Times New Roman" w:cs="Times New Roman"/>
                <w:szCs w:val="24"/>
              </w:rPr>
              <w:t>User tries to book a ticket for a filtered route.</w:t>
            </w:r>
          </w:p>
        </w:tc>
      </w:tr>
      <w:tr w:rsidR="00EF120C" w:rsidRPr="00DC6274" w14:paraId="3E08DCB8" w14:textId="77777777" w:rsidTr="00265285">
        <w:trPr>
          <w:trHeight w:val="816"/>
        </w:trPr>
        <w:tc>
          <w:tcPr>
            <w:tcW w:w="2405" w:type="dxa"/>
          </w:tcPr>
          <w:p w14:paraId="34EFA071" w14:textId="77777777" w:rsidR="00EF120C" w:rsidRPr="00DC6274" w:rsidRDefault="00EF120C" w:rsidP="00EF120C">
            <w:pPr>
              <w:rPr>
                <w:rFonts w:ascii="Times New Roman" w:hAnsi="Times New Roman" w:cs="Times New Roman"/>
                <w:b/>
                <w:bCs/>
              </w:rPr>
            </w:pPr>
            <w:r w:rsidRPr="00DC6274">
              <w:rPr>
                <w:rFonts w:ascii="Times New Roman" w:hAnsi="Times New Roman" w:cs="Times New Roman"/>
                <w:b/>
                <w:bCs/>
                <w:sz w:val="28"/>
                <w:szCs w:val="28"/>
              </w:rPr>
              <w:t>Descriptions</w:t>
            </w:r>
          </w:p>
        </w:tc>
        <w:tc>
          <w:tcPr>
            <w:tcW w:w="6895" w:type="dxa"/>
          </w:tcPr>
          <w:p w14:paraId="67EADC99" w14:textId="77777777" w:rsidR="00EF120C" w:rsidRPr="00DC6274" w:rsidRDefault="00EF120C" w:rsidP="00EF120C">
            <w:pPr>
              <w:rPr>
                <w:rFonts w:ascii="Times New Roman" w:hAnsi="Times New Roman" w:cs="Times New Roman"/>
                <w:b/>
                <w:bCs/>
              </w:rPr>
            </w:pPr>
            <w:r w:rsidRPr="00DC6274">
              <w:rPr>
                <w:rFonts w:ascii="Times New Roman" w:hAnsi="Times New Roman" w:cs="Times New Roman"/>
                <w:b/>
                <w:bCs/>
              </w:rPr>
              <w:t>Steps:</w:t>
            </w:r>
          </w:p>
          <w:p w14:paraId="381DD9B6" w14:textId="77777777" w:rsidR="00EF120C" w:rsidRPr="00DC6274" w:rsidRDefault="00EF120C" w:rsidP="00EF120C">
            <w:pPr>
              <w:numPr>
                <w:ilvl w:val="0"/>
                <w:numId w:val="3"/>
              </w:numPr>
              <w:contextualSpacing/>
              <w:rPr>
                <w:rFonts w:ascii="Times New Roman" w:hAnsi="Times New Roman" w:cs="Times New Roman"/>
                <w:b/>
                <w:bCs/>
              </w:rPr>
            </w:pPr>
            <w:r w:rsidRPr="00DC6274">
              <w:rPr>
                <w:rFonts w:ascii="Times New Roman" w:hAnsi="Times New Roman" w:cs="Times New Roman"/>
              </w:rPr>
              <w:t>User registers and logs into Booking App</w:t>
            </w:r>
          </w:p>
          <w:p w14:paraId="6C35E5D1" w14:textId="77777777" w:rsidR="00EF120C" w:rsidRPr="00DC6274" w:rsidRDefault="00EF120C" w:rsidP="00EF120C">
            <w:pPr>
              <w:numPr>
                <w:ilvl w:val="0"/>
                <w:numId w:val="3"/>
              </w:numPr>
              <w:contextualSpacing/>
              <w:rPr>
                <w:rFonts w:ascii="Times New Roman" w:hAnsi="Times New Roman" w:cs="Times New Roman"/>
                <w:b/>
                <w:bCs/>
              </w:rPr>
            </w:pPr>
            <w:r w:rsidRPr="00DC6274">
              <w:rPr>
                <w:rFonts w:ascii="Times New Roman" w:hAnsi="Times New Roman" w:cs="Times New Roman"/>
              </w:rPr>
              <w:t>User generates a route between two stations</w:t>
            </w:r>
          </w:p>
          <w:p w14:paraId="6ABE86CC" w14:textId="77777777" w:rsidR="00EF120C" w:rsidRPr="00DC6274" w:rsidRDefault="00EF120C" w:rsidP="00EF120C">
            <w:pPr>
              <w:numPr>
                <w:ilvl w:val="0"/>
                <w:numId w:val="3"/>
              </w:numPr>
              <w:contextualSpacing/>
              <w:rPr>
                <w:rFonts w:ascii="Times New Roman" w:hAnsi="Times New Roman" w:cs="Times New Roman"/>
                <w:b/>
                <w:bCs/>
              </w:rPr>
            </w:pPr>
            <w:r w:rsidRPr="00DC6274">
              <w:rPr>
                <w:rFonts w:ascii="Times New Roman" w:hAnsi="Times New Roman" w:cs="Times New Roman"/>
              </w:rPr>
              <w:t xml:space="preserve">User filters the route using the filters that are available </w:t>
            </w:r>
          </w:p>
          <w:p w14:paraId="2A463453" w14:textId="77777777" w:rsidR="00EF120C" w:rsidRPr="00DC6274" w:rsidRDefault="00EF120C" w:rsidP="00EF120C">
            <w:pPr>
              <w:numPr>
                <w:ilvl w:val="0"/>
                <w:numId w:val="3"/>
              </w:numPr>
              <w:contextualSpacing/>
              <w:rPr>
                <w:rFonts w:ascii="Times New Roman" w:hAnsi="Times New Roman" w:cs="Times New Roman"/>
                <w:b/>
                <w:bCs/>
              </w:rPr>
            </w:pPr>
            <w:r w:rsidRPr="00DC6274">
              <w:rPr>
                <w:rFonts w:ascii="Times New Roman" w:hAnsi="Times New Roman" w:cs="Times New Roman"/>
              </w:rPr>
              <w:t>User selects the route and books this ticket</w:t>
            </w:r>
          </w:p>
          <w:p w14:paraId="6252236D" w14:textId="77777777" w:rsidR="00EF120C" w:rsidRPr="00DC6274" w:rsidRDefault="00EF120C" w:rsidP="00EF120C">
            <w:pPr>
              <w:numPr>
                <w:ilvl w:val="0"/>
                <w:numId w:val="3"/>
              </w:numPr>
              <w:contextualSpacing/>
              <w:rPr>
                <w:rFonts w:ascii="Times New Roman" w:hAnsi="Times New Roman" w:cs="Times New Roman"/>
                <w:b/>
                <w:bCs/>
              </w:rPr>
            </w:pPr>
            <w:r w:rsidRPr="00DC6274">
              <w:rPr>
                <w:rFonts w:ascii="Times New Roman" w:hAnsi="Times New Roman" w:cs="Times New Roman"/>
              </w:rPr>
              <w:t>The user pays for the ticket</w:t>
            </w:r>
          </w:p>
          <w:p w14:paraId="0425ED2F" w14:textId="77777777" w:rsidR="00EF120C" w:rsidRPr="00DC6274" w:rsidRDefault="00EF120C" w:rsidP="00EF120C">
            <w:pPr>
              <w:numPr>
                <w:ilvl w:val="0"/>
                <w:numId w:val="3"/>
              </w:numPr>
              <w:contextualSpacing/>
              <w:rPr>
                <w:rFonts w:ascii="Times New Roman" w:hAnsi="Times New Roman" w:cs="Times New Roman"/>
                <w:b/>
                <w:bCs/>
              </w:rPr>
            </w:pPr>
            <w:r w:rsidRPr="00DC6274">
              <w:rPr>
                <w:rFonts w:ascii="Times New Roman" w:hAnsi="Times New Roman" w:cs="Times New Roman"/>
              </w:rPr>
              <w:t>Ticket is booked</w:t>
            </w:r>
          </w:p>
        </w:tc>
      </w:tr>
      <w:tr w:rsidR="00EF120C" w:rsidRPr="00DC6274" w14:paraId="1D88377F" w14:textId="77777777" w:rsidTr="00265285">
        <w:trPr>
          <w:trHeight w:val="864"/>
        </w:trPr>
        <w:tc>
          <w:tcPr>
            <w:tcW w:w="2405" w:type="dxa"/>
          </w:tcPr>
          <w:p w14:paraId="750864F8" w14:textId="77777777" w:rsidR="00EF120C" w:rsidRPr="00DC6274" w:rsidRDefault="00EF120C" w:rsidP="00EF120C">
            <w:pPr>
              <w:rPr>
                <w:rFonts w:ascii="Times New Roman" w:hAnsi="Times New Roman" w:cs="Times New Roman"/>
                <w:b/>
                <w:bCs/>
              </w:rPr>
            </w:pPr>
            <w:r w:rsidRPr="00DC6274">
              <w:rPr>
                <w:rFonts w:ascii="Times New Roman" w:hAnsi="Times New Roman" w:cs="Times New Roman"/>
                <w:b/>
                <w:bCs/>
                <w:sz w:val="28"/>
                <w:szCs w:val="28"/>
              </w:rPr>
              <w:t>Extensions</w:t>
            </w:r>
          </w:p>
        </w:tc>
        <w:tc>
          <w:tcPr>
            <w:tcW w:w="6895" w:type="dxa"/>
          </w:tcPr>
          <w:p w14:paraId="5E166E09" w14:textId="77777777" w:rsidR="00EF120C" w:rsidRPr="00DC6274" w:rsidRDefault="00EF120C" w:rsidP="00EF120C">
            <w:pPr>
              <w:rPr>
                <w:rFonts w:ascii="Times New Roman" w:hAnsi="Times New Roman" w:cs="Times New Roman"/>
              </w:rPr>
            </w:pPr>
            <w:r w:rsidRPr="00DC6274">
              <w:rPr>
                <w:rFonts w:ascii="Times New Roman" w:hAnsi="Times New Roman" w:cs="Times New Roman"/>
                <w:szCs w:val="24"/>
              </w:rPr>
              <w:t>The filters that the user input it does not exist for the connections to the stations</w:t>
            </w:r>
          </w:p>
        </w:tc>
      </w:tr>
      <w:tr w:rsidR="00EF120C" w:rsidRPr="00DC6274" w14:paraId="75441013" w14:textId="77777777" w:rsidTr="00265285">
        <w:trPr>
          <w:trHeight w:val="816"/>
        </w:trPr>
        <w:tc>
          <w:tcPr>
            <w:tcW w:w="2405" w:type="dxa"/>
          </w:tcPr>
          <w:p w14:paraId="0DC5D004" w14:textId="77777777" w:rsidR="00EF120C" w:rsidRPr="00DC6274" w:rsidRDefault="00EF120C" w:rsidP="00EF120C">
            <w:pPr>
              <w:rPr>
                <w:rFonts w:ascii="Times New Roman" w:hAnsi="Times New Roman" w:cs="Times New Roman"/>
                <w:b/>
                <w:bCs/>
              </w:rPr>
            </w:pPr>
            <w:r w:rsidRPr="00DC6274">
              <w:rPr>
                <w:rFonts w:ascii="Times New Roman" w:hAnsi="Times New Roman" w:cs="Times New Roman"/>
                <w:b/>
                <w:bCs/>
                <w:sz w:val="28"/>
                <w:szCs w:val="28"/>
              </w:rPr>
              <w:t>Variations</w:t>
            </w:r>
          </w:p>
        </w:tc>
        <w:tc>
          <w:tcPr>
            <w:tcW w:w="6895" w:type="dxa"/>
          </w:tcPr>
          <w:p w14:paraId="78C9EADD" w14:textId="77777777" w:rsidR="00EF120C" w:rsidRPr="00DC6274" w:rsidRDefault="00EF120C" w:rsidP="00EF120C">
            <w:pPr>
              <w:rPr>
                <w:rFonts w:ascii="Times New Roman" w:hAnsi="Times New Roman" w:cs="Times New Roman"/>
              </w:rPr>
            </w:pPr>
            <w:r w:rsidRPr="00DC6274">
              <w:rPr>
                <w:rFonts w:ascii="Times New Roman" w:hAnsi="Times New Roman" w:cs="Times New Roman"/>
              </w:rPr>
              <w:t>N/A</w:t>
            </w:r>
          </w:p>
        </w:tc>
      </w:tr>
    </w:tbl>
    <w:p w14:paraId="1D611199" w14:textId="59C60FE8" w:rsidR="00333AF6" w:rsidRPr="00DC6274" w:rsidRDefault="00333AF6" w:rsidP="006956B1"/>
    <w:tbl>
      <w:tblPr>
        <w:tblStyle w:val="TableGrid4"/>
        <w:tblW w:w="0" w:type="auto"/>
        <w:tblLook w:val="04A0" w:firstRow="1" w:lastRow="0" w:firstColumn="1" w:lastColumn="0" w:noHBand="0" w:noVBand="1"/>
      </w:tblPr>
      <w:tblGrid>
        <w:gridCol w:w="4508"/>
        <w:gridCol w:w="4508"/>
      </w:tblGrid>
      <w:tr w:rsidR="0034480B" w:rsidRPr="00DC6274" w14:paraId="6174BB11" w14:textId="77777777" w:rsidTr="00265285">
        <w:tc>
          <w:tcPr>
            <w:tcW w:w="4508" w:type="dxa"/>
          </w:tcPr>
          <w:p w14:paraId="145FB6E4"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RELATED INFORMATION</w:t>
            </w:r>
          </w:p>
        </w:tc>
        <w:tc>
          <w:tcPr>
            <w:tcW w:w="4508" w:type="dxa"/>
          </w:tcPr>
          <w:p w14:paraId="36F7F4BD"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Book Filtered Ticket</w:t>
            </w:r>
          </w:p>
        </w:tc>
      </w:tr>
      <w:tr w:rsidR="0034480B" w:rsidRPr="00DC6274" w14:paraId="2A97B41C" w14:textId="77777777" w:rsidTr="00265285">
        <w:tc>
          <w:tcPr>
            <w:tcW w:w="4508" w:type="dxa"/>
          </w:tcPr>
          <w:p w14:paraId="56397528"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Priority:</w:t>
            </w:r>
          </w:p>
        </w:tc>
        <w:tc>
          <w:tcPr>
            <w:tcW w:w="4508" w:type="dxa"/>
          </w:tcPr>
          <w:p w14:paraId="755074A4"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Very High</w:t>
            </w:r>
          </w:p>
        </w:tc>
      </w:tr>
      <w:tr w:rsidR="0034480B" w:rsidRPr="00DC6274" w14:paraId="47818C5A" w14:textId="77777777" w:rsidTr="00265285">
        <w:tc>
          <w:tcPr>
            <w:tcW w:w="4508" w:type="dxa"/>
          </w:tcPr>
          <w:p w14:paraId="18E56BD1"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Performance</w:t>
            </w:r>
          </w:p>
        </w:tc>
        <w:tc>
          <w:tcPr>
            <w:tcW w:w="4508" w:type="dxa"/>
          </w:tcPr>
          <w:p w14:paraId="3465FC01"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 xml:space="preserve">5 minutes </w:t>
            </w:r>
          </w:p>
        </w:tc>
      </w:tr>
      <w:tr w:rsidR="0034480B" w:rsidRPr="00DC6274" w14:paraId="76B23905" w14:textId="77777777" w:rsidTr="00265285">
        <w:tc>
          <w:tcPr>
            <w:tcW w:w="4508" w:type="dxa"/>
          </w:tcPr>
          <w:p w14:paraId="4FF2384E"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Frequency</w:t>
            </w:r>
          </w:p>
        </w:tc>
        <w:tc>
          <w:tcPr>
            <w:tcW w:w="4508" w:type="dxa"/>
          </w:tcPr>
          <w:p w14:paraId="1A66D97C"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200/day</w:t>
            </w:r>
          </w:p>
        </w:tc>
      </w:tr>
      <w:tr w:rsidR="0034480B" w:rsidRPr="00DC6274" w14:paraId="26945981" w14:textId="77777777" w:rsidTr="00265285">
        <w:tc>
          <w:tcPr>
            <w:tcW w:w="4508" w:type="dxa"/>
          </w:tcPr>
          <w:p w14:paraId="2E425FE4"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Channel to actors</w:t>
            </w:r>
          </w:p>
        </w:tc>
        <w:tc>
          <w:tcPr>
            <w:tcW w:w="4508" w:type="dxa"/>
          </w:tcPr>
          <w:p w14:paraId="43657708"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N/A</w:t>
            </w:r>
          </w:p>
        </w:tc>
      </w:tr>
      <w:tr w:rsidR="0034480B" w:rsidRPr="00DC6274" w14:paraId="13331A64" w14:textId="77777777" w:rsidTr="00265285">
        <w:tc>
          <w:tcPr>
            <w:tcW w:w="4508" w:type="dxa"/>
          </w:tcPr>
          <w:p w14:paraId="243A7D69"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OPEN ISSUES</w:t>
            </w:r>
          </w:p>
        </w:tc>
        <w:tc>
          <w:tcPr>
            <w:tcW w:w="4508" w:type="dxa"/>
          </w:tcPr>
          <w:p w14:paraId="72E9ECEC"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N/A</w:t>
            </w:r>
          </w:p>
        </w:tc>
      </w:tr>
      <w:tr w:rsidR="0034480B" w:rsidRPr="00DC6274" w14:paraId="45508865" w14:textId="77777777" w:rsidTr="00265285">
        <w:tc>
          <w:tcPr>
            <w:tcW w:w="4508" w:type="dxa"/>
          </w:tcPr>
          <w:p w14:paraId="2A881D29"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Due Date</w:t>
            </w:r>
          </w:p>
        </w:tc>
        <w:tc>
          <w:tcPr>
            <w:tcW w:w="4508" w:type="dxa"/>
          </w:tcPr>
          <w:p w14:paraId="42D37587"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Release 2.0</w:t>
            </w:r>
          </w:p>
        </w:tc>
      </w:tr>
      <w:tr w:rsidR="0034480B" w:rsidRPr="00DC6274" w14:paraId="75765483" w14:textId="77777777" w:rsidTr="00265285">
        <w:tc>
          <w:tcPr>
            <w:tcW w:w="4508" w:type="dxa"/>
          </w:tcPr>
          <w:p w14:paraId="3D8D680D"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Superordinate’s</w:t>
            </w:r>
          </w:p>
        </w:tc>
        <w:tc>
          <w:tcPr>
            <w:tcW w:w="4508" w:type="dxa"/>
          </w:tcPr>
          <w:p w14:paraId="74DDA0FF" w14:textId="77777777" w:rsidR="0034480B" w:rsidRPr="00DC6274" w:rsidRDefault="0034480B" w:rsidP="0034480B">
            <w:pPr>
              <w:rPr>
                <w:rFonts w:ascii="Times New Roman" w:hAnsi="Times New Roman" w:cs="Times New Roman"/>
              </w:rPr>
            </w:pPr>
          </w:p>
        </w:tc>
      </w:tr>
      <w:tr w:rsidR="0034480B" w:rsidRPr="00DC6274" w14:paraId="564F0F62" w14:textId="77777777" w:rsidTr="00265285">
        <w:tc>
          <w:tcPr>
            <w:tcW w:w="4508" w:type="dxa"/>
          </w:tcPr>
          <w:p w14:paraId="57952BC9" w14:textId="77777777" w:rsidR="0034480B" w:rsidRPr="00DC6274" w:rsidRDefault="0034480B" w:rsidP="0034480B">
            <w:pPr>
              <w:rPr>
                <w:rFonts w:ascii="Times New Roman" w:hAnsi="Times New Roman" w:cs="Times New Roman"/>
              </w:rPr>
            </w:pPr>
            <w:r w:rsidRPr="00DC6274">
              <w:rPr>
                <w:rFonts w:ascii="Times New Roman" w:hAnsi="Times New Roman" w:cs="Times New Roman"/>
              </w:rPr>
              <w:t>Subordinates</w:t>
            </w:r>
          </w:p>
        </w:tc>
        <w:tc>
          <w:tcPr>
            <w:tcW w:w="4508" w:type="dxa"/>
          </w:tcPr>
          <w:p w14:paraId="10BDA426" w14:textId="77777777" w:rsidR="0034480B" w:rsidRPr="00DC6274" w:rsidRDefault="0034480B" w:rsidP="0034480B">
            <w:pPr>
              <w:rPr>
                <w:rFonts w:ascii="Times New Roman" w:hAnsi="Times New Roman" w:cs="Times New Roman"/>
              </w:rPr>
            </w:pPr>
          </w:p>
        </w:tc>
      </w:tr>
    </w:tbl>
    <w:p w14:paraId="1E5D2DAC" w14:textId="44C2F89B" w:rsidR="00074125" w:rsidRPr="00DC6274" w:rsidRDefault="00074125" w:rsidP="006956B1"/>
    <w:p w14:paraId="06C82E2D" w14:textId="48A01BFC" w:rsidR="0034480B" w:rsidRPr="00DC6274" w:rsidRDefault="0034480B" w:rsidP="006956B1"/>
    <w:p w14:paraId="51EF60C8" w14:textId="02BFB5D9" w:rsidR="0034480B" w:rsidRPr="00DC6274" w:rsidRDefault="0034480B" w:rsidP="0034480B">
      <w:pPr>
        <w:pStyle w:val="Heading3"/>
        <w:rPr>
          <w:rFonts w:ascii="Times New Roman" w:hAnsi="Times New Roman" w:cs="Times New Roman"/>
        </w:rPr>
      </w:pPr>
      <w:bookmarkStart w:id="6" w:name="_Toc69380734"/>
      <w:r w:rsidRPr="00DC6274">
        <w:rPr>
          <w:rFonts w:ascii="Times New Roman" w:hAnsi="Times New Roman" w:cs="Times New Roman"/>
        </w:rPr>
        <w:lastRenderedPageBreak/>
        <w:t>1.2.2</w:t>
      </w:r>
      <w:r w:rsidR="00764EED" w:rsidRPr="00DC6274">
        <w:rPr>
          <w:rFonts w:ascii="Times New Roman" w:hAnsi="Times New Roman" w:cs="Times New Roman"/>
        </w:rPr>
        <w:t>.3</w:t>
      </w:r>
      <w:r w:rsidRPr="00DC6274">
        <w:rPr>
          <w:rFonts w:ascii="Times New Roman" w:hAnsi="Times New Roman" w:cs="Times New Roman"/>
        </w:rPr>
        <w:t xml:space="preserve"> Use Case Description #3</w:t>
      </w:r>
      <w:bookmarkEnd w:id="6"/>
    </w:p>
    <w:tbl>
      <w:tblPr>
        <w:tblStyle w:val="TableGrid5"/>
        <w:tblW w:w="9300" w:type="dxa"/>
        <w:tblLook w:val="04A0" w:firstRow="1" w:lastRow="0" w:firstColumn="1" w:lastColumn="0" w:noHBand="0" w:noVBand="1"/>
      </w:tblPr>
      <w:tblGrid>
        <w:gridCol w:w="2405"/>
        <w:gridCol w:w="6895"/>
      </w:tblGrid>
      <w:tr w:rsidR="00750122" w:rsidRPr="00DC6274" w14:paraId="72959CC5" w14:textId="77777777" w:rsidTr="00265285">
        <w:trPr>
          <w:trHeight w:val="546"/>
        </w:trPr>
        <w:tc>
          <w:tcPr>
            <w:tcW w:w="2405" w:type="dxa"/>
          </w:tcPr>
          <w:p w14:paraId="23286473" w14:textId="77777777" w:rsidR="00750122" w:rsidRPr="00DC6274" w:rsidRDefault="00750122" w:rsidP="00750122">
            <w:pPr>
              <w:rPr>
                <w:rFonts w:ascii="Times New Roman" w:hAnsi="Times New Roman" w:cs="Times New Roman"/>
                <w:b/>
                <w:bCs/>
              </w:rPr>
            </w:pPr>
            <w:r w:rsidRPr="00DC6274">
              <w:rPr>
                <w:rFonts w:ascii="Times New Roman" w:hAnsi="Times New Roman" w:cs="Times New Roman"/>
                <w:b/>
                <w:bCs/>
                <w:sz w:val="32"/>
                <w:szCs w:val="32"/>
              </w:rPr>
              <w:t>Use Case</w:t>
            </w:r>
          </w:p>
        </w:tc>
        <w:tc>
          <w:tcPr>
            <w:tcW w:w="6895" w:type="dxa"/>
          </w:tcPr>
          <w:p w14:paraId="5FA25B4E" w14:textId="77777777" w:rsidR="00750122" w:rsidRPr="00DC6274" w:rsidRDefault="00750122" w:rsidP="00750122">
            <w:pPr>
              <w:rPr>
                <w:rFonts w:ascii="Times New Roman" w:hAnsi="Times New Roman" w:cs="Times New Roman"/>
              </w:rPr>
            </w:pPr>
            <w:r w:rsidRPr="00DC6274">
              <w:rPr>
                <w:rFonts w:ascii="Times New Roman" w:hAnsi="Times New Roman" w:cs="Times New Roman"/>
                <w:szCs w:val="24"/>
              </w:rPr>
              <w:t>Book Free Route</w:t>
            </w:r>
          </w:p>
        </w:tc>
      </w:tr>
      <w:tr w:rsidR="00750122" w:rsidRPr="00DC6274" w14:paraId="6D302B07" w14:textId="77777777" w:rsidTr="00265285">
        <w:trPr>
          <w:trHeight w:val="816"/>
        </w:trPr>
        <w:tc>
          <w:tcPr>
            <w:tcW w:w="2405" w:type="dxa"/>
          </w:tcPr>
          <w:p w14:paraId="70AC1ECF" w14:textId="77777777" w:rsidR="00750122" w:rsidRPr="00DC6274" w:rsidRDefault="00750122" w:rsidP="00750122">
            <w:pPr>
              <w:rPr>
                <w:rFonts w:ascii="Times New Roman" w:hAnsi="Times New Roman" w:cs="Times New Roman"/>
                <w:b/>
                <w:bCs/>
                <w:sz w:val="28"/>
                <w:szCs w:val="28"/>
              </w:rPr>
            </w:pPr>
            <w:r w:rsidRPr="00DC6274">
              <w:rPr>
                <w:rFonts w:ascii="Times New Roman" w:hAnsi="Times New Roman" w:cs="Times New Roman"/>
                <w:b/>
                <w:bCs/>
                <w:sz w:val="28"/>
                <w:szCs w:val="28"/>
              </w:rPr>
              <w:t>Goal in Context</w:t>
            </w:r>
          </w:p>
        </w:tc>
        <w:tc>
          <w:tcPr>
            <w:tcW w:w="6895" w:type="dxa"/>
          </w:tcPr>
          <w:p w14:paraId="1626E51C" w14:textId="77777777" w:rsidR="00750122" w:rsidRPr="00DC6274" w:rsidRDefault="00750122" w:rsidP="00750122">
            <w:pPr>
              <w:rPr>
                <w:rFonts w:ascii="Times New Roman" w:hAnsi="Times New Roman" w:cs="Times New Roman"/>
              </w:rPr>
            </w:pPr>
            <w:r w:rsidRPr="00DC6274">
              <w:rPr>
                <w:rFonts w:ascii="Times New Roman" w:hAnsi="Times New Roman" w:cs="Times New Roman"/>
                <w:szCs w:val="24"/>
              </w:rPr>
              <w:t>User is able to generate route, user will be able book the route that is free.</w:t>
            </w:r>
          </w:p>
        </w:tc>
      </w:tr>
      <w:tr w:rsidR="00750122" w:rsidRPr="00DC6274" w14:paraId="7DBC53CF" w14:textId="77777777" w:rsidTr="00265285">
        <w:trPr>
          <w:trHeight w:val="450"/>
        </w:trPr>
        <w:tc>
          <w:tcPr>
            <w:tcW w:w="2405" w:type="dxa"/>
          </w:tcPr>
          <w:p w14:paraId="6BEF8CCC" w14:textId="77777777" w:rsidR="00750122" w:rsidRPr="00DC6274" w:rsidRDefault="00750122" w:rsidP="00750122">
            <w:pPr>
              <w:rPr>
                <w:rFonts w:ascii="Times New Roman" w:hAnsi="Times New Roman" w:cs="Times New Roman"/>
                <w:b/>
                <w:bCs/>
                <w:sz w:val="27"/>
                <w:szCs w:val="27"/>
              </w:rPr>
            </w:pPr>
            <w:r w:rsidRPr="00DC6274">
              <w:rPr>
                <w:rFonts w:ascii="Times New Roman" w:hAnsi="Times New Roman" w:cs="Times New Roman"/>
                <w:b/>
                <w:bCs/>
                <w:sz w:val="27"/>
                <w:szCs w:val="27"/>
              </w:rPr>
              <w:t>Scope and Level</w:t>
            </w:r>
          </w:p>
        </w:tc>
        <w:tc>
          <w:tcPr>
            <w:tcW w:w="6895" w:type="dxa"/>
          </w:tcPr>
          <w:p w14:paraId="5FF9659E" w14:textId="77777777" w:rsidR="00750122" w:rsidRPr="00DC6274" w:rsidRDefault="00750122" w:rsidP="00750122">
            <w:pPr>
              <w:rPr>
                <w:rFonts w:ascii="Times New Roman" w:hAnsi="Times New Roman" w:cs="Times New Roman"/>
              </w:rPr>
            </w:pPr>
            <w:r w:rsidRPr="00DC6274">
              <w:rPr>
                <w:rFonts w:ascii="Times New Roman" w:hAnsi="Times New Roman" w:cs="Times New Roman"/>
                <w:szCs w:val="24"/>
              </w:rPr>
              <w:t>System</w:t>
            </w:r>
          </w:p>
        </w:tc>
      </w:tr>
      <w:tr w:rsidR="00750122" w:rsidRPr="00DC6274" w14:paraId="4DF79F74" w14:textId="77777777" w:rsidTr="00265285">
        <w:trPr>
          <w:trHeight w:val="816"/>
        </w:trPr>
        <w:tc>
          <w:tcPr>
            <w:tcW w:w="2405" w:type="dxa"/>
          </w:tcPr>
          <w:p w14:paraId="3CE81E3E" w14:textId="77777777" w:rsidR="00750122" w:rsidRPr="00DC6274" w:rsidRDefault="00750122" w:rsidP="00750122">
            <w:pPr>
              <w:rPr>
                <w:rFonts w:ascii="Times New Roman" w:hAnsi="Times New Roman" w:cs="Times New Roman"/>
                <w:b/>
                <w:bCs/>
              </w:rPr>
            </w:pPr>
            <w:r w:rsidRPr="00DC6274">
              <w:rPr>
                <w:rFonts w:ascii="Times New Roman" w:hAnsi="Times New Roman" w:cs="Times New Roman"/>
                <w:b/>
                <w:bCs/>
                <w:sz w:val="28"/>
                <w:szCs w:val="28"/>
              </w:rPr>
              <w:t>Preconditions</w:t>
            </w:r>
          </w:p>
        </w:tc>
        <w:tc>
          <w:tcPr>
            <w:tcW w:w="6895" w:type="dxa"/>
          </w:tcPr>
          <w:p w14:paraId="2FDCF5AF" w14:textId="77777777" w:rsidR="00750122" w:rsidRPr="00DC6274" w:rsidRDefault="00750122" w:rsidP="00750122">
            <w:pPr>
              <w:numPr>
                <w:ilvl w:val="0"/>
                <w:numId w:val="5"/>
              </w:numPr>
              <w:contextualSpacing/>
              <w:rPr>
                <w:rFonts w:ascii="Times New Roman" w:hAnsi="Times New Roman" w:cs="Times New Roman"/>
                <w:szCs w:val="24"/>
              </w:rPr>
            </w:pPr>
            <w:r w:rsidRPr="00DC6274">
              <w:rPr>
                <w:rFonts w:ascii="Times New Roman" w:hAnsi="Times New Roman" w:cs="Times New Roman"/>
                <w:szCs w:val="24"/>
              </w:rPr>
              <w:t>User must be logged in</w:t>
            </w:r>
          </w:p>
          <w:p w14:paraId="4ACA0727" w14:textId="77777777" w:rsidR="00750122" w:rsidRPr="00DC6274" w:rsidRDefault="00750122" w:rsidP="00750122">
            <w:pPr>
              <w:numPr>
                <w:ilvl w:val="0"/>
                <w:numId w:val="5"/>
              </w:numPr>
              <w:contextualSpacing/>
              <w:rPr>
                <w:rFonts w:ascii="Times New Roman" w:hAnsi="Times New Roman" w:cs="Times New Roman"/>
                <w:szCs w:val="24"/>
              </w:rPr>
            </w:pPr>
            <w:r w:rsidRPr="00DC6274">
              <w:rPr>
                <w:rFonts w:ascii="Times New Roman" w:hAnsi="Times New Roman" w:cs="Times New Roman"/>
                <w:szCs w:val="24"/>
              </w:rPr>
              <w:t>The user must have generated route</w:t>
            </w:r>
          </w:p>
          <w:p w14:paraId="43812F12" w14:textId="77777777" w:rsidR="00750122" w:rsidRPr="00DC6274" w:rsidRDefault="00750122" w:rsidP="00750122">
            <w:pPr>
              <w:numPr>
                <w:ilvl w:val="0"/>
                <w:numId w:val="5"/>
              </w:numPr>
              <w:contextualSpacing/>
              <w:rPr>
                <w:rFonts w:ascii="Times New Roman" w:hAnsi="Times New Roman" w:cs="Times New Roman"/>
              </w:rPr>
            </w:pPr>
            <w:r w:rsidRPr="00DC6274">
              <w:rPr>
                <w:rFonts w:ascii="Times New Roman" w:hAnsi="Times New Roman" w:cs="Times New Roman"/>
                <w:szCs w:val="24"/>
              </w:rPr>
              <w:t>The user must pick the free route to book</w:t>
            </w:r>
          </w:p>
        </w:tc>
      </w:tr>
      <w:tr w:rsidR="00750122" w:rsidRPr="00DC6274" w14:paraId="3CC670B3" w14:textId="77777777" w:rsidTr="00265285">
        <w:trPr>
          <w:trHeight w:val="864"/>
        </w:trPr>
        <w:tc>
          <w:tcPr>
            <w:tcW w:w="2405" w:type="dxa"/>
          </w:tcPr>
          <w:p w14:paraId="2FACFDC8" w14:textId="77777777" w:rsidR="00750122" w:rsidRPr="00DC6274" w:rsidRDefault="00750122" w:rsidP="00750122">
            <w:pPr>
              <w:rPr>
                <w:rFonts w:ascii="Times New Roman" w:hAnsi="Times New Roman" w:cs="Times New Roman"/>
                <w:b/>
                <w:bCs/>
              </w:rPr>
            </w:pPr>
            <w:r w:rsidRPr="00DC6274">
              <w:rPr>
                <w:rFonts w:ascii="Times New Roman" w:hAnsi="Times New Roman" w:cs="Times New Roman"/>
                <w:b/>
                <w:bCs/>
                <w:sz w:val="28"/>
                <w:szCs w:val="28"/>
              </w:rPr>
              <w:t>Success End Conditions</w:t>
            </w:r>
          </w:p>
        </w:tc>
        <w:tc>
          <w:tcPr>
            <w:tcW w:w="6895" w:type="dxa"/>
          </w:tcPr>
          <w:p w14:paraId="1A90B6ED" w14:textId="77777777" w:rsidR="00750122" w:rsidRPr="00DC6274" w:rsidRDefault="00750122" w:rsidP="00750122">
            <w:pPr>
              <w:rPr>
                <w:rFonts w:ascii="Times New Roman" w:hAnsi="Times New Roman" w:cs="Times New Roman"/>
              </w:rPr>
            </w:pPr>
            <w:r w:rsidRPr="00DC6274">
              <w:rPr>
                <w:rFonts w:ascii="Times New Roman" w:hAnsi="Times New Roman" w:cs="Times New Roman"/>
                <w:szCs w:val="24"/>
              </w:rPr>
              <w:t>The user successfully books the free route.</w:t>
            </w:r>
          </w:p>
        </w:tc>
      </w:tr>
      <w:tr w:rsidR="00750122" w:rsidRPr="00DC6274" w14:paraId="0EFA28E0" w14:textId="77777777" w:rsidTr="00265285">
        <w:trPr>
          <w:trHeight w:val="816"/>
        </w:trPr>
        <w:tc>
          <w:tcPr>
            <w:tcW w:w="2405" w:type="dxa"/>
          </w:tcPr>
          <w:p w14:paraId="23DE4B43" w14:textId="77777777" w:rsidR="00750122" w:rsidRPr="00DC6274" w:rsidRDefault="00750122" w:rsidP="00750122">
            <w:pPr>
              <w:rPr>
                <w:rFonts w:ascii="Times New Roman" w:hAnsi="Times New Roman" w:cs="Times New Roman"/>
                <w:b/>
                <w:bCs/>
              </w:rPr>
            </w:pPr>
            <w:r w:rsidRPr="00DC6274">
              <w:rPr>
                <w:rFonts w:ascii="Times New Roman" w:hAnsi="Times New Roman" w:cs="Times New Roman"/>
                <w:b/>
                <w:bCs/>
                <w:sz w:val="28"/>
                <w:szCs w:val="28"/>
              </w:rPr>
              <w:t>Failed End Conditions</w:t>
            </w:r>
          </w:p>
        </w:tc>
        <w:tc>
          <w:tcPr>
            <w:tcW w:w="6895" w:type="dxa"/>
          </w:tcPr>
          <w:p w14:paraId="21FA00B7" w14:textId="77777777" w:rsidR="00750122" w:rsidRPr="00DC6274" w:rsidRDefault="00750122" w:rsidP="00750122">
            <w:pPr>
              <w:rPr>
                <w:rFonts w:ascii="Times New Roman" w:hAnsi="Times New Roman" w:cs="Times New Roman"/>
              </w:rPr>
            </w:pPr>
            <w:r w:rsidRPr="00DC6274">
              <w:rPr>
                <w:rFonts w:ascii="Times New Roman" w:hAnsi="Times New Roman" w:cs="Times New Roman"/>
                <w:szCs w:val="24"/>
              </w:rPr>
              <w:t>The route cannot be booked as there are no free modes of transport on the connections</w:t>
            </w:r>
          </w:p>
        </w:tc>
      </w:tr>
      <w:tr w:rsidR="00750122" w:rsidRPr="00DC6274" w14:paraId="656F8B83" w14:textId="77777777" w:rsidTr="00265285">
        <w:trPr>
          <w:trHeight w:val="381"/>
        </w:trPr>
        <w:tc>
          <w:tcPr>
            <w:tcW w:w="2405" w:type="dxa"/>
          </w:tcPr>
          <w:p w14:paraId="2DFEDC4A" w14:textId="77777777" w:rsidR="00750122" w:rsidRPr="00DC6274" w:rsidRDefault="00750122" w:rsidP="00750122">
            <w:pPr>
              <w:rPr>
                <w:rFonts w:ascii="Times New Roman" w:hAnsi="Times New Roman" w:cs="Times New Roman"/>
                <w:b/>
                <w:bCs/>
                <w:sz w:val="26"/>
                <w:szCs w:val="26"/>
              </w:rPr>
            </w:pPr>
            <w:r w:rsidRPr="00DC6274">
              <w:rPr>
                <w:rFonts w:ascii="Times New Roman" w:hAnsi="Times New Roman" w:cs="Times New Roman"/>
                <w:b/>
                <w:bCs/>
                <w:sz w:val="26"/>
                <w:szCs w:val="26"/>
              </w:rPr>
              <w:t>Primary, Secondary, Actors</w:t>
            </w:r>
          </w:p>
        </w:tc>
        <w:tc>
          <w:tcPr>
            <w:tcW w:w="6895" w:type="dxa"/>
          </w:tcPr>
          <w:p w14:paraId="2555BE3A" w14:textId="77777777" w:rsidR="00750122" w:rsidRPr="00DC6274" w:rsidRDefault="00750122" w:rsidP="00750122">
            <w:pPr>
              <w:rPr>
                <w:rFonts w:ascii="Times New Roman" w:hAnsi="Times New Roman" w:cs="Times New Roman"/>
              </w:rPr>
            </w:pPr>
            <w:r w:rsidRPr="00DC6274">
              <w:rPr>
                <w:rFonts w:ascii="Times New Roman" w:hAnsi="Times New Roman" w:cs="Times New Roman"/>
                <w:szCs w:val="24"/>
              </w:rPr>
              <w:t>User</w:t>
            </w:r>
          </w:p>
        </w:tc>
      </w:tr>
      <w:tr w:rsidR="00750122" w:rsidRPr="00DC6274" w14:paraId="6925898D" w14:textId="77777777" w:rsidTr="00265285">
        <w:trPr>
          <w:trHeight w:val="864"/>
        </w:trPr>
        <w:tc>
          <w:tcPr>
            <w:tcW w:w="2405" w:type="dxa"/>
          </w:tcPr>
          <w:p w14:paraId="034815A2" w14:textId="77777777" w:rsidR="00750122" w:rsidRPr="00DC6274" w:rsidRDefault="00750122" w:rsidP="00750122">
            <w:pPr>
              <w:rPr>
                <w:rFonts w:ascii="Times New Roman" w:hAnsi="Times New Roman" w:cs="Times New Roman"/>
                <w:b/>
                <w:bCs/>
              </w:rPr>
            </w:pPr>
            <w:r w:rsidRPr="00DC6274">
              <w:rPr>
                <w:rFonts w:ascii="Times New Roman" w:hAnsi="Times New Roman" w:cs="Times New Roman"/>
                <w:b/>
                <w:bCs/>
                <w:sz w:val="32"/>
                <w:szCs w:val="32"/>
              </w:rPr>
              <w:t>Trigger</w:t>
            </w:r>
          </w:p>
        </w:tc>
        <w:tc>
          <w:tcPr>
            <w:tcW w:w="6895" w:type="dxa"/>
          </w:tcPr>
          <w:p w14:paraId="7F7290AF" w14:textId="77777777" w:rsidR="00750122" w:rsidRPr="00DC6274" w:rsidRDefault="00750122" w:rsidP="00750122">
            <w:pPr>
              <w:rPr>
                <w:rFonts w:ascii="Times New Roman" w:hAnsi="Times New Roman" w:cs="Times New Roman"/>
                <w:szCs w:val="24"/>
              </w:rPr>
            </w:pPr>
            <w:r w:rsidRPr="00DC6274">
              <w:rPr>
                <w:rFonts w:ascii="Times New Roman" w:hAnsi="Times New Roman" w:cs="Times New Roman"/>
                <w:szCs w:val="24"/>
              </w:rPr>
              <w:t>User tries to book a ticket for a route that is free.</w:t>
            </w:r>
          </w:p>
        </w:tc>
      </w:tr>
      <w:tr w:rsidR="00750122" w:rsidRPr="00DC6274" w14:paraId="444208F8" w14:textId="77777777" w:rsidTr="00265285">
        <w:trPr>
          <w:trHeight w:val="816"/>
        </w:trPr>
        <w:tc>
          <w:tcPr>
            <w:tcW w:w="2405" w:type="dxa"/>
          </w:tcPr>
          <w:p w14:paraId="601AE06E" w14:textId="77777777" w:rsidR="00750122" w:rsidRPr="00DC6274" w:rsidRDefault="00750122" w:rsidP="00750122">
            <w:pPr>
              <w:rPr>
                <w:rFonts w:ascii="Times New Roman" w:hAnsi="Times New Roman" w:cs="Times New Roman"/>
                <w:b/>
                <w:bCs/>
              </w:rPr>
            </w:pPr>
            <w:r w:rsidRPr="00DC6274">
              <w:rPr>
                <w:rFonts w:ascii="Times New Roman" w:hAnsi="Times New Roman" w:cs="Times New Roman"/>
                <w:b/>
                <w:bCs/>
                <w:sz w:val="28"/>
                <w:szCs w:val="28"/>
              </w:rPr>
              <w:t>Descriptions</w:t>
            </w:r>
          </w:p>
        </w:tc>
        <w:tc>
          <w:tcPr>
            <w:tcW w:w="6895" w:type="dxa"/>
          </w:tcPr>
          <w:p w14:paraId="0220BF9F" w14:textId="77777777" w:rsidR="00750122" w:rsidRPr="00DC6274" w:rsidRDefault="00750122" w:rsidP="00750122">
            <w:pPr>
              <w:rPr>
                <w:rFonts w:ascii="Times New Roman" w:hAnsi="Times New Roman" w:cs="Times New Roman"/>
                <w:b/>
                <w:bCs/>
              </w:rPr>
            </w:pPr>
            <w:r w:rsidRPr="00DC6274">
              <w:rPr>
                <w:rFonts w:ascii="Times New Roman" w:hAnsi="Times New Roman" w:cs="Times New Roman"/>
                <w:b/>
                <w:bCs/>
              </w:rPr>
              <w:t>Steps:</w:t>
            </w:r>
          </w:p>
          <w:p w14:paraId="3D63DA34" w14:textId="77777777" w:rsidR="00750122" w:rsidRPr="00DC6274" w:rsidRDefault="00750122" w:rsidP="00750122">
            <w:pPr>
              <w:numPr>
                <w:ilvl w:val="0"/>
                <w:numId w:val="5"/>
              </w:numPr>
              <w:contextualSpacing/>
              <w:rPr>
                <w:rFonts w:ascii="Times New Roman" w:hAnsi="Times New Roman" w:cs="Times New Roman"/>
                <w:b/>
                <w:bCs/>
              </w:rPr>
            </w:pPr>
            <w:r w:rsidRPr="00DC6274">
              <w:rPr>
                <w:rFonts w:ascii="Times New Roman" w:hAnsi="Times New Roman" w:cs="Times New Roman"/>
              </w:rPr>
              <w:t>User registers and logs into Booking App</w:t>
            </w:r>
          </w:p>
          <w:p w14:paraId="3AB6D383" w14:textId="77777777" w:rsidR="00750122" w:rsidRPr="00DC6274" w:rsidRDefault="00750122" w:rsidP="00750122">
            <w:pPr>
              <w:numPr>
                <w:ilvl w:val="0"/>
                <w:numId w:val="5"/>
              </w:numPr>
              <w:contextualSpacing/>
              <w:rPr>
                <w:rFonts w:ascii="Times New Roman" w:hAnsi="Times New Roman" w:cs="Times New Roman"/>
                <w:b/>
                <w:bCs/>
              </w:rPr>
            </w:pPr>
            <w:r w:rsidRPr="00DC6274">
              <w:rPr>
                <w:rFonts w:ascii="Times New Roman" w:hAnsi="Times New Roman" w:cs="Times New Roman"/>
              </w:rPr>
              <w:t>User generates a route between two stations</w:t>
            </w:r>
          </w:p>
          <w:p w14:paraId="12DD122C" w14:textId="77777777" w:rsidR="00750122" w:rsidRPr="00DC6274" w:rsidRDefault="00750122" w:rsidP="00750122">
            <w:pPr>
              <w:numPr>
                <w:ilvl w:val="0"/>
                <w:numId w:val="5"/>
              </w:numPr>
              <w:contextualSpacing/>
              <w:rPr>
                <w:rFonts w:ascii="Times New Roman" w:hAnsi="Times New Roman" w:cs="Times New Roman"/>
                <w:b/>
                <w:bCs/>
              </w:rPr>
            </w:pPr>
            <w:r w:rsidRPr="00DC6274">
              <w:rPr>
                <w:rFonts w:ascii="Times New Roman" w:hAnsi="Times New Roman" w:cs="Times New Roman"/>
              </w:rPr>
              <w:t>User selects the route and books this ticket that is free</w:t>
            </w:r>
          </w:p>
          <w:p w14:paraId="460EE3B2" w14:textId="77777777" w:rsidR="00750122" w:rsidRPr="00DC6274" w:rsidRDefault="00750122" w:rsidP="00750122">
            <w:pPr>
              <w:numPr>
                <w:ilvl w:val="0"/>
                <w:numId w:val="5"/>
              </w:numPr>
              <w:contextualSpacing/>
              <w:rPr>
                <w:rFonts w:ascii="Times New Roman" w:hAnsi="Times New Roman" w:cs="Times New Roman"/>
                <w:b/>
                <w:bCs/>
              </w:rPr>
            </w:pPr>
            <w:r w:rsidRPr="00DC6274">
              <w:rPr>
                <w:rFonts w:ascii="Times New Roman" w:hAnsi="Times New Roman" w:cs="Times New Roman"/>
              </w:rPr>
              <w:t>Ticket is booked</w:t>
            </w:r>
          </w:p>
        </w:tc>
      </w:tr>
      <w:tr w:rsidR="00750122" w:rsidRPr="00DC6274" w14:paraId="2F72E625" w14:textId="77777777" w:rsidTr="00265285">
        <w:trPr>
          <w:trHeight w:val="864"/>
        </w:trPr>
        <w:tc>
          <w:tcPr>
            <w:tcW w:w="2405" w:type="dxa"/>
          </w:tcPr>
          <w:p w14:paraId="345EDBC0" w14:textId="77777777" w:rsidR="00750122" w:rsidRPr="00DC6274" w:rsidRDefault="00750122" w:rsidP="00750122">
            <w:pPr>
              <w:rPr>
                <w:rFonts w:ascii="Times New Roman" w:hAnsi="Times New Roman" w:cs="Times New Roman"/>
                <w:b/>
                <w:bCs/>
              </w:rPr>
            </w:pPr>
            <w:r w:rsidRPr="00DC6274">
              <w:rPr>
                <w:rFonts w:ascii="Times New Roman" w:hAnsi="Times New Roman" w:cs="Times New Roman"/>
                <w:b/>
                <w:bCs/>
                <w:sz w:val="28"/>
                <w:szCs w:val="28"/>
              </w:rPr>
              <w:t>Extensions</w:t>
            </w:r>
          </w:p>
        </w:tc>
        <w:tc>
          <w:tcPr>
            <w:tcW w:w="6895" w:type="dxa"/>
          </w:tcPr>
          <w:p w14:paraId="36211D6E" w14:textId="77777777" w:rsidR="00750122" w:rsidRPr="00DC6274" w:rsidRDefault="00750122" w:rsidP="00750122">
            <w:pPr>
              <w:rPr>
                <w:rFonts w:ascii="Times New Roman" w:hAnsi="Times New Roman" w:cs="Times New Roman"/>
              </w:rPr>
            </w:pPr>
            <w:r w:rsidRPr="00DC6274">
              <w:rPr>
                <w:rFonts w:ascii="Times New Roman" w:hAnsi="Times New Roman" w:cs="Times New Roman"/>
                <w:szCs w:val="24"/>
              </w:rPr>
              <w:t>The route cannot be booked as there are no free modes of transport on the connections</w:t>
            </w:r>
          </w:p>
        </w:tc>
      </w:tr>
      <w:tr w:rsidR="00750122" w:rsidRPr="00DC6274" w14:paraId="03A9717B" w14:textId="77777777" w:rsidTr="00265285">
        <w:trPr>
          <w:trHeight w:val="816"/>
        </w:trPr>
        <w:tc>
          <w:tcPr>
            <w:tcW w:w="2405" w:type="dxa"/>
          </w:tcPr>
          <w:p w14:paraId="65F3E378" w14:textId="77777777" w:rsidR="00750122" w:rsidRPr="00DC6274" w:rsidRDefault="00750122" w:rsidP="00750122">
            <w:pPr>
              <w:rPr>
                <w:rFonts w:ascii="Times New Roman" w:hAnsi="Times New Roman" w:cs="Times New Roman"/>
                <w:b/>
                <w:bCs/>
              </w:rPr>
            </w:pPr>
            <w:r w:rsidRPr="00DC6274">
              <w:rPr>
                <w:rFonts w:ascii="Times New Roman" w:hAnsi="Times New Roman" w:cs="Times New Roman"/>
                <w:b/>
                <w:bCs/>
                <w:sz w:val="28"/>
                <w:szCs w:val="28"/>
              </w:rPr>
              <w:t>Variations</w:t>
            </w:r>
          </w:p>
        </w:tc>
        <w:tc>
          <w:tcPr>
            <w:tcW w:w="6895" w:type="dxa"/>
          </w:tcPr>
          <w:p w14:paraId="586A5E1D" w14:textId="77777777" w:rsidR="00750122" w:rsidRPr="00DC6274" w:rsidRDefault="00750122" w:rsidP="00750122">
            <w:pPr>
              <w:rPr>
                <w:rFonts w:ascii="Times New Roman" w:hAnsi="Times New Roman" w:cs="Times New Roman"/>
              </w:rPr>
            </w:pPr>
            <w:r w:rsidRPr="00DC6274">
              <w:rPr>
                <w:rFonts w:ascii="Times New Roman" w:hAnsi="Times New Roman" w:cs="Times New Roman"/>
              </w:rPr>
              <w:t>N/A</w:t>
            </w:r>
          </w:p>
        </w:tc>
      </w:tr>
    </w:tbl>
    <w:p w14:paraId="607599AD" w14:textId="5DA92D5D" w:rsidR="0034480B" w:rsidRPr="00DC6274" w:rsidRDefault="0034480B" w:rsidP="0034480B"/>
    <w:tbl>
      <w:tblPr>
        <w:tblStyle w:val="TableGrid6"/>
        <w:tblW w:w="0" w:type="auto"/>
        <w:tblLook w:val="04A0" w:firstRow="1" w:lastRow="0" w:firstColumn="1" w:lastColumn="0" w:noHBand="0" w:noVBand="1"/>
      </w:tblPr>
      <w:tblGrid>
        <w:gridCol w:w="4508"/>
        <w:gridCol w:w="4508"/>
      </w:tblGrid>
      <w:tr w:rsidR="003872D6" w:rsidRPr="00DC6274" w14:paraId="636AB3CD" w14:textId="77777777" w:rsidTr="00265285">
        <w:tc>
          <w:tcPr>
            <w:tcW w:w="4508" w:type="dxa"/>
          </w:tcPr>
          <w:p w14:paraId="5515AB60"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RELATED INFORMATION</w:t>
            </w:r>
          </w:p>
        </w:tc>
        <w:tc>
          <w:tcPr>
            <w:tcW w:w="4508" w:type="dxa"/>
          </w:tcPr>
          <w:p w14:paraId="3B5C6A67"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Book Free Ticket</w:t>
            </w:r>
          </w:p>
        </w:tc>
      </w:tr>
      <w:tr w:rsidR="003872D6" w:rsidRPr="00DC6274" w14:paraId="4D26B46C" w14:textId="77777777" w:rsidTr="00265285">
        <w:tc>
          <w:tcPr>
            <w:tcW w:w="4508" w:type="dxa"/>
          </w:tcPr>
          <w:p w14:paraId="0F80BD21"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Priority:</w:t>
            </w:r>
          </w:p>
        </w:tc>
        <w:tc>
          <w:tcPr>
            <w:tcW w:w="4508" w:type="dxa"/>
          </w:tcPr>
          <w:p w14:paraId="58E465EA"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Very High</w:t>
            </w:r>
          </w:p>
        </w:tc>
      </w:tr>
      <w:tr w:rsidR="003872D6" w:rsidRPr="00DC6274" w14:paraId="5B519158" w14:textId="77777777" w:rsidTr="00265285">
        <w:tc>
          <w:tcPr>
            <w:tcW w:w="4508" w:type="dxa"/>
          </w:tcPr>
          <w:p w14:paraId="60E47B15"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Performance</w:t>
            </w:r>
          </w:p>
        </w:tc>
        <w:tc>
          <w:tcPr>
            <w:tcW w:w="4508" w:type="dxa"/>
          </w:tcPr>
          <w:p w14:paraId="3852CB64"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 xml:space="preserve">5 minutes </w:t>
            </w:r>
          </w:p>
        </w:tc>
      </w:tr>
      <w:tr w:rsidR="003872D6" w:rsidRPr="00DC6274" w14:paraId="298BC31A" w14:textId="77777777" w:rsidTr="00265285">
        <w:tc>
          <w:tcPr>
            <w:tcW w:w="4508" w:type="dxa"/>
          </w:tcPr>
          <w:p w14:paraId="6341CAE3"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Frequency</w:t>
            </w:r>
          </w:p>
        </w:tc>
        <w:tc>
          <w:tcPr>
            <w:tcW w:w="4508" w:type="dxa"/>
          </w:tcPr>
          <w:p w14:paraId="6E115236"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200/day</w:t>
            </w:r>
          </w:p>
        </w:tc>
      </w:tr>
      <w:tr w:rsidR="003872D6" w:rsidRPr="00DC6274" w14:paraId="0C78AB76" w14:textId="77777777" w:rsidTr="00265285">
        <w:tc>
          <w:tcPr>
            <w:tcW w:w="4508" w:type="dxa"/>
          </w:tcPr>
          <w:p w14:paraId="71C87C0F"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Channel to actors</w:t>
            </w:r>
          </w:p>
        </w:tc>
        <w:tc>
          <w:tcPr>
            <w:tcW w:w="4508" w:type="dxa"/>
          </w:tcPr>
          <w:p w14:paraId="334C2D75"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N/A</w:t>
            </w:r>
          </w:p>
        </w:tc>
      </w:tr>
      <w:tr w:rsidR="003872D6" w:rsidRPr="00DC6274" w14:paraId="353B3955" w14:textId="77777777" w:rsidTr="00265285">
        <w:tc>
          <w:tcPr>
            <w:tcW w:w="4508" w:type="dxa"/>
          </w:tcPr>
          <w:p w14:paraId="0C568C10"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OPEN ISSUES</w:t>
            </w:r>
          </w:p>
        </w:tc>
        <w:tc>
          <w:tcPr>
            <w:tcW w:w="4508" w:type="dxa"/>
          </w:tcPr>
          <w:p w14:paraId="6F47EC25"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N/A</w:t>
            </w:r>
          </w:p>
        </w:tc>
      </w:tr>
      <w:tr w:rsidR="003872D6" w:rsidRPr="00DC6274" w14:paraId="035DB319" w14:textId="77777777" w:rsidTr="00265285">
        <w:tc>
          <w:tcPr>
            <w:tcW w:w="4508" w:type="dxa"/>
          </w:tcPr>
          <w:p w14:paraId="3C134F51"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Due Date</w:t>
            </w:r>
          </w:p>
        </w:tc>
        <w:tc>
          <w:tcPr>
            <w:tcW w:w="4508" w:type="dxa"/>
          </w:tcPr>
          <w:p w14:paraId="4BD69D4F"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Release 2.0</w:t>
            </w:r>
          </w:p>
        </w:tc>
      </w:tr>
      <w:tr w:rsidR="003872D6" w:rsidRPr="00DC6274" w14:paraId="6910B9DB" w14:textId="77777777" w:rsidTr="00265285">
        <w:tc>
          <w:tcPr>
            <w:tcW w:w="4508" w:type="dxa"/>
          </w:tcPr>
          <w:p w14:paraId="3CAC7FED"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Superordinate’s</w:t>
            </w:r>
          </w:p>
        </w:tc>
        <w:tc>
          <w:tcPr>
            <w:tcW w:w="4508" w:type="dxa"/>
          </w:tcPr>
          <w:p w14:paraId="40B489A1" w14:textId="77777777" w:rsidR="003872D6" w:rsidRPr="00DC6274" w:rsidRDefault="003872D6" w:rsidP="003872D6">
            <w:pPr>
              <w:rPr>
                <w:rFonts w:ascii="Times New Roman" w:hAnsi="Times New Roman" w:cs="Times New Roman"/>
              </w:rPr>
            </w:pPr>
          </w:p>
        </w:tc>
      </w:tr>
      <w:tr w:rsidR="003872D6" w:rsidRPr="00DC6274" w14:paraId="2A73B971" w14:textId="77777777" w:rsidTr="00265285">
        <w:tc>
          <w:tcPr>
            <w:tcW w:w="4508" w:type="dxa"/>
          </w:tcPr>
          <w:p w14:paraId="41B6F4A1" w14:textId="77777777" w:rsidR="003872D6" w:rsidRPr="00DC6274" w:rsidRDefault="003872D6" w:rsidP="003872D6">
            <w:pPr>
              <w:rPr>
                <w:rFonts w:ascii="Times New Roman" w:hAnsi="Times New Roman" w:cs="Times New Roman"/>
              </w:rPr>
            </w:pPr>
            <w:r w:rsidRPr="00DC6274">
              <w:rPr>
                <w:rFonts w:ascii="Times New Roman" w:hAnsi="Times New Roman" w:cs="Times New Roman"/>
              </w:rPr>
              <w:t>Subordinates</w:t>
            </w:r>
          </w:p>
        </w:tc>
        <w:tc>
          <w:tcPr>
            <w:tcW w:w="4508" w:type="dxa"/>
          </w:tcPr>
          <w:p w14:paraId="22D397D0" w14:textId="77777777" w:rsidR="003872D6" w:rsidRPr="00DC6274" w:rsidRDefault="003872D6" w:rsidP="003872D6">
            <w:pPr>
              <w:rPr>
                <w:rFonts w:ascii="Times New Roman" w:hAnsi="Times New Roman" w:cs="Times New Roman"/>
              </w:rPr>
            </w:pPr>
          </w:p>
        </w:tc>
      </w:tr>
    </w:tbl>
    <w:p w14:paraId="00CFBD54" w14:textId="3C9EE069" w:rsidR="00167572" w:rsidRPr="00DC6274" w:rsidRDefault="00167572" w:rsidP="00F03AA7">
      <w:pPr>
        <w:pStyle w:val="Heading2"/>
        <w:rPr>
          <w:rFonts w:ascii="Times New Roman" w:hAnsi="Times New Roman" w:cs="Times New Roman"/>
        </w:rPr>
      </w:pPr>
    </w:p>
    <w:p w14:paraId="3613EC05" w14:textId="77777777" w:rsidR="00167572" w:rsidRPr="00DC6274" w:rsidRDefault="00167572" w:rsidP="00167572"/>
    <w:p w14:paraId="35BED259" w14:textId="2E1BEFEA" w:rsidR="00F03AA7" w:rsidRPr="00DC6274" w:rsidRDefault="00F03AA7" w:rsidP="00F03AA7">
      <w:pPr>
        <w:pStyle w:val="Heading2"/>
        <w:rPr>
          <w:rFonts w:ascii="Times New Roman" w:hAnsi="Times New Roman" w:cs="Times New Roman"/>
        </w:rPr>
      </w:pPr>
      <w:bookmarkStart w:id="7" w:name="_Toc69380735"/>
      <w:r w:rsidRPr="00DC6274">
        <w:rPr>
          <w:rFonts w:ascii="Times New Roman" w:hAnsi="Times New Roman" w:cs="Times New Roman"/>
        </w:rPr>
        <w:lastRenderedPageBreak/>
        <w:t xml:space="preserve">1.3 </w:t>
      </w:r>
      <w:r w:rsidR="00080B2D" w:rsidRPr="00DC6274">
        <w:rPr>
          <w:rFonts w:ascii="Times New Roman" w:hAnsi="Times New Roman" w:cs="Times New Roman"/>
        </w:rPr>
        <w:t>Quality Attributes</w:t>
      </w:r>
      <w:bookmarkEnd w:id="7"/>
    </w:p>
    <w:p w14:paraId="17B28541" w14:textId="365997CE" w:rsidR="0031137D" w:rsidRPr="00DC6274" w:rsidRDefault="008536FB" w:rsidP="0031137D">
      <w:pPr>
        <w:pStyle w:val="Heading2"/>
        <w:rPr>
          <w:rFonts w:ascii="Times New Roman" w:hAnsi="Times New Roman" w:cs="Times New Roman"/>
        </w:rPr>
      </w:pPr>
      <w:bookmarkStart w:id="8" w:name="_Toc69380736"/>
      <w:r w:rsidRPr="00DC6274">
        <w:rPr>
          <w:rFonts w:ascii="Times New Roman" w:hAnsi="Times New Roman" w:cs="Times New Roman"/>
        </w:rPr>
        <w:t xml:space="preserve">1.3.1 </w:t>
      </w:r>
      <w:r w:rsidR="0031137D" w:rsidRPr="00DC6274">
        <w:rPr>
          <w:rFonts w:ascii="Times New Roman" w:hAnsi="Times New Roman" w:cs="Times New Roman"/>
        </w:rPr>
        <w:t>Security</w:t>
      </w:r>
      <w:bookmarkEnd w:id="8"/>
    </w:p>
    <w:p w14:paraId="36AEDB6A" w14:textId="77777777" w:rsidR="0031137D" w:rsidRPr="00DC6274" w:rsidRDefault="0031137D" w:rsidP="0031137D">
      <w:r w:rsidRPr="00DC6274">
        <w:t xml:space="preserve">The use of the Java programming language adds to the security of our application. Upon compilation, the source code written in java gets compiled into bytecode, which is later interpreted by the Java virtual machine. “Bytecode is resistant to tampering by external agents” (Why Is Java Preferred to Other Languages as a Building Block?). </w:t>
      </w:r>
    </w:p>
    <w:p w14:paraId="6D245250" w14:textId="77777777" w:rsidR="0031137D" w:rsidRPr="00DC6274" w:rsidRDefault="0031137D" w:rsidP="0031137D">
      <w:r w:rsidRPr="00DC6274">
        <w:t>Previously transactions were handled by our backend entirely but with the addition of the bridge pattern we are now able to implement different payment service providers to handle payments, currently supporting Stripe which uses secure connections and encryption to ensure all user data is protected and safe (https://stripe.com/docs/security/stripe).</w:t>
      </w:r>
    </w:p>
    <w:p w14:paraId="2576BAFB" w14:textId="5A5CBB7A" w:rsidR="0031137D" w:rsidRPr="00DC6274" w:rsidRDefault="008536FB" w:rsidP="0031137D">
      <w:pPr>
        <w:pStyle w:val="Heading2"/>
        <w:rPr>
          <w:rFonts w:ascii="Times New Roman" w:hAnsi="Times New Roman" w:cs="Times New Roman"/>
        </w:rPr>
      </w:pPr>
      <w:bookmarkStart w:id="9" w:name="_Toc69380737"/>
      <w:r w:rsidRPr="00DC6274">
        <w:rPr>
          <w:rFonts w:ascii="Times New Roman" w:hAnsi="Times New Roman" w:cs="Times New Roman"/>
        </w:rPr>
        <w:t xml:space="preserve">1.3.2 </w:t>
      </w:r>
      <w:r w:rsidR="0031137D" w:rsidRPr="00DC6274">
        <w:rPr>
          <w:rFonts w:ascii="Times New Roman" w:hAnsi="Times New Roman" w:cs="Times New Roman"/>
        </w:rPr>
        <w:t>Extensibility</w:t>
      </w:r>
      <w:bookmarkEnd w:id="9"/>
    </w:p>
    <w:p w14:paraId="56EFE2A9" w14:textId="77777777" w:rsidR="0031137D" w:rsidRPr="00DC6274" w:rsidRDefault="0031137D" w:rsidP="0031137D">
      <w:r w:rsidRPr="00DC6274">
        <w:t>This application was built using a client-server architecture, and by using a Spring boot backend(server) and Android app frontend(client) this decouples them completely. This decoupling allows to reuse the backend for different applications for example allowing to create a website as a front end in the future or any other platforms if required.</w:t>
      </w:r>
    </w:p>
    <w:p w14:paraId="4BD73F11" w14:textId="77777777" w:rsidR="0031137D" w:rsidRPr="00DC6274" w:rsidRDefault="0031137D" w:rsidP="0031137D">
      <w:r w:rsidRPr="00DC6274">
        <w:t>The addition of the interceptor pattern has also greatly increased extensibility as it allows for new services being added without breaking the old code. This is done by registering new services in the interceptor chain which would execute them before the request finally reaches its destination where it would get processed and return the result.</w:t>
      </w:r>
    </w:p>
    <w:p w14:paraId="1B9B4891" w14:textId="02F138C3" w:rsidR="0031137D" w:rsidRPr="00DC6274" w:rsidRDefault="008536FB" w:rsidP="0031137D">
      <w:pPr>
        <w:pStyle w:val="Heading2"/>
        <w:rPr>
          <w:rFonts w:ascii="Times New Roman" w:hAnsi="Times New Roman" w:cs="Times New Roman"/>
        </w:rPr>
      </w:pPr>
      <w:bookmarkStart w:id="10" w:name="_Toc69380738"/>
      <w:r w:rsidRPr="00DC6274">
        <w:rPr>
          <w:rFonts w:ascii="Times New Roman" w:hAnsi="Times New Roman" w:cs="Times New Roman"/>
        </w:rPr>
        <w:t xml:space="preserve">1.3.3 </w:t>
      </w:r>
      <w:r w:rsidR="0031137D" w:rsidRPr="00DC6274">
        <w:rPr>
          <w:rFonts w:ascii="Times New Roman" w:hAnsi="Times New Roman" w:cs="Times New Roman"/>
        </w:rPr>
        <w:t>Usability</w:t>
      </w:r>
      <w:bookmarkEnd w:id="10"/>
    </w:p>
    <w:p w14:paraId="2F3BB0E7" w14:textId="77777777" w:rsidR="0031137D" w:rsidRPr="00DC6274" w:rsidRDefault="0031137D" w:rsidP="0031137D">
      <w:r w:rsidRPr="00DC6274">
        <w:t xml:space="preserve">The use of the android platform for our booking application contributes to the usability of the system. Android helps us implement the BYOD (Bring your Own Device) approach with ease, as android is installed on various devices. We will also utilise many android features that offer usability, the first being fragments. These are UI layouts, which can be seen as a modular section of an activity, having its own lifecycle, receiving its own events, and you can add or remove while the activity is running.  </w:t>
      </w:r>
    </w:p>
    <w:p w14:paraId="1FFE59AC" w14:textId="77777777" w:rsidR="0031137D" w:rsidRPr="00DC6274" w:rsidRDefault="0031137D" w:rsidP="0031137D">
      <w:r w:rsidRPr="00DC6274">
        <w:t xml:space="preserve">We will provide feedback to the user by using the inbuilt functionality of toasts in android. These are small popups that provide simple feedback when required.  </w:t>
      </w:r>
    </w:p>
    <w:p w14:paraId="7BC2E775" w14:textId="68B89567" w:rsidR="0031137D" w:rsidRPr="00DC6274" w:rsidRDefault="008536FB" w:rsidP="0031137D">
      <w:pPr>
        <w:pStyle w:val="Heading2"/>
        <w:rPr>
          <w:rFonts w:ascii="Times New Roman" w:hAnsi="Times New Roman" w:cs="Times New Roman"/>
        </w:rPr>
      </w:pPr>
      <w:bookmarkStart w:id="11" w:name="_Toc69380739"/>
      <w:r w:rsidRPr="00DC6274">
        <w:rPr>
          <w:rFonts w:ascii="Times New Roman" w:hAnsi="Times New Roman" w:cs="Times New Roman"/>
        </w:rPr>
        <w:t xml:space="preserve">1.3.4 </w:t>
      </w:r>
      <w:r w:rsidR="0031137D" w:rsidRPr="00DC6274">
        <w:rPr>
          <w:rFonts w:ascii="Times New Roman" w:hAnsi="Times New Roman" w:cs="Times New Roman"/>
        </w:rPr>
        <w:t>Reliability &amp; Performance</w:t>
      </w:r>
      <w:bookmarkEnd w:id="11"/>
    </w:p>
    <w:p w14:paraId="7F367ABF" w14:textId="77777777" w:rsidR="0031137D" w:rsidRPr="00DC6274" w:rsidRDefault="0031137D" w:rsidP="0031137D">
      <w:r w:rsidRPr="00DC6274">
        <w:t xml:space="preserve">Through the use of android functionality such as fragments, we will see an increase in performance. The lifecycle of an activity is intense, whereas fragments remain in the background until called. Therefore, saving performance when they are not required. </w:t>
      </w:r>
    </w:p>
    <w:p w14:paraId="680FEC58" w14:textId="77777777" w:rsidR="0031137D" w:rsidRPr="00DC6274" w:rsidRDefault="0031137D" w:rsidP="0031137D">
      <w:r w:rsidRPr="00DC6274">
        <w:t xml:space="preserve">The use of the java programming language adds to the reliability of our application. “Java supports reliable exception handling that can withstand all the major types of erroneous and exception conditions without breaking the system” (Why Is Java Preferred to Other Languages as a Building Block?). This means that our application is less likely to crash without giving us an error. </w:t>
      </w:r>
    </w:p>
    <w:p w14:paraId="45EAC8A8" w14:textId="77777777" w:rsidR="0031137D" w:rsidRPr="00DC6274" w:rsidRDefault="0031137D" w:rsidP="0031137D">
      <w:r w:rsidRPr="00DC6274">
        <w:t>The use of an AWS (Amazon Web Service) database adds to the reliability of our application. The database has automated features that make it reliable, crash recovery being one of those. This means that it’s designed to recover instantaneously and continue to serve our application.</w:t>
      </w:r>
    </w:p>
    <w:p w14:paraId="6C0EB679" w14:textId="5B20A2F5" w:rsidR="00D316DE" w:rsidRPr="00DC6274" w:rsidRDefault="0031137D" w:rsidP="0031137D">
      <w:r w:rsidRPr="00DC6274">
        <w:lastRenderedPageBreak/>
        <w:t>Thanks to the addition of the cache proxy the Android app now has improved performance. The app no longer will need to communicate with the Spring boot instance every time a request is fired by the user,  results of some of the more costly operation are now saved in the proxy. This allows for quick retrieval  of data stored in memory, in case of a duplicate request.</w:t>
      </w:r>
    </w:p>
    <w:p w14:paraId="18ED063F" w14:textId="4017EC6D" w:rsidR="00F03AA7" w:rsidRPr="00DC6274" w:rsidRDefault="00F03AA7" w:rsidP="00976257">
      <w:pPr>
        <w:pStyle w:val="Heading2"/>
        <w:rPr>
          <w:rFonts w:ascii="Times New Roman" w:hAnsi="Times New Roman" w:cs="Times New Roman"/>
        </w:rPr>
      </w:pPr>
    </w:p>
    <w:p w14:paraId="3F6242CA" w14:textId="4DAF1461" w:rsidR="00AD70D5" w:rsidRPr="00DC6274" w:rsidRDefault="00AD70D5" w:rsidP="00AD70D5"/>
    <w:p w14:paraId="55453A91" w14:textId="77777777" w:rsidR="000C1CA1" w:rsidRPr="00DC6274" w:rsidRDefault="000C1CA1">
      <w:pPr>
        <w:rPr>
          <w:rFonts w:eastAsiaTheme="majorEastAsia"/>
          <w:color w:val="2F5496" w:themeColor="accent1" w:themeShade="BF"/>
          <w:sz w:val="32"/>
          <w:szCs w:val="32"/>
        </w:rPr>
      </w:pPr>
      <w:r w:rsidRPr="00DC6274">
        <w:br w:type="page"/>
      </w:r>
    </w:p>
    <w:p w14:paraId="50ADAB7F" w14:textId="7C6F4F61" w:rsidR="0087469A" w:rsidRPr="00DC6274" w:rsidRDefault="00370D18" w:rsidP="00370D18">
      <w:pPr>
        <w:pStyle w:val="Heading1"/>
        <w:rPr>
          <w:rFonts w:ascii="Times New Roman" w:hAnsi="Times New Roman" w:cs="Times New Roman"/>
        </w:rPr>
      </w:pPr>
      <w:bookmarkStart w:id="12" w:name="_Toc69380740"/>
      <w:r w:rsidRPr="00DC6274">
        <w:rPr>
          <w:rFonts w:ascii="Times New Roman" w:hAnsi="Times New Roman" w:cs="Times New Roman"/>
        </w:rPr>
        <w:lastRenderedPageBreak/>
        <w:t>2. Design Patterns</w:t>
      </w:r>
      <w:bookmarkEnd w:id="12"/>
    </w:p>
    <w:p w14:paraId="43047918" w14:textId="4C3F640F" w:rsidR="00E325B5" w:rsidRPr="00DC6274" w:rsidRDefault="00737805" w:rsidP="00E325B5">
      <w:r w:rsidRPr="00DC6274">
        <w:t>Brief description of what the patterns are, not how they are done in our project.</w:t>
      </w:r>
      <w:r w:rsidR="00B82BAE" w:rsidRPr="00DC6274">
        <w:t xml:space="preserve"> </w:t>
      </w:r>
      <w:r w:rsidR="00B82BAE" w:rsidRPr="00DC6274">
        <w:fldChar w:fldCharType="begin"/>
      </w:r>
      <w:r w:rsidR="00B82BAE" w:rsidRPr="00DC6274">
        <w:instrText xml:space="preserve"> ADDIN EN.CITE &lt;EndNote&gt;&lt;Cite Hidden="1"&gt;&lt;RecNum&gt;257&lt;/RecNum&gt;&lt;record&gt;&lt;rec-number&gt;257&lt;/rec-number&gt;&lt;foreign-keys&gt;&lt;key app="EN" db-id="95v22rttydwf5veezr555w0l2ef55x9vt9t2" timestamp="1617878803"&gt;257&lt;/key&gt;&lt;/foreign-keys&gt;&lt;ref-type name="Web Page"&gt;12&lt;/ref-type&gt;&lt;contributors&gt;&lt;/contributors&gt;&lt;titles&gt;&lt;title&gt;Design Patterns in Java Tutorial - Tutorialspoint&lt;/title&gt;&lt;/titles&gt;&lt;volume&gt;2021&lt;/volume&gt;&lt;number&gt;27/03&lt;/number&gt;&lt;dates&gt;&lt;/dates&gt;&lt;urls&gt;&lt;related-urls&gt;&lt;url&gt;https://www.tutorialspoint.com/design_pattern/index.htm&lt;/url&gt;&lt;/related-urls&gt;&lt;/urls&gt;&lt;access-date&gt;2021/04/08/10:46:30&lt;/access-date&gt;&lt;/record&gt;&lt;/Cite&gt;&lt;/EndNote&gt;</w:instrText>
      </w:r>
      <w:r w:rsidR="00B82BAE" w:rsidRPr="00DC6274">
        <w:fldChar w:fldCharType="end"/>
      </w:r>
    </w:p>
    <w:p w14:paraId="706BA499" w14:textId="7239E71C" w:rsidR="001B50BC" w:rsidRPr="00DC6274" w:rsidRDefault="008536FB" w:rsidP="00177B1E">
      <w:pPr>
        <w:pStyle w:val="Heading2"/>
        <w:rPr>
          <w:rFonts w:ascii="Times New Roman" w:hAnsi="Times New Roman" w:cs="Times New Roman"/>
        </w:rPr>
      </w:pPr>
      <w:bookmarkStart w:id="13" w:name="_Toc69380741"/>
      <w:r w:rsidRPr="00DC6274">
        <w:rPr>
          <w:rFonts w:ascii="Times New Roman" w:hAnsi="Times New Roman" w:cs="Times New Roman"/>
        </w:rPr>
        <w:t xml:space="preserve">2.1 </w:t>
      </w:r>
      <w:r w:rsidR="00177B1E" w:rsidRPr="00DC6274">
        <w:rPr>
          <w:rFonts w:ascii="Times New Roman" w:hAnsi="Times New Roman" w:cs="Times New Roman"/>
        </w:rPr>
        <w:t>Interceptor</w:t>
      </w:r>
      <w:bookmarkEnd w:id="13"/>
    </w:p>
    <w:p w14:paraId="16C4223E" w14:textId="411EBA43" w:rsidR="00342CB5" w:rsidRPr="00DC6274" w:rsidRDefault="00A325F5" w:rsidP="00342CB5">
      <w:r w:rsidRPr="00DC6274">
        <w:t>Interceptor pattern is a design pattern that comes under the behavioural pattern category.</w:t>
      </w:r>
      <w:r w:rsidR="008935DA" w:rsidRPr="00DC6274">
        <w:t xml:space="preserve"> </w:t>
      </w:r>
      <w:r w:rsidR="00FD55C0" w:rsidRPr="00DC6274">
        <w:t>It is used when we want to do some pre-processing/post-processing with a request or response of the application.</w:t>
      </w:r>
      <w:r w:rsidR="00E71B98" w:rsidRPr="00DC6274">
        <w:t xml:space="preserve"> </w:t>
      </w:r>
      <w:r w:rsidR="00DC4522" w:rsidRPr="00DC6274">
        <w:t xml:space="preserve">The request is essentially intercepted, and some filters are then applied to it. </w:t>
      </w:r>
      <w:r w:rsidR="004F3C8B" w:rsidRPr="00DC6274">
        <w:t xml:space="preserve">The setup for the interceptor pattern is as follows; filters perform certain tasks before and/or after executing a request, filter chain carries the filters and executes them in </w:t>
      </w:r>
      <w:r w:rsidR="00B8050D" w:rsidRPr="00DC6274">
        <w:t>a defined order, target is the target object, filter manager man</w:t>
      </w:r>
      <w:r w:rsidR="00311BC7" w:rsidRPr="00DC6274">
        <w:t>a</w:t>
      </w:r>
      <w:r w:rsidR="00B8050D" w:rsidRPr="00DC6274">
        <w:t>ges the filters and filter chain, client is the object sending the request to the target</w:t>
      </w:r>
      <w:r w:rsidR="00311BC7" w:rsidRPr="00DC6274">
        <w:t xml:space="preserve">. More information on how this pattern is implemented in this project is found in Code section. </w:t>
      </w:r>
    </w:p>
    <w:p w14:paraId="206F8FF2" w14:textId="12037F98" w:rsidR="00177B1E" w:rsidRPr="00DC6274" w:rsidRDefault="008536FB" w:rsidP="00177B1E">
      <w:pPr>
        <w:pStyle w:val="Heading2"/>
        <w:rPr>
          <w:rFonts w:ascii="Times New Roman" w:hAnsi="Times New Roman" w:cs="Times New Roman"/>
        </w:rPr>
      </w:pPr>
      <w:bookmarkStart w:id="14" w:name="_Toc69380742"/>
      <w:r w:rsidRPr="00DC6274">
        <w:rPr>
          <w:rFonts w:ascii="Times New Roman" w:hAnsi="Times New Roman" w:cs="Times New Roman"/>
        </w:rPr>
        <w:t xml:space="preserve">2.2 </w:t>
      </w:r>
      <w:r w:rsidR="00177B1E" w:rsidRPr="00DC6274">
        <w:rPr>
          <w:rFonts w:ascii="Times New Roman" w:hAnsi="Times New Roman" w:cs="Times New Roman"/>
        </w:rPr>
        <w:t>Memento</w:t>
      </w:r>
      <w:bookmarkEnd w:id="14"/>
    </w:p>
    <w:p w14:paraId="42A28E4D" w14:textId="0B209F52" w:rsidR="00C23CCE" w:rsidRPr="00DC6274" w:rsidRDefault="00872CE9" w:rsidP="00872CE9">
      <w:r w:rsidRPr="00DC6274">
        <w:t>Memento pattern is a design pattern which falls under the behavioural pattern category.</w:t>
      </w:r>
      <w:r w:rsidR="00486B36" w:rsidRPr="00DC6274">
        <w:t xml:space="preserve"> </w:t>
      </w:r>
      <w:proofErr w:type="spellStart"/>
      <w:r w:rsidR="00486B36" w:rsidRPr="00DC6274">
        <w:t>Its</w:t>
      </w:r>
      <w:proofErr w:type="spellEnd"/>
      <w:r w:rsidR="00486B36" w:rsidRPr="00DC6274">
        <w:t xml:space="preserve"> used to restore the state of an object to a previous state. </w:t>
      </w:r>
      <w:r w:rsidR="00CC63DC" w:rsidRPr="00DC6274">
        <w:t xml:space="preserve">Memento uses three actor classes, </w:t>
      </w:r>
      <w:r w:rsidR="00385529" w:rsidRPr="00DC6274">
        <w:t xml:space="preserve">memento which contains the state of an object to be restored, </w:t>
      </w:r>
      <w:r w:rsidR="003D0CE3" w:rsidRPr="00DC6274">
        <w:t>O</w:t>
      </w:r>
      <w:r w:rsidR="00385529" w:rsidRPr="00DC6274">
        <w:t xml:space="preserve">riginator which creates and restores states in memento objects and </w:t>
      </w:r>
      <w:r w:rsidR="003D0CE3" w:rsidRPr="00DC6274">
        <w:t>Caretaker which is responsible for restoring the object state from memento.</w:t>
      </w:r>
      <w:r w:rsidR="00486B36" w:rsidRPr="00DC6274">
        <w:t xml:space="preserve"> </w:t>
      </w:r>
      <w:r w:rsidR="008A4E95" w:rsidRPr="00DC6274">
        <w:t>More on how this pattern is implemented in this project is found in Code section.</w:t>
      </w:r>
    </w:p>
    <w:p w14:paraId="7E26549A" w14:textId="5673242B" w:rsidR="00177B1E" w:rsidRPr="00DC6274" w:rsidRDefault="008536FB" w:rsidP="00177B1E">
      <w:pPr>
        <w:pStyle w:val="Heading2"/>
        <w:rPr>
          <w:rFonts w:ascii="Times New Roman" w:hAnsi="Times New Roman" w:cs="Times New Roman"/>
        </w:rPr>
      </w:pPr>
      <w:bookmarkStart w:id="15" w:name="_Toc69380743"/>
      <w:r w:rsidRPr="00DC6274">
        <w:rPr>
          <w:rFonts w:ascii="Times New Roman" w:hAnsi="Times New Roman" w:cs="Times New Roman"/>
        </w:rPr>
        <w:t xml:space="preserve">2.3 </w:t>
      </w:r>
      <w:r w:rsidR="00177B1E" w:rsidRPr="00DC6274">
        <w:rPr>
          <w:rFonts w:ascii="Times New Roman" w:hAnsi="Times New Roman" w:cs="Times New Roman"/>
        </w:rPr>
        <w:t>Strategy</w:t>
      </w:r>
      <w:bookmarkEnd w:id="15"/>
    </w:p>
    <w:p w14:paraId="4C239CEF" w14:textId="5BD6E5A9" w:rsidR="00574494" w:rsidRPr="00DC6274" w:rsidRDefault="007B1BD6" w:rsidP="00574494">
      <w:r w:rsidRPr="00DC6274">
        <w:t xml:space="preserve">Strategy pattern </w:t>
      </w:r>
      <w:r w:rsidR="005351F8" w:rsidRPr="00DC6274">
        <w:t>is a design pattern that comes under the behavioural pattern category</w:t>
      </w:r>
      <w:r w:rsidR="008566C1" w:rsidRPr="00DC6274">
        <w:t>.</w:t>
      </w:r>
      <w:r w:rsidR="003F7677" w:rsidRPr="00DC6274">
        <w:t xml:space="preserve"> </w:t>
      </w:r>
      <w:r w:rsidR="004A4AA5" w:rsidRPr="00DC6274">
        <w:t xml:space="preserve">The strategy pattern is used to change the class </w:t>
      </w:r>
      <w:r w:rsidR="00240E87" w:rsidRPr="00DC6274">
        <w:t>behaviour,</w:t>
      </w:r>
      <w:r w:rsidR="004A4AA5" w:rsidRPr="00DC6274">
        <w:t xml:space="preserve"> or the algorithm being used at run time. </w:t>
      </w:r>
      <w:r w:rsidR="00240E87" w:rsidRPr="00DC6274">
        <w:t xml:space="preserve">Objects are created which represent different strategies and a context objects whose behaviour </w:t>
      </w:r>
      <w:r w:rsidR="00493CC0" w:rsidRPr="00DC6274">
        <w:t>varies</w:t>
      </w:r>
      <w:r w:rsidR="00240E87" w:rsidRPr="00DC6274">
        <w:t xml:space="preserve"> depending on the strategy object. </w:t>
      </w:r>
      <w:r w:rsidR="00DA1967" w:rsidRPr="00DC6274">
        <w:t xml:space="preserve">The strategy object changes the executing algorithm of the context object. </w:t>
      </w:r>
      <w:r w:rsidR="00BA3B79" w:rsidRPr="00DC6274">
        <w:t>This can be done using a strategy interface defining an action</w:t>
      </w:r>
      <w:r w:rsidR="006E5A1C" w:rsidRPr="00DC6274">
        <w:t>, concrete strategy classes implementing the interface</w:t>
      </w:r>
      <w:r w:rsidR="00BA3B79" w:rsidRPr="00DC6274">
        <w:t xml:space="preserve"> and context classes which uses a strategy.</w:t>
      </w:r>
      <w:r w:rsidR="006E5A1C" w:rsidRPr="00DC6274">
        <w:t xml:space="preserve"> More information on how these are used in this project is found in Code section.</w:t>
      </w:r>
    </w:p>
    <w:p w14:paraId="0BB8E25C" w14:textId="00F74753" w:rsidR="005D1BD2" w:rsidRPr="00DC6274" w:rsidRDefault="008536FB" w:rsidP="005D1BD2">
      <w:pPr>
        <w:pStyle w:val="Heading2"/>
        <w:rPr>
          <w:rFonts w:ascii="Times New Roman" w:hAnsi="Times New Roman" w:cs="Times New Roman"/>
        </w:rPr>
      </w:pPr>
      <w:bookmarkStart w:id="16" w:name="_Toc69380744"/>
      <w:r w:rsidRPr="00DC6274">
        <w:rPr>
          <w:rFonts w:ascii="Times New Roman" w:hAnsi="Times New Roman" w:cs="Times New Roman"/>
        </w:rPr>
        <w:t xml:space="preserve">2.4 </w:t>
      </w:r>
      <w:r w:rsidR="005D1BD2" w:rsidRPr="00DC6274">
        <w:rPr>
          <w:rFonts w:ascii="Times New Roman" w:hAnsi="Times New Roman" w:cs="Times New Roman"/>
        </w:rPr>
        <w:t>Abstract Factory</w:t>
      </w:r>
      <w:bookmarkEnd w:id="16"/>
      <w:r w:rsidR="005D1BD2" w:rsidRPr="00DC6274">
        <w:rPr>
          <w:rFonts w:ascii="Times New Roman" w:hAnsi="Times New Roman" w:cs="Times New Roman"/>
        </w:rPr>
        <w:t xml:space="preserve"> </w:t>
      </w:r>
    </w:p>
    <w:p w14:paraId="6375FB92" w14:textId="0ADA6781" w:rsidR="00A87541" w:rsidRPr="00DC6274" w:rsidRDefault="00A07580" w:rsidP="00A87541">
      <w:r w:rsidRPr="00DC6274">
        <w:t>Abstract Factory Pattern comes under creational patterns and includes a super-factory class which is responsible for creating other factories. In this pattern an interface is responsible for creating a factory of related objects without specifying their classes. The generated factories can give the objects required as per the Factory Pattern. More information how this pattern is used in this project is found in Code section.</w:t>
      </w:r>
    </w:p>
    <w:p w14:paraId="4D56797D" w14:textId="2D80FAD0" w:rsidR="005D1BD2" w:rsidRPr="00DC6274" w:rsidRDefault="008536FB" w:rsidP="005D1BD2">
      <w:pPr>
        <w:pStyle w:val="Heading2"/>
        <w:rPr>
          <w:rFonts w:ascii="Times New Roman" w:hAnsi="Times New Roman" w:cs="Times New Roman"/>
        </w:rPr>
      </w:pPr>
      <w:bookmarkStart w:id="17" w:name="_Toc69380745"/>
      <w:r w:rsidRPr="00DC6274">
        <w:rPr>
          <w:rFonts w:ascii="Times New Roman" w:hAnsi="Times New Roman" w:cs="Times New Roman"/>
        </w:rPr>
        <w:t xml:space="preserve">2.5 </w:t>
      </w:r>
      <w:r w:rsidR="005D1BD2" w:rsidRPr="00DC6274">
        <w:rPr>
          <w:rFonts w:ascii="Times New Roman" w:hAnsi="Times New Roman" w:cs="Times New Roman"/>
        </w:rPr>
        <w:t>Command</w:t>
      </w:r>
      <w:bookmarkEnd w:id="17"/>
    </w:p>
    <w:p w14:paraId="16A3BF8A" w14:textId="436757D9" w:rsidR="00A87541" w:rsidRPr="00DC6274" w:rsidRDefault="00F5411B" w:rsidP="00A87541">
      <w:r w:rsidRPr="00DC6274">
        <w:t>Command Pattern is a design pattern that falls under the behavioural pattern category. In this pattern all requests are wrapped under an object as a command and are passed to the invoker object. This invoker object looks for the appropriate object which can handle this command and passes the command to the corresponding object where it is executed. More information how this pattern is used in this project is found in Code section.</w:t>
      </w:r>
    </w:p>
    <w:p w14:paraId="2B711FC6" w14:textId="4D2FD877" w:rsidR="005D1BD2" w:rsidRPr="00DC6274" w:rsidRDefault="008536FB" w:rsidP="005D1BD2">
      <w:pPr>
        <w:pStyle w:val="Heading2"/>
        <w:rPr>
          <w:rFonts w:ascii="Times New Roman" w:hAnsi="Times New Roman" w:cs="Times New Roman"/>
        </w:rPr>
      </w:pPr>
      <w:bookmarkStart w:id="18" w:name="_Toc69380746"/>
      <w:r w:rsidRPr="00DC6274">
        <w:rPr>
          <w:rFonts w:ascii="Times New Roman" w:hAnsi="Times New Roman" w:cs="Times New Roman"/>
        </w:rPr>
        <w:t xml:space="preserve">2.6 </w:t>
      </w:r>
      <w:r w:rsidR="005D1BD2" w:rsidRPr="00DC6274">
        <w:rPr>
          <w:rFonts w:ascii="Times New Roman" w:hAnsi="Times New Roman" w:cs="Times New Roman"/>
        </w:rPr>
        <w:t>Proxy – 7</w:t>
      </w:r>
      <w:r w:rsidR="005D1BD2" w:rsidRPr="00DC6274">
        <w:rPr>
          <w:rFonts w:ascii="Times New Roman" w:hAnsi="Times New Roman" w:cs="Times New Roman"/>
          <w:vertAlign w:val="superscript"/>
        </w:rPr>
        <w:t>th</w:t>
      </w:r>
      <w:r w:rsidR="005D1BD2" w:rsidRPr="00DC6274">
        <w:rPr>
          <w:rFonts w:ascii="Times New Roman" w:hAnsi="Times New Roman" w:cs="Times New Roman"/>
        </w:rPr>
        <w:t xml:space="preserve"> pattern</w:t>
      </w:r>
      <w:bookmarkEnd w:id="18"/>
    </w:p>
    <w:p w14:paraId="7928F075" w14:textId="1D8CB88D" w:rsidR="00DD1236" w:rsidRPr="00DC6274" w:rsidRDefault="00545C28" w:rsidP="00DD1236">
      <w:r w:rsidRPr="00DC6274">
        <w:t xml:space="preserve">Proxy Pattern is a structural design pattern, it provides a placeholder for another object. This proxy object controls the access to the original object, allowing to perform actions before or after a request gets through to the original object. This pattern is often used when there is some sort of massive object in the project that consumes huge amounts of resources and is not </w:t>
      </w:r>
      <w:r w:rsidRPr="00DC6274">
        <w:lastRenderedPageBreak/>
        <w:t>necessarily needed at all times. A proxy is able to receive the request and then decide if the object should be created or if the request can be handled through some other way for example retrieving a cached result. This is achieved by having the proxy class use the same interface as the original service object, and then the original object use this proxy class instead of the original service object. If proxy is not able or is not required to do anything with the request it can just pass the request to the original object and return the result. More information how this pattern is used in this project is found in Code section.</w:t>
      </w:r>
    </w:p>
    <w:p w14:paraId="3A90AB93" w14:textId="77777777" w:rsidR="00381D1D" w:rsidRPr="00DC6274" w:rsidRDefault="00381D1D" w:rsidP="00DD1236"/>
    <w:p w14:paraId="1BFE9CD7" w14:textId="21393E5D" w:rsidR="00DD1236" w:rsidRPr="00DC6274" w:rsidRDefault="00DD1236" w:rsidP="00DD1236">
      <w:pPr>
        <w:pStyle w:val="Heading2"/>
        <w:rPr>
          <w:rFonts w:ascii="Times New Roman" w:hAnsi="Times New Roman" w:cs="Times New Roman"/>
        </w:rPr>
      </w:pPr>
      <w:bookmarkStart w:id="19" w:name="_Toc69380747"/>
      <w:r w:rsidRPr="00DC6274">
        <w:rPr>
          <w:rFonts w:ascii="Times New Roman" w:hAnsi="Times New Roman" w:cs="Times New Roman"/>
        </w:rPr>
        <w:t>2.7 Bridge Pattern</w:t>
      </w:r>
      <w:bookmarkEnd w:id="19"/>
    </w:p>
    <w:p w14:paraId="2C1A2EF5" w14:textId="51EFAF31" w:rsidR="00DD1236" w:rsidRPr="00DC6274" w:rsidRDefault="00092F66" w:rsidP="00DD1236">
      <w:r w:rsidRPr="00DC6274">
        <w:t>Bridge Pattern is a design pattern that is used when we need to decouple an abstraction from its implementation. With this these two can vary independently. This type of design patter is the structural pattern type as this pattern decouples implementation class and abstract class by giving them a bridge structure between these two. There will be more information on how this pattern was used in this project in the Code section.</w:t>
      </w:r>
    </w:p>
    <w:p w14:paraId="7320B979" w14:textId="77777777" w:rsidR="00381D1D" w:rsidRPr="00DC6274" w:rsidRDefault="00381D1D" w:rsidP="00DD1236"/>
    <w:p w14:paraId="1BB9D92C" w14:textId="222C85ED" w:rsidR="00DD1236" w:rsidRPr="00DC6274" w:rsidRDefault="00DD1236" w:rsidP="00DD1236">
      <w:pPr>
        <w:pStyle w:val="Heading2"/>
        <w:rPr>
          <w:rFonts w:ascii="Times New Roman" w:hAnsi="Times New Roman" w:cs="Times New Roman"/>
        </w:rPr>
      </w:pPr>
      <w:bookmarkStart w:id="20" w:name="_Toc69380748"/>
      <w:r w:rsidRPr="00DC6274">
        <w:rPr>
          <w:rFonts w:ascii="Times New Roman" w:hAnsi="Times New Roman" w:cs="Times New Roman"/>
        </w:rPr>
        <w:t>2.8 Filter Pattern</w:t>
      </w:r>
      <w:bookmarkEnd w:id="20"/>
    </w:p>
    <w:p w14:paraId="211A9C82" w14:textId="4C955D56" w:rsidR="00DD1236" w:rsidRPr="00DC6274" w:rsidRDefault="00F76CD4" w:rsidP="00DD1236">
      <w:r w:rsidRPr="00DC6274">
        <w:t>Filter pattern also known as the Criteria pattern is a structural design patterns that lets a developer be able to filter on a set of objects. Then chain them in a decoupled way through logical operations. It lets us combine multiple criteria to obtain a single criteria. There will be more information on how this pattern was used in this project in the Code section.</w:t>
      </w:r>
    </w:p>
    <w:p w14:paraId="003032EE" w14:textId="2498E5FA" w:rsidR="006F48F0" w:rsidRPr="00DC6274" w:rsidRDefault="006F48F0" w:rsidP="006F48F0">
      <w:pPr>
        <w:pStyle w:val="Heading1"/>
        <w:rPr>
          <w:rFonts w:ascii="Times New Roman" w:hAnsi="Times New Roman" w:cs="Times New Roman"/>
        </w:rPr>
      </w:pPr>
      <w:bookmarkStart w:id="21" w:name="_Toc69380749"/>
      <w:r w:rsidRPr="00DC6274">
        <w:rPr>
          <w:rFonts w:ascii="Times New Roman" w:hAnsi="Times New Roman" w:cs="Times New Roman"/>
        </w:rPr>
        <w:lastRenderedPageBreak/>
        <w:t>3. Architecture</w:t>
      </w:r>
      <w:bookmarkEnd w:id="21"/>
    </w:p>
    <w:p w14:paraId="18BB7094" w14:textId="52553F09" w:rsidR="003234C5" w:rsidRPr="00DC6274" w:rsidRDefault="003234C5" w:rsidP="003234C5">
      <w:pPr>
        <w:pStyle w:val="Heading2"/>
        <w:rPr>
          <w:rFonts w:ascii="Times New Roman" w:hAnsi="Times New Roman" w:cs="Times New Roman"/>
        </w:rPr>
      </w:pPr>
      <w:bookmarkStart w:id="22" w:name="_Toc69380750"/>
      <w:r w:rsidRPr="00DC6274">
        <w:rPr>
          <w:rFonts w:ascii="Times New Roman" w:hAnsi="Times New Roman" w:cs="Times New Roman"/>
        </w:rPr>
        <w:t>3.1 Architectural Diagram</w:t>
      </w:r>
      <w:bookmarkEnd w:id="22"/>
    </w:p>
    <w:p w14:paraId="2B60136A" w14:textId="4B0D1205" w:rsidR="001E7261" w:rsidRPr="00DC6274" w:rsidRDefault="0061342C" w:rsidP="001E7261">
      <w:r w:rsidRPr="00DC6274">
        <w:rPr>
          <w:noProof/>
        </w:rPr>
        <w:drawing>
          <wp:inline distT="0" distB="0" distL="0" distR="0" wp14:anchorId="4F792348" wp14:editId="60E20901">
            <wp:extent cx="5731510" cy="7162019"/>
            <wp:effectExtent l="0" t="0" r="2540" b="1270"/>
            <wp:docPr id="5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162019"/>
                    </a:xfrm>
                    <a:prstGeom prst="rect">
                      <a:avLst/>
                    </a:prstGeom>
                    <a:noFill/>
                    <a:ln>
                      <a:noFill/>
                    </a:ln>
                  </pic:spPr>
                </pic:pic>
              </a:graphicData>
            </a:graphic>
          </wp:inline>
        </w:drawing>
      </w:r>
    </w:p>
    <w:p w14:paraId="6C54ED9C" w14:textId="77777777" w:rsidR="001B1CEB" w:rsidRPr="00DC6274" w:rsidRDefault="001B1CEB" w:rsidP="00945838">
      <w:pPr>
        <w:pStyle w:val="Heading2"/>
        <w:rPr>
          <w:rFonts w:ascii="Times New Roman" w:hAnsi="Times New Roman" w:cs="Times New Roman"/>
        </w:rPr>
      </w:pPr>
    </w:p>
    <w:p w14:paraId="5D5CD14C" w14:textId="26ECA2D9" w:rsidR="001B1CEB" w:rsidRPr="00DC6274" w:rsidRDefault="001B1CEB" w:rsidP="00945838">
      <w:pPr>
        <w:pStyle w:val="Heading2"/>
        <w:rPr>
          <w:rFonts w:ascii="Times New Roman" w:hAnsi="Times New Roman" w:cs="Times New Roman"/>
        </w:rPr>
      </w:pPr>
    </w:p>
    <w:p w14:paraId="5F301A06" w14:textId="77777777" w:rsidR="001B1CEB" w:rsidRPr="00DC6274" w:rsidRDefault="001B1CEB" w:rsidP="001B1CEB"/>
    <w:p w14:paraId="18201A9F" w14:textId="4CD6390F" w:rsidR="00FB16DE" w:rsidRPr="00DC6274" w:rsidRDefault="00D84694" w:rsidP="00945838">
      <w:pPr>
        <w:pStyle w:val="Heading2"/>
        <w:rPr>
          <w:rFonts w:ascii="Times New Roman" w:hAnsi="Times New Roman" w:cs="Times New Roman"/>
        </w:rPr>
      </w:pPr>
      <w:bookmarkStart w:id="23" w:name="_Toc69380751"/>
      <w:r w:rsidRPr="00DC6274">
        <w:rPr>
          <w:rFonts w:ascii="Times New Roman" w:hAnsi="Times New Roman" w:cs="Times New Roman"/>
        </w:rPr>
        <w:lastRenderedPageBreak/>
        <w:t>3.</w:t>
      </w:r>
      <w:r w:rsidR="00402FD1" w:rsidRPr="00DC6274">
        <w:rPr>
          <w:rFonts w:ascii="Times New Roman" w:hAnsi="Times New Roman" w:cs="Times New Roman"/>
        </w:rPr>
        <w:t>2</w:t>
      </w:r>
      <w:r w:rsidRPr="00DC6274">
        <w:rPr>
          <w:rFonts w:ascii="Times New Roman" w:hAnsi="Times New Roman" w:cs="Times New Roman"/>
        </w:rPr>
        <w:t xml:space="preserve"> Class Diagram</w:t>
      </w:r>
      <w:bookmarkEnd w:id="23"/>
    </w:p>
    <w:p w14:paraId="15FA3703" w14:textId="040F0E01" w:rsidR="0015419C" w:rsidRPr="00DC6274" w:rsidRDefault="0015419C" w:rsidP="0015419C">
      <w:r w:rsidRPr="00DC6274">
        <w:t>These diagrams are quite large</w:t>
      </w:r>
      <w:r w:rsidR="00596AFE" w:rsidRPr="00DC6274">
        <w:t xml:space="preserve"> and might be best viewed in their respective png files.</w:t>
      </w:r>
    </w:p>
    <w:p w14:paraId="153E8F0E" w14:textId="77777777" w:rsidR="0015419C" w:rsidRPr="00DC6274" w:rsidRDefault="00A248E4" w:rsidP="0015419C">
      <w:pPr>
        <w:keepNext/>
      </w:pPr>
      <w:r w:rsidRPr="00DC6274">
        <w:rPr>
          <w:noProof/>
        </w:rPr>
        <w:drawing>
          <wp:inline distT="0" distB="0" distL="0" distR="0" wp14:anchorId="147525B3" wp14:editId="02688968">
            <wp:extent cx="6331585" cy="2507350"/>
            <wp:effectExtent l="0" t="0" r="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50082" cy="2514675"/>
                    </a:xfrm>
                    <a:prstGeom prst="rect">
                      <a:avLst/>
                    </a:prstGeom>
                    <a:noFill/>
                    <a:ln>
                      <a:noFill/>
                    </a:ln>
                  </pic:spPr>
                </pic:pic>
              </a:graphicData>
            </a:graphic>
          </wp:inline>
        </w:drawing>
      </w:r>
    </w:p>
    <w:p w14:paraId="2493E30E" w14:textId="2BE4259C" w:rsidR="00276D48" w:rsidRPr="00DC6274" w:rsidRDefault="0015419C" w:rsidP="0015419C">
      <w:pPr>
        <w:pStyle w:val="Caption"/>
        <w:jc w:val="center"/>
      </w:pPr>
      <w:r w:rsidRPr="00DC6274">
        <w:t xml:space="preserve">Figure </w:t>
      </w:r>
      <w:fldSimple w:instr=" SEQ Figure \* ARABIC ">
        <w:r w:rsidR="00FD5C38">
          <w:rPr>
            <w:noProof/>
          </w:rPr>
          <w:t>1</w:t>
        </w:r>
      </w:fldSimple>
      <w:r w:rsidRPr="00DC6274">
        <w:t>: UML Class Diagram Android</w:t>
      </w:r>
    </w:p>
    <w:p w14:paraId="56B91A84" w14:textId="6FA5C0AC" w:rsidR="00A248E4" w:rsidRPr="00DC6274" w:rsidRDefault="00A248E4" w:rsidP="00276D48"/>
    <w:p w14:paraId="5628FA55" w14:textId="77777777" w:rsidR="0015419C" w:rsidRPr="00DC6274" w:rsidRDefault="0015419C" w:rsidP="0015419C">
      <w:pPr>
        <w:keepNext/>
      </w:pPr>
      <w:r w:rsidRPr="00DC6274">
        <w:rPr>
          <w:noProof/>
        </w:rPr>
        <w:drawing>
          <wp:inline distT="0" distB="0" distL="0" distR="0" wp14:anchorId="1F759477" wp14:editId="5FD09D4A">
            <wp:extent cx="6332156" cy="18859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39289" cy="1888074"/>
                    </a:xfrm>
                    <a:prstGeom prst="rect">
                      <a:avLst/>
                    </a:prstGeom>
                    <a:noFill/>
                    <a:ln>
                      <a:noFill/>
                    </a:ln>
                  </pic:spPr>
                </pic:pic>
              </a:graphicData>
            </a:graphic>
          </wp:inline>
        </w:drawing>
      </w:r>
    </w:p>
    <w:p w14:paraId="44DD8616" w14:textId="1934E35B" w:rsidR="00A248E4" w:rsidRPr="00DC6274" w:rsidRDefault="0015419C" w:rsidP="0015419C">
      <w:pPr>
        <w:pStyle w:val="Caption"/>
        <w:jc w:val="center"/>
      </w:pPr>
      <w:r w:rsidRPr="00DC6274">
        <w:t xml:space="preserve">Figure </w:t>
      </w:r>
      <w:fldSimple w:instr=" SEQ Figure \* ARABIC ">
        <w:r w:rsidR="00FD5C38">
          <w:rPr>
            <w:noProof/>
          </w:rPr>
          <w:t>2</w:t>
        </w:r>
      </w:fldSimple>
      <w:r w:rsidRPr="00DC6274">
        <w:t>: UML Class Diagram Spring</w:t>
      </w:r>
    </w:p>
    <w:p w14:paraId="0C3DEBF3" w14:textId="21CD6EE0" w:rsidR="00945838" w:rsidRPr="00DC6274" w:rsidRDefault="00945838" w:rsidP="00945838">
      <w:pPr>
        <w:pStyle w:val="Heading2"/>
        <w:rPr>
          <w:rFonts w:ascii="Times New Roman" w:hAnsi="Times New Roman" w:cs="Times New Roman"/>
        </w:rPr>
      </w:pPr>
      <w:bookmarkStart w:id="24" w:name="_Toc69380752"/>
      <w:r w:rsidRPr="00DC6274">
        <w:rPr>
          <w:rFonts w:ascii="Times New Roman" w:hAnsi="Times New Roman" w:cs="Times New Roman"/>
        </w:rPr>
        <w:t>3.</w:t>
      </w:r>
      <w:r w:rsidR="00402FD1" w:rsidRPr="00DC6274">
        <w:rPr>
          <w:rFonts w:ascii="Times New Roman" w:hAnsi="Times New Roman" w:cs="Times New Roman"/>
        </w:rPr>
        <w:t>3</w:t>
      </w:r>
      <w:r w:rsidRPr="00DC6274">
        <w:rPr>
          <w:rFonts w:ascii="Times New Roman" w:hAnsi="Times New Roman" w:cs="Times New Roman"/>
        </w:rPr>
        <w:t xml:space="preserve"> Sequence Diagram</w:t>
      </w:r>
      <w:bookmarkEnd w:id="24"/>
    </w:p>
    <w:p w14:paraId="612343EA" w14:textId="14AF260A" w:rsidR="004E7026" w:rsidRPr="00DC6274" w:rsidRDefault="004E7026" w:rsidP="004E7026">
      <w:r w:rsidRPr="00DC6274">
        <w:t>Generating a route.</w:t>
      </w:r>
    </w:p>
    <w:p w14:paraId="77E99B1E" w14:textId="57F0D332" w:rsidR="00DF2F33" w:rsidRPr="00DC6274" w:rsidRDefault="00DF2F33" w:rsidP="00DF2F33">
      <w:r w:rsidRPr="00DC6274">
        <w:rPr>
          <w:noProof/>
        </w:rPr>
        <w:drawing>
          <wp:inline distT="0" distB="0" distL="0" distR="0" wp14:anchorId="4CE30466" wp14:editId="0047177D">
            <wp:extent cx="6461727" cy="2343150"/>
            <wp:effectExtent l="0" t="0" r="0" b="0"/>
            <wp:docPr id="53"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89465" cy="2353208"/>
                    </a:xfrm>
                    <a:prstGeom prst="rect">
                      <a:avLst/>
                    </a:prstGeom>
                    <a:noFill/>
                    <a:ln>
                      <a:noFill/>
                    </a:ln>
                  </pic:spPr>
                </pic:pic>
              </a:graphicData>
            </a:graphic>
          </wp:inline>
        </w:drawing>
      </w:r>
    </w:p>
    <w:p w14:paraId="34E01862" w14:textId="1E3EEE4C" w:rsidR="009A6252" w:rsidRPr="00DC6274" w:rsidRDefault="00840FBE" w:rsidP="004A6E27">
      <w:pPr>
        <w:pStyle w:val="Heading1"/>
        <w:rPr>
          <w:rFonts w:ascii="Times New Roman" w:hAnsi="Times New Roman" w:cs="Times New Roman"/>
        </w:rPr>
      </w:pPr>
      <w:bookmarkStart w:id="25" w:name="_Toc69380753"/>
      <w:r w:rsidRPr="00DC6274">
        <w:rPr>
          <w:rFonts w:ascii="Times New Roman" w:hAnsi="Times New Roman" w:cs="Times New Roman"/>
        </w:rPr>
        <w:lastRenderedPageBreak/>
        <w:t xml:space="preserve">4. </w:t>
      </w:r>
      <w:r w:rsidR="00B404A0" w:rsidRPr="00DC6274">
        <w:rPr>
          <w:rFonts w:ascii="Times New Roman" w:hAnsi="Times New Roman" w:cs="Times New Roman"/>
        </w:rPr>
        <w:t>Code</w:t>
      </w:r>
      <w:bookmarkEnd w:id="25"/>
    </w:p>
    <w:p w14:paraId="3F66D5EF" w14:textId="12C1B694" w:rsidR="004462ED" w:rsidRPr="00DC6274" w:rsidRDefault="002B2275" w:rsidP="00E7042E">
      <w:pPr>
        <w:pStyle w:val="Heading2"/>
        <w:rPr>
          <w:rFonts w:ascii="Times New Roman" w:hAnsi="Times New Roman" w:cs="Times New Roman"/>
        </w:rPr>
      </w:pPr>
      <w:bookmarkStart w:id="26" w:name="_Toc69380754"/>
      <w:r w:rsidRPr="00DC6274">
        <w:rPr>
          <w:rFonts w:ascii="Times New Roman" w:hAnsi="Times New Roman" w:cs="Times New Roman"/>
        </w:rPr>
        <w:t xml:space="preserve">4.1 </w:t>
      </w:r>
      <w:r w:rsidR="00435812" w:rsidRPr="00DC6274">
        <w:rPr>
          <w:rFonts w:ascii="Times New Roman" w:hAnsi="Times New Roman" w:cs="Times New Roman"/>
        </w:rPr>
        <w:t>Abstract Factory</w:t>
      </w:r>
      <w:bookmarkEnd w:id="26"/>
    </w:p>
    <w:p w14:paraId="672A1999" w14:textId="4D8A9564" w:rsidR="004462ED" w:rsidRPr="00DC6274" w:rsidRDefault="004462ED" w:rsidP="004462ED">
      <w:pPr>
        <w:spacing w:line="240" w:lineRule="auto"/>
        <w:rPr>
          <w:szCs w:val="24"/>
        </w:rPr>
      </w:pPr>
      <w:r w:rsidRPr="00DC6274">
        <w:rPr>
          <w:szCs w:val="24"/>
        </w:rPr>
        <w:t xml:space="preserve">The Abstract Factory Pattern was implemented to handle the creation of different filters/criteria for generating routes. The first type of criteria filters out connections based on the transport type selected by the user. The second type of criteria has currently not been implemented as we were only able to implement one type of path finding algorithm i.e. the shortest path algorithm which only returns one path found, more on this in the </w:t>
      </w:r>
      <w:r w:rsidR="002C0132" w:rsidRPr="00DC6274">
        <w:rPr>
          <w:szCs w:val="24"/>
        </w:rPr>
        <w:t>Section 7.2.</w:t>
      </w:r>
      <w:r w:rsidRPr="00DC6274">
        <w:rPr>
          <w:szCs w:val="24"/>
        </w:rPr>
        <w:t xml:space="preserve"> This second type of criteria would filter routes based on different parameters the user specified e.g. sort by cheapest routes, sort by shortest distance, only free routes etc. Filters come into the route service class as strings and using the Abstract Factory pattern allows to pass the type of criteria to the </w:t>
      </w:r>
      <w:proofErr w:type="spellStart"/>
      <w:r w:rsidRPr="00DC6274">
        <w:rPr>
          <w:szCs w:val="24"/>
        </w:rPr>
        <w:t>CriteriaFactoryProducer</w:t>
      </w:r>
      <w:proofErr w:type="spellEnd"/>
      <w:r w:rsidRPr="00DC6274">
        <w:rPr>
          <w:szCs w:val="24"/>
        </w:rPr>
        <w:t xml:space="preserve"> to receive the corresponding factory and then use this factory to produce the required criteria e.g. use the </w:t>
      </w:r>
      <w:proofErr w:type="spellStart"/>
      <w:r w:rsidRPr="00DC6274">
        <w:rPr>
          <w:szCs w:val="24"/>
        </w:rPr>
        <w:t>ConnectionCriteriaFactory</w:t>
      </w:r>
      <w:proofErr w:type="spellEnd"/>
      <w:r w:rsidRPr="00DC6274">
        <w:rPr>
          <w:szCs w:val="24"/>
        </w:rPr>
        <w:t xml:space="preserve"> and pass it the filter “WALK” to receive a </w:t>
      </w:r>
      <w:proofErr w:type="spellStart"/>
      <w:r w:rsidRPr="00DC6274">
        <w:rPr>
          <w:szCs w:val="24"/>
        </w:rPr>
        <w:t>WalkCriteria</w:t>
      </w:r>
      <w:proofErr w:type="spellEnd"/>
      <w:r w:rsidRPr="00DC6274">
        <w:rPr>
          <w:szCs w:val="24"/>
        </w:rPr>
        <w:t xml:space="preserve"> which is then used to filter out the connection list. The use of this pattern allows the user to pick their preferred filters and then the backend can determine the required factory at runtime, as mentioned earlier currently only criteria for connections is used and as such this pattern couldn’t be fully utilised.</w:t>
      </w:r>
    </w:p>
    <w:p w14:paraId="5524F260" w14:textId="77777777" w:rsidR="004462ED" w:rsidRPr="00DC6274" w:rsidRDefault="004462ED" w:rsidP="004462ED">
      <w:pPr>
        <w:keepNext/>
        <w:spacing w:line="240" w:lineRule="auto"/>
      </w:pPr>
      <w:r w:rsidRPr="00DC6274">
        <w:rPr>
          <w:noProof/>
          <w:szCs w:val="24"/>
        </w:rPr>
        <w:drawing>
          <wp:inline distT="0" distB="0" distL="0" distR="0" wp14:anchorId="0AA8D859" wp14:editId="0A8080EA">
            <wp:extent cx="5424774" cy="1552575"/>
            <wp:effectExtent l="0" t="0" r="5080" b="0"/>
            <wp:docPr id="56" name="Obraz 7"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descr="Obraz zawierający tekst&#10;&#10;Opis wygenerowany automatycznie"/>
                    <pic:cNvPicPr/>
                  </pic:nvPicPr>
                  <pic:blipFill>
                    <a:blip r:embed="rId14">
                      <a:extLst>
                        <a:ext uri="{28A0092B-C50C-407E-A947-70E740481C1C}">
                          <a14:useLocalDpi xmlns:a14="http://schemas.microsoft.com/office/drawing/2010/main" val="0"/>
                        </a:ext>
                      </a:extLst>
                    </a:blip>
                    <a:stretch>
                      <a:fillRect/>
                    </a:stretch>
                  </pic:blipFill>
                  <pic:spPr>
                    <a:xfrm>
                      <a:off x="0" y="0"/>
                      <a:ext cx="5489404" cy="1571072"/>
                    </a:xfrm>
                    <a:prstGeom prst="rect">
                      <a:avLst/>
                    </a:prstGeom>
                  </pic:spPr>
                </pic:pic>
              </a:graphicData>
            </a:graphic>
          </wp:inline>
        </w:drawing>
      </w:r>
    </w:p>
    <w:p w14:paraId="05732705" w14:textId="3AE0CC25" w:rsidR="004462ED" w:rsidRPr="00DC6274" w:rsidRDefault="004462ED" w:rsidP="004462ED">
      <w:pPr>
        <w:pStyle w:val="Caption"/>
      </w:pPr>
      <w:r w:rsidRPr="00DC6274">
        <w:t xml:space="preserve">Figure </w:t>
      </w:r>
      <w:fldSimple w:instr=" SEQ Figure \* ARABIC ">
        <w:r w:rsidR="00FD5C38">
          <w:rPr>
            <w:noProof/>
          </w:rPr>
          <w:t>3</w:t>
        </w:r>
      </w:fldSimple>
      <w:r w:rsidRPr="00DC6274">
        <w:t>. AbstractCriteriaFactory.java</w:t>
      </w:r>
    </w:p>
    <w:p w14:paraId="1FF8FDC5" w14:textId="6BFC3E60" w:rsidR="00241CC3" w:rsidRPr="00DC6274" w:rsidRDefault="00241CC3" w:rsidP="00241CC3">
      <w:r w:rsidRPr="00DC6274">
        <w:t xml:space="preserve">Above figure shows the code for the </w:t>
      </w:r>
      <w:proofErr w:type="spellStart"/>
      <w:r w:rsidRPr="00DC6274">
        <w:t>AbstractCeriteriaFactory</w:t>
      </w:r>
      <w:proofErr w:type="spellEnd"/>
      <w:r w:rsidRPr="00DC6274">
        <w:t xml:space="preserve"> class which factories extend and return the corresponding criteria.</w:t>
      </w:r>
    </w:p>
    <w:p w14:paraId="2DAC8BA3" w14:textId="77777777" w:rsidR="004462ED" w:rsidRPr="00DC6274" w:rsidRDefault="004462ED" w:rsidP="004462ED">
      <w:pPr>
        <w:keepNext/>
        <w:spacing w:line="240" w:lineRule="auto"/>
      </w:pPr>
      <w:r w:rsidRPr="00DC6274">
        <w:rPr>
          <w:noProof/>
          <w:szCs w:val="24"/>
        </w:rPr>
        <w:lastRenderedPageBreak/>
        <w:drawing>
          <wp:inline distT="0" distB="0" distL="0" distR="0" wp14:anchorId="7EDE356B" wp14:editId="5B84679B">
            <wp:extent cx="4695825" cy="3341738"/>
            <wp:effectExtent l="0" t="0" r="0" b="0"/>
            <wp:docPr id="57" name="Obraz 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Obraz zawierający tekst&#10;&#10;Opis wygenerowany automatycznie"/>
                    <pic:cNvPicPr/>
                  </pic:nvPicPr>
                  <pic:blipFill>
                    <a:blip r:embed="rId15">
                      <a:extLst>
                        <a:ext uri="{28A0092B-C50C-407E-A947-70E740481C1C}">
                          <a14:useLocalDpi xmlns:a14="http://schemas.microsoft.com/office/drawing/2010/main" val="0"/>
                        </a:ext>
                      </a:extLst>
                    </a:blip>
                    <a:stretch>
                      <a:fillRect/>
                    </a:stretch>
                  </pic:blipFill>
                  <pic:spPr>
                    <a:xfrm>
                      <a:off x="0" y="0"/>
                      <a:ext cx="4788074" cy="3407386"/>
                    </a:xfrm>
                    <a:prstGeom prst="rect">
                      <a:avLst/>
                    </a:prstGeom>
                  </pic:spPr>
                </pic:pic>
              </a:graphicData>
            </a:graphic>
          </wp:inline>
        </w:drawing>
      </w:r>
    </w:p>
    <w:p w14:paraId="4F75B51F" w14:textId="579086CC" w:rsidR="004462ED" w:rsidRPr="00DC6274" w:rsidRDefault="004462ED" w:rsidP="00DD5EEC">
      <w:pPr>
        <w:pStyle w:val="Caption"/>
        <w:jc w:val="center"/>
      </w:pPr>
      <w:r w:rsidRPr="00DC6274">
        <w:t xml:space="preserve">Figure </w:t>
      </w:r>
      <w:fldSimple w:instr=" SEQ Figure \* ARABIC ">
        <w:r w:rsidR="00FD5C38">
          <w:rPr>
            <w:noProof/>
          </w:rPr>
          <w:t>4</w:t>
        </w:r>
      </w:fldSimple>
      <w:r w:rsidRPr="00DC6274">
        <w:t>. CriteriaFactoryProducer.java</w:t>
      </w:r>
    </w:p>
    <w:p w14:paraId="3914CA92" w14:textId="7F9A6CDF" w:rsidR="005F58A4" w:rsidRPr="00DC6274" w:rsidRDefault="00241CC3" w:rsidP="00241CC3">
      <w:r w:rsidRPr="00DC6274">
        <w:t xml:space="preserve">Above figure shows </w:t>
      </w:r>
      <w:proofErr w:type="spellStart"/>
      <w:r w:rsidRPr="00DC6274">
        <w:t>CriteriaFactoryProducer</w:t>
      </w:r>
      <w:proofErr w:type="spellEnd"/>
      <w:r w:rsidRPr="00DC6274">
        <w:t xml:space="preserve"> which is used to create the required factory depending on the </w:t>
      </w:r>
      <w:proofErr w:type="spellStart"/>
      <w:r w:rsidRPr="00DC6274">
        <w:t>factoryType</w:t>
      </w:r>
      <w:proofErr w:type="spellEnd"/>
      <w:r w:rsidRPr="00DC6274">
        <w:t xml:space="preserve"> parameter i.e. “CONNECTION” for connection factory and “ROUTE” for route factory.</w:t>
      </w:r>
    </w:p>
    <w:p w14:paraId="71B235FC" w14:textId="77777777" w:rsidR="004462ED" w:rsidRPr="00DC6274" w:rsidRDefault="004462ED" w:rsidP="004462ED">
      <w:pPr>
        <w:keepNext/>
        <w:spacing w:line="240" w:lineRule="auto"/>
      </w:pPr>
      <w:r w:rsidRPr="00DC6274">
        <w:rPr>
          <w:noProof/>
          <w:szCs w:val="24"/>
        </w:rPr>
        <w:lastRenderedPageBreak/>
        <w:drawing>
          <wp:inline distT="0" distB="0" distL="0" distR="0" wp14:anchorId="7A22BA48" wp14:editId="21515924">
            <wp:extent cx="5495834" cy="6429375"/>
            <wp:effectExtent l="0" t="0" r="0" b="0"/>
            <wp:docPr id="58" name="Obraz 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Obraz zawierający tekst&#10;&#10;Opis wygenerowany automatycznie"/>
                    <pic:cNvPicPr/>
                  </pic:nvPicPr>
                  <pic:blipFill>
                    <a:blip r:embed="rId16">
                      <a:extLst>
                        <a:ext uri="{28A0092B-C50C-407E-A947-70E740481C1C}">
                          <a14:useLocalDpi xmlns:a14="http://schemas.microsoft.com/office/drawing/2010/main" val="0"/>
                        </a:ext>
                      </a:extLst>
                    </a:blip>
                    <a:stretch>
                      <a:fillRect/>
                    </a:stretch>
                  </pic:blipFill>
                  <pic:spPr>
                    <a:xfrm>
                      <a:off x="0" y="0"/>
                      <a:ext cx="5504958" cy="6440049"/>
                    </a:xfrm>
                    <a:prstGeom prst="rect">
                      <a:avLst/>
                    </a:prstGeom>
                  </pic:spPr>
                </pic:pic>
              </a:graphicData>
            </a:graphic>
          </wp:inline>
        </w:drawing>
      </w:r>
    </w:p>
    <w:p w14:paraId="5CCDE893" w14:textId="6D52C2C3" w:rsidR="004462ED" w:rsidRPr="00DC6274" w:rsidRDefault="004462ED" w:rsidP="00DD5EEC">
      <w:pPr>
        <w:pStyle w:val="Caption"/>
        <w:jc w:val="center"/>
      </w:pPr>
      <w:r w:rsidRPr="00DC6274">
        <w:t xml:space="preserve">Figure </w:t>
      </w:r>
      <w:fldSimple w:instr=" SEQ Figure \* ARABIC ">
        <w:r w:rsidR="00FD5C38">
          <w:rPr>
            <w:noProof/>
          </w:rPr>
          <w:t>5</w:t>
        </w:r>
      </w:fldSimple>
      <w:r w:rsidRPr="00DC6274">
        <w:t>. ConnectionCriteriaFactory.java</w:t>
      </w:r>
    </w:p>
    <w:p w14:paraId="7939477D" w14:textId="1BF42F31" w:rsidR="007944A2" w:rsidRPr="00DC6274" w:rsidRDefault="007944A2" w:rsidP="007944A2">
      <w:r w:rsidRPr="00DC6274">
        <w:t xml:space="preserve">Figure 5 shows a </w:t>
      </w:r>
      <w:proofErr w:type="spellStart"/>
      <w:r w:rsidRPr="00DC6274">
        <w:t>ConnectionCriteriaFactory</w:t>
      </w:r>
      <w:proofErr w:type="spellEnd"/>
      <w:r w:rsidRPr="00DC6274">
        <w:t xml:space="preserve"> which creates and returns connection criteria.</w:t>
      </w:r>
    </w:p>
    <w:p w14:paraId="62603C1F" w14:textId="77777777" w:rsidR="004462ED" w:rsidRPr="00DC6274" w:rsidRDefault="004462ED" w:rsidP="004462ED">
      <w:pPr>
        <w:keepNext/>
        <w:spacing w:line="240" w:lineRule="auto"/>
      </w:pPr>
      <w:r w:rsidRPr="00DC6274">
        <w:rPr>
          <w:noProof/>
          <w:szCs w:val="24"/>
        </w:rPr>
        <w:lastRenderedPageBreak/>
        <w:drawing>
          <wp:inline distT="0" distB="0" distL="0" distR="0" wp14:anchorId="48D56CA8" wp14:editId="3EB633CF">
            <wp:extent cx="5086350" cy="3457058"/>
            <wp:effectExtent l="0" t="0" r="0" b="0"/>
            <wp:docPr id="59" name="Obraz 6"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descr="Obraz zawierający tekst&#10;&#10;Opis wygenerowany automatycznie"/>
                    <pic:cNvPicPr/>
                  </pic:nvPicPr>
                  <pic:blipFill>
                    <a:blip r:embed="rId17">
                      <a:extLst>
                        <a:ext uri="{28A0092B-C50C-407E-A947-70E740481C1C}">
                          <a14:useLocalDpi xmlns:a14="http://schemas.microsoft.com/office/drawing/2010/main" val="0"/>
                        </a:ext>
                      </a:extLst>
                    </a:blip>
                    <a:stretch>
                      <a:fillRect/>
                    </a:stretch>
                  </pic:blipFill>
                  <pic:spPr>
                    <a:xfrm>
                      <a:off x="0" y="0"/>
                      <a:ext cx="5100097" cy="3466401"/>
                    </a:xfrm>
                    <a:prstGeom prst="rect">
                      <a:avLst/>
                    </a:prstGeom>
                  </pic:spPr>
                </pic:pic>
              </a:graphicData>
            </a:graphic>
          </wp:inline>
        </w:drawing>
      </w:r>
    </w:p>
    <w:p w14:paraId="20EF609B" w14:textId="14420428" w:rsidR="004462ED" w:rsidRPr="00DC6274" w:rsidRDefault="004462ED" w:rsidP="00DD5EEC">
      <w:pPr>
        <w:pStyle w:val="Caption"/>
        <w:jc w:val="center"/>
      </w:pPr>
      <w:r w:rsidRPr="00DC6274">
        <w:t xml:space="preserve">Figure </w:t>
      </w:r>
      <w:fldSimple w:instr=" SEQ Figure \* ARABIC ">
        <w:r w:rsidR="00FD5C38">
          <w:rPr>
            <w:noProof/>
          </w:rPr>
          <w:t>6</w:t>
        </w:r>
      </w:fldSimple>
      <w:r w:rsidRPr="00DC6274">
        <w:t>. RouteCriteriaFactory.java</w:t>
      </w:r>
    </w:p>
    <w:p w14:paraId="3DA6EC8A" w14:textId="3A9DE9BD" w:rsidR="00A5589B" w:rsidRPr="00DC6274" w:rsidRDefault="00A5589B" w:rsidP="00A5589B">
      <w:r w:rsidRPr="00DC6274">
        <w:t xml:space="preserve">Figure </w:t>
      </w:r>
      <w:r w:rsidR="00265285" w:rsidRPr="00DC6274">
        <w:t>6</w:t>
      </w:r>
      <w:r w:rsidRPr="00DC6274">
        <w:t xml:space="preserve"> shows a </w:t>
      </w:r>
      <w:proofErr w:type="spellStart"/>
      <w:r w:rsidRPr="00DC6274">
        <w:t>RouteCriteriaFactory</w:t>
      </w:r>
      <w:proofErr w:type="spellEnd"/>
      <w:r w:rsidRPr="00DC6274">
        <w:t xml:space="preserve"> which creates and returns route criteria.</w:t>
      </w:r>
    </w:p>
    <w:p w14:paraId="74329531" w14:textId="77777777" w:rsidR="00A5589B" w:rsidRPr="00DC6274" w:rsidRDefault="00A5589B" w:rsidP="00A5589B"/>
    <w:p w14:paraId="1A59F101" w14:textId="77777777" w:rsidR="004462ED" w:rsidRPr="00DC6274" w:rsidRDefault="004462ED" w:rsidP="004462ED">
      <w:pPr>
        <w:keepNext/>
        <w:spacing w:line="240" w:lineRule="auto"/>
      </w:pPr>
      <w:r w:rsidRPr="00DC6274">
        <w:rPr>
          <w:noProof/>
          <w:szCs w:val="24"/>
        </w:rPr>
        <w:lastRenderedPageBreak/>
        <w:drawing>
          <wp:inline distT="0" distB="0" distL="0" distR="0" wp14:anchorId="6EEE70AD" wp14:editId="2487573A">
            <wp:extent cx="5057775" cy="4748356"/>
            <wp:effectExtent l="0" t="0" r="0" b="0"/>
            <wp:docPr id="60" name="Obraz 5"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descr="Obraz zawierający tekst&#10;&#10;Opis wygenerowany automatycznie"/>
                    <pic:cNvPicPr/>
                  </pic:nvPicPr>
                  <pic:blipFill>
                    <a:blip r:embed="rId18">
                      <a:extLst>
                        <a:ext uri="{28A0092B-C50C-407E-A947-70E740481C1C}">
                          <a14:useLocalDpi xmlns:a14="http://schemas.microsoft.com/office/drawing/2010/main" val="0"/>
                        </a:ext>
                      </a:extLst>
                    </a:blip>
                    <a:stretch>
                      <a:fillRect/>
                    </a:stretch>
                  </pic:blipFill>
                  <pic:spPr>
                    <a:xfrm>
                      <a:off x="0" y="0"/>
                      <a:ext cx="5102894" cy="4790715"/>
                    </a:xfrm>
                    <a:prstGeom prst="rect">
                      <a:avLst/>
                    </a:prstGeom>
                  </pic:spPr>
                </pic:pic>
              </a:graphicData>
            </a:graphic>
          </wp:inline>
        </w:drawing>
      </w:r>
    </w:p>
    <w:p w14:paraId="077F6CE9" w14:textId="01C80270" w:rsidR="004462ED" w:rsidRPr="00DC6274" w:rsidRDefault="004462ED" w:rsidP="00DD5EEC">
      <w:pPr>
        <w:pStyle w:val="Caption"/>
        <w:jc w:val="center"/>
      </w:pPr>
      <w:r w:rsidRPr="00DC6274">
        <w:t xml:space="preserve">Figure </w:t>
      </w:r>
      <w:fldSimple w:instr=" SEQ Figure \* ARABIC ">
        <w:r w:rsidR="00FD5C38">
          <w:rPr>
            <w:noProof/>
          </w:rPr>
          <w:t>7</w:t>
        </w:r>
      </w:fldSimple>
      <w:r w:rsidRPr="00DC6274">
        <w:t>. Use of the Abstract Factory Pattern in RouteServiceImpl.java</w:t>
      </w:r>
    </w:p>
    <w:p w14:paraId="31FA97FA" w14:textId="58069B58" w:rsidR="00265285" w:rsidRPr="00DC6274" w:rsidRDefault="00265285" w:rsidP="00265285">
      <w:r w:rsidRPr="00DC6274">
        <w:t xml:space="preserve">In above figure lines 86 to 115 contains a switch case statement that was used to create the required criteria, </w:t>
      </w:r>
      <w:r w:rsidR="0067173C" w:rsidRPr="00DC6274">
        <w:t xml:space="preserve">this got replaced by lines 82 to 85 by using the </w:t>
      </w:r>
      <w:proofErr w:type="spellStart"/>
      <w:r w:rsidR="0067173C" w:rsidRPr="00DC6274">
        <w:t>AbstractFactory</w:t>
      </w:r>
      <w:proofErr w:type="spellEnd"/>
      <w:r w:rsidR="0067173C" w:rsidRPr="00DC6274">
        <w:t xml:space="preserve"> pattern</w:t>
      </w:r>
      <w:r w:rsidR="001D71E7" w:rsidRPr="00DC6274">
        <w:t>. This makes the code more readable.</w:t>
      </w:r>
    </w:p>
    <w:p w14:paraId="4A86682E" w14:textId="77777777" w:rsidR="0098716E" w:rsidRDefault="0098716E">
      <w:pPr>
        <w:rPr>
          <w:rFonts w:eastAsiaTheme="majorEastAsia"/>
          <w:color w:val="2F5496" w:themeColor="accent1" w:themeShade="BF"/>
          <w:sz w:val="26"/>
          <w:szCs w:val="26"/>
        </w:rPr>
      </w:pPr>
      <w:bookmarkStart w:id="27" w:name="_Toc69380755"/>
      <w:r>
        <w:br w:type="page"/>
      </w:r>
    </w:p>
    <w:p w14:paraId="6A4CAE82" w14:textId="5FAB526F" w:rsidR="00826E66" w:rsidRPr="00DC6274" w:rsidRDefault="00275ED2" w:rsidP="00275ED2">
      <w:pPr>
        <w:pStyle w:val="Heading2"/>
        <w:rPr>
          <w:rFonts w:ascii="Times New Roman" w:hAnsi="Times New Roman" w:cs="Times New Roman"/>
        </w:rPr>
      </w:pPr>
      <w:r w:rsidRPr="00DC6274">
        <w:rPr>
          <w:rFonts w:ascii="Times New Roman" w:hAnsi="Times New Roman" w:cs="Times New Roman"/>
        </w:rPr>
        <w:lastRenderedPageBreak/>
        <w:t>4.2 Command Pattern</w:t>
      </w:r>
      <w:bookmarkEnd w:id="27"/>
    </w:p>
    <w:p w14:paraId="6D7BE610" w14:textId="5791A67A" w:rsidR="00680CB6" w:rsidRPr="00DC6274" w:rsidRDefault="004462ED" w:rsidP="004462ED">
      <w:pPr>
        <w:spacing w:line="240" w:lineRule="auto"/>
        <w:rPr>
          <w:szCs w:val="24"/>
        </w:rPr>
      </w:pPr>
      <w:r w:rsidRPr="00DC6274">
        <w:rPr>
          <w:szCs w:val="24"/>
        </w:rPr>
        <w:t xml:space="preserve">The Command Pattern was used for applying discounts once a user requests to book a ticket. Discounts are found using their code which is a string variable. Before the Command Pattern was implemented all the logic for finding and applying discounts was done completely in the BookingServiceImpl class, this made the </w:t>
      </w:r>
      <w:proofErr w:type="spellStart"/>
      <w:r w:rsidRPr="00DC6274">
        <w:rPr>
          <w:szCs w:val="24"/>
        </w:rPr>
        <w:t>addBooking</w:t>
      </w:r>
      <w:proofErr w:type="spellEnd"/>
      <w:r w:rsidRPr="00DC6274">
        <w:rPr>
          <w:szCs w:val="24"/>
        </w:rPr>
        <w:t xml:space="preserve"> method inside it very large, hard to read and understand, it also would prove very difficult if the system required to support new type of discounts or if an old discount type had to be changed. </w:t>
      </w:r>
    </w:p>
    <w:p w14:paraId="41B11145" w14:textId="17259917" w:rsidR="00680CB6" w:rsidRDefault="00680CB6" w:rsidP="004462ED">
      <w:pPr>
        <w:spacing w:line="240" w:lineRule="auto"/>
        <w:rPr>
          <w:szCs w:val="24"/>
        </w:rPr>
      </w:pPr>
    </w:p>
    <w:p w14:paraId="186ECE17" w14:textId="77777777" w:rsidR="00196A1D" w:rsidRPr="00DC6274" w:rsidRDefault="00196A1D" w:rsidP="004462ED">
      <w:pPr>
        <w:spacing w:line="240" w:lineRule="auto"/>
        <w:rPr>
          <w:szCs w:val="24"/>
        </w:rPr>
      </w:pPr>
    </w:p>
    <w:p w14:paraId="43513978" w14:textId="77777777" w:rsidR="004462ED" w:rsidRPr="00DC6274" w:rsidRDefault="004462ED" w:rsidP="004462ED">
      <w:pPr>
        <w:keepNext/>
        <w:spacing w:line="240" w:lineRule="auto"/>
      </w:pPr>
      <w:r w:rsidRPr="00DC6274">
        <w:rPr>
          <w:noProof/>
          <w:szCs w:val="24"/>
        </w:rPr>
        <w:drawing>
          <wp:inline distT="0" distB="0" distL="0" distR="0" wp14:anchorId="6EDCC932" wp14:editId="271F8697">
            <wp:extent cx="4657725" cy="1162126"/>
            <wp:effectExtent l="0" t="0" r="0" b="0"/>
            <wp:docPr id="61"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a:extLst>
                        <a:ext uri="{28A0092B-C50C-407E-A947-70E740481C1C}">
                          <a14:useLocalDpi xmlns:a14="http://schemas.microsoft.com/office/drawing/2010/main" val="0"/>
                        </a:ext>
                      </a:extLst>
                    </a:blip>
                    <a:stretch>
                      <a:fillRect/>
                    </a:stretch>
                  </pic:blipFill>
                  <pic:spPr>
                    <a:xfrm>
                      <a:off x="0" y="0"/>
                      <a:ext cx="4672527" cy="1165819"/>
                    </a:xfrm>
                    <a:prstGeom prst="rect">
                      <a:avLst/>
                    </a:prstGeom>
                  </pic:spPr>
                </pic:pic>
              </a:graphicData>
            </a:graphic>
          </wp:inline>
        </w:drawing>
      </w:r>
    </w:p>
    <w:p w14:paraId="1E168FC1" w14:textId="4995E661" w:rsidR="004462ED" w:rsidRDefault="004462ED" w:rsidP="00DC53BB">
      <w:pPr>
        <w:pStyle w:val="Caption"/>
        <w:jc w:val="center"/>
      </w:pPr>
      <w:r w:rsidRPr="00DC6274">
        <w:t xml:space="preserve">Figure </w:t>
      </w:r>
      <w:fldSimple w:instr=" SEQ Figure \* ARABIC ">
        <w:r w:rsidR="00FD5C38">
          <w:rPr>
            <w:noProof/>
          </w:rPr>
          <w:t>8</w:t>
        </w:r>
      </w:fldSimple>
      <w:r w:rsidRPr="00DC6274">
        <w:t>. DiscountOperation.java</w:t>
      </w:r>
    </w:p>
    <w:p w14:paraId="16B3FBDF" w14:textId="11D24B51" w:rsidR="00455CB8" w:rsidRDefault="00455CB8" w:rsidP="00455CB8"/>
    <w:p w14:paraId="4BA029D5" w14:textId="77777777" w:rsidR="00455CB8" w:rsidRPr="00455CB8" w:rsidRDefault="00455CB8" w:rsidP="00455CB8"/>
    <w:p w14:paraId="6295ACD0" w14:textId="77777777" w:rsidR="004462ED" w:rsidRPr="00DC6274" w:rsidRDefault="004462ED" w:rsidP="004462ED">
      <w:pPr>
        <w:keepNext/>
        <w:spacing w:line="240" w:lineRule="auto"/>
      </w:pPr>
      <w:r w:rsidRPr="00DC6274">
        <w:rPr>
          <w:noProof/>
          <w:szCs w:val="24"/>
        </w:rPr>
        <w:drawing>
          <wp:inline distT="0" distB="0" distL="0" distR="0" wp14:anchorId="7F7B1968" wp14:editId="308AA0B8">
            <wp:extent cx="5610225" cy="2860769"/>
            <wp:effectExtent l="0" t="0" r="0" b="0"/>
            <wp:docPr id="62" name="Obraz 9"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descr="Obraz zawierający tekst&#10;&#10;Opis wygenerowany automatycznie"/>
                    <pic:cNvPicPr/>
                  </pic:nvPicPr>
                  <pic:blipFill>
                    <a:blip r:embed="rId20">
                      <a:extLst>
                        <a:ext uri="{28A0092B-C50C-407E-A947-70E740481C1C}">
                          <a14:useLocalDpi xmlns:a14="http://schemas.microsoft.com/office/drawing/2010/main" val="0"/>
                        </a:ext>
                      </a:extLst>
                    </a:blip>
                    <a:stretch>
                      <a:fillRect/>
                    </a:stretch>
                  </pic:blipFill>
                  <pic:spPr>
                    <a:xfrm>
                      <a:off x="0" y="0"/>
                      <a:ext cx="5635659" cy="2873738"/>
                    </a:xfrm>
                    <a:prstGeom prst="rect">
                      <a:avLst/>
                    </a:prstGeom>
                  </pic:spPr>
                </pic:pic>
              </a:graphicData>
            </a:graphic>
          </wp:inline>
        </w:drawing>
      </w:r>
    </w:p>
    <w:p w14:paraId="23138F44" w14:textId="7FAD5CD0" w:rsidR="004462ED" w:rsidRPr="00DC6274" w:rsidRDefault="004462ED" w:rsidP="00DC53BB">
      <w:pPr>
        <w:pStyle w:val="Caption"/>
        <w:jc w:val="center"/>
      </w:pPr>
      <w:bookmarkStart w:id="28" w:name="_Ref68358101"/>
      <w:r w:rsidRPr="00DC6274">
        <w:t xml:space="preserve">Figure </w:t>
      </w:r>
      <w:fldSimple w:instr=" SEQ Figure \* ARABIC ">
        <w:r w:rsidR="00FD5C38">
          <w:rPr>
            <w:noProof/>
          </w:rPr>
          <w:t>9</w:t>
        </w:r>
      </w:fldSimple>
      <w:bookmarkEnd w:id="28"/>
      <w:r w:rsidRPr="00DC6274">
        <w:t>. ApplyDiscount.java</w:t>
      </w:r>
    </w:p>
    <w:p w14:paraId="406BE62A" w14:textId="77777777" w:rsidR="004462ED" w:rsidRPr="00DC6274" w:rsidRDefault="004462ED" w:rsidP="004462ED">
      <w:pPr>
        <w:keepNext/>
        <w:spacing w:line="240" w:lineRule="auto"/>
      </w:pPr>
      <w:r w:rsidRPr="00DC6274">
        <w:rPr>
          <w:noProof/>
          <w:szCs w:val="24"/>
        </w:rPr>
        <w:lastRenderedPageBreak/>
        <w:drawing>
          <wp:inline distT="0" distB="0" distL="0" distR="0" wp14:anchorId="51448916" wp14:editId="30A24F3E">
            <wp:extent cx="5257800" cy="3259465"/>
            <wp:effectExtent l="0" t="0" r="0" b="0"/>
            <wp:docPr id="63" name="Obraz 8"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az 8" descr="Obraz zawierający tekst&#10;&#10;Opis wygenerowany automatycznie"/>
                    <pic:cNvPicPr/>
                  </pic:nvPicPr>
                  <pic:blipFill>
                    <a:blip r:embed="rId21">
                      <a:extLst>
                        <a:ext uri="{28A0092B-C50C-407E-A947-70E740481C1C}">
                          <a14:useLocalDpi xmlns:a14="http://schemas.microsoft.com/office/drawing/2010/main" val="0"/>
                        </a:ext>
                      </a:extLst>
                    </a:blip>
                    <a:stretch>
                      <a:fillRect/>
                    </a:stretch>
                  </pic:blipFill>
                  <pic:spPr>
                    <a:xfrm>
                      <a:off x="0" y="0"/>
                      <a:ext cx="5320135" cy="3298108"/>
                    </a:xfrm>
                    <a:prstGeom prst="rect">
                      <a:avLst/>
                    </a:prstGeom>
                  </pic:spPr>
                </pic:pic>
              </a:graphicData>
            </a:graphic>
          </wp:inline>
        </w:drawing>
      </w:r>
    </w:p>
    <w:p w14:paraId="5EA03638" w14:textId="07011BEB" w:rsidR="00AD78A4" w:rsidRPr="00DC6274" w:rsidRDefault="004462ED" w:rsidP="00AD78A4">
      <w:pPr>
        <w:pStyle w:val="Caption"/>
        <w:jc w:val="center"/>
      </w:pPr>
      <w:bookmarkStart w:id="29" w:name="_Ref68358110"/>
      <w:r w:rsidRPr="00DC6274">
        <w:t xml:space="preserve">Figure </w:t>
      </w:r>
      <w:fldSimple w:instr=" SEQ Figure \* ARABIC ">
        <w:r w:rsidR="00FD5C38">
          <w:rPr>
            <w:noProof/>
          </w:rPr>
          <w:t>10</w:t>
        </w:r>
      </w:fldSimple>
      <w:bookmarkEnd w:id="29"/>
      <w:r w:rsidRPr="00DC6274">
        <w:t>. ApplyAllDiscount.java</w:t>
      </w:r>
    </w:p>
    <w:p w14:paraId="20B23020" w14:textId="77777777" w:rsidR="004462ED" w:rsidRPr="00DC6274" w:rsidRDefault="004462ED" w:rsidP="004462ED">
      <w:pPr>
        <w:keepNext/>
        <w:spacing w:line="240" w:lineRule="auto"/>
      </w:pPr>
      <w:r w:rsidRPr="00DC6274">
        <w:rPr>
          <w:noProof/>
          <w:szCs w:val="24"/>
        </w:rPr>
        <w:drawing>
          <wp:inline distT="0" distB="0" distL="0" distR="0" wp14:anchorId="74E15A85" wp14:editId="045AA94A">
            <wp:extent cx="5760720" cy="4985385"/>
            <wp:effectExtent l="0" t="0" r="0" b="5715"/>
            <wp:docPr id="64"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5760720" cy="4985385"/>
                    </a:xfrm>
                    <a:prstGeom prst="rect">
                      <a:avLst/>
                    </a:prstGeom>
                  </pic:spPr>
                </pic:pic>
              </a:graphicData>
            </a:graphic>
          </wp:inline>
        </w:drawing>
      </w:r>
    </w:p>
    <w:p w14:paraId="6EED080D" w14:textId="6EAD82CA" w:rsidR="004462ED" w:rsidRPr="00DC6274" w:rsidRDefault="004462ED" w:rsidP="00DC53BB">
      <w:pPr>
        <w:pStyle w:val="Caption"/>
        <w:jc w:val="center"/>
      </w:pPr>
      <w:bookmarkStart w:id="30" w:name="_Ref68358062"/>
      <w:r w:rsidRPr="00DC6274">
        <w:t xml:space="preserve">Figure </w:t>
      </w:r>
      <w:fldSimple w:instr=" SEQ Figure \* ARABIC ">
        <w:r w:rsidR="00FD5C38">
          <w:rPr>
            <w:noProof/>
          </w:rPr>
          <w:t>11</w:t>
        </w:r>
      </w:fldSimple>
      <w:bookmarkEnd w:id="30"/>
      <w:r w:rsidRPr="00DC6274">
        <w:t xml:space="preserve">. </w:t>
      </w:r>
      <w:bookmarkStart w:id="31" w:name="_Ref68358058"/>
      <w:r w:rsidRPr="00DC6274">
        <w:t>DiscountContext.java</w:t>
      </w:r>
      <w:bookmarkEnd w:id="31"/>
    </w:p>
    <w:p w14:paraId="524CFC43" w14:textId="0FF8E7F5" w:rsidR="00680CB6" w:rsidRPr="00DC6274" w:rsidRDefault="00680CB6" w:rsidP="00680CB6">
      <w:pPr>
        <w:spacing w:line="240" w:lineRule="auto"/>
        <w:rPr>
          <w:szCs w:val="24"/>
        </w:rPr>
      </w:pPr>
      <w:r w:rsidRPr="00DC6274">
        <w:rPr>
          <w:szCs w:val="24"/>
        </w:rPr>
        <w:lastRenderedPageBreak/>
        <w:t xml:space="preserve">The </w:t>
      </w:r>
      <w:proofErr w:type="spellStart"/>
      <w:r w:rsidRPr="00DC6274">
        <w:rPr>
          <w:szCs w:val="24"/>
        </w:rPr>
        <w:t>DiscountContext</w:t>
      </w:r>
      <w:proofErr w:type="spellEnd"/>
      <w:r w:rsidRPr="00DC6274">
        <w:rPr>
          <w:szCs w:val="24"/>
        </w:rPr>
        <w:t xml:space="preserve"> seen in </w:t>
      </w:r>
      <w:r w:rsidRPr="00DC6274">
        <w:rPr>
          <w:szCs w:val="24"/>
        </w:rPr>
        <w:fldChar w:fldCharType="begin"/>
      </w:r>
      <w:r w:rsidRPr="00DC6274">
        <w:rPr>
          <w:szCs w:val="24"/>
        </w:rPr>
        <w:instrText xml:space="preserve"> REF _Ref68358062 \h  \* MERGEFORMAT </w:instrText>
      </w:r>
      <w:r w:rsidRPr="00DC6274">
        <w:rPr>
          <w:szCs w:val="24"/>
        </w:rPr>
      </w:r>
      <w:r w:rsidRPr="00DC6274">
        <w:rPr>
          <w:szCs w:val="24"/>
        </w:rPr>
        <w:fldChar w:fldCharType="separate"/>
      </w:r>
      <w:r w:rsidR="00FD5C38" w:rsidRPr="00FD5C38">
        <w:rPr>
          <w:szCs w:val="24"/>
        </w:rPr>
        <w:t xml:space="preserve">Figure </w:t>
      </w:r>
      <w:r w:rsidR="00FD5C38" w:rsidRPr="00FD5C38">
        <w:rPr>
          <w:noProof/>
          <w:szCs w:val="24"/>
        </w:rPr>
        <w:t>11</w:t>
      </w:r>
      <w:r w:rsidRPr="00DC6274">
        <w:rPr>
          <w:szCs w:val="24"/>
        </w:rPr>
        <w:fldChar w:fldCharType="end"/>
      </w:r>
      <w:r w:rsidRPr="00DC6274">
        <w:rPr>
          <w:szCs w:val="24"/>
        </w:rPr>
        <w:t xml:space="preserve"> is used to keep track of the discount object and if it has already been applied. The two currently supported operations are applying a single discount seen in </w:t>
      </w:r>
      <w:r w:rsidRPr="00DC6274">
        <w:rPr>
          <w:szCs w:val="24"/>
        </w:rPr>
        <w:fldChar w:fldCharType="begin"/>
      </w:r>
      <w:r w:rsidRPr="00DC6274">
        <w:rPr>
          <w:szCs w:val="24"/>
        </w:rPr>
        <w:instrText xml:space="preserve"> REF _Ref68358101 \h  \* MERGEFORMAT </w:instrText>
      </w:r>
      <w:r w:rsidRPr="00DC6274">
        <w:rPr>
          <w:szCs w:val="24"/>
        </w:rPr>
      </w:r>
      <w:r w:rsidRPr="00DC6274">
        <w:rPr>
          <w:szCs w:val="24"/>
        </w:rPr>
        <w:fldChar w:fldCharType="separate"/>
      </w:r>
      <w:r w:rsidR="00FD5C38" w:rsidRPr="00FD5C38">
        <w:rPr>
          <w:szCs w:val="24"/>
        </w:rPr>
        <w:t xml:space="preserve">Figure </w:t>
      </w:r>
      <w:r w:rsidR="00FD5C38" w:rsidRPr="00FD5C38">
        <w:rPr>
          <w:noProof/>
          <w:szCs w:val="24"/>
        </w:rPr>
        <w:t>9</w:t>
      </w:r>
      <w:r w:rsidRPr="00DC6274">
        <w:rPr>
          <w:szCs w:val="24"/>
        </w:rPr>
        <w:fldChar w:fldCharType="end"/>
      </w:r>
      <w:r w:rsidRPr="00DC6274">
        <w:rPr>
          <w:szCs w:val="24"/>
        </w:rPr>
        <w:t xml:space="preserve"> and applying multiple discounts seen in </w:t>
      </w:r>
      <w:r w:rsidRPr="00DC6274">
        <w:rPr>
          <w:szCs w:val="24"/>
        </w:rPr>
        <w:fldChar w:fldCharType="begin"/>
      </w:r>
      <w:r w:rsidRPr="00DC6274">
        <w:rPr>
          <w:szCs w:val="24"/>
        </w:rPr>
        <w:instrText xml:space="preserve"> REF _Ref68358110 \h  \* MERGEFORMAT </w:instrText>
      </w:r>
      <w:r w:rsidRPr="00DC6274">
        <w:rPr>
          <w:szCs w:val="24"/>
        </w:rPr>
      </w:r>
      <w:r w:rsidRPr="00DC6274">
        <w:rPr>
          <w:szCs w:val="24"/>
        </w:rPr>
        <w:fldChar w:fldCharType="separate"/>
      </w:r>
      <w:r w:rsidR="00FD5C38" w:rsidRPr="00FD5C38">
        <w:rPr>
          <w:szCs w:val="24"/>
        </w:rPr>
        <w:t xml:space="preserve">Figure </w:t>
      </w:r>
      <w:r w:rsidR="00FD5C38" w:rsidRPr="00FD5C38">
        <w:rPr>
          <w:noProof/>
          <w:szCs w:val="24"/>
        </w:rPr>
        <w:t>10</w:t>
      </w:r>
      <w:r w:rsidRPr="00DC6274">
        <w:rPr>
          <w:szCs w:val="24"/>
        </w:rPr>
        <w:fldChar w:fldCharType="end"/>
      </w:r>
      <w:r w:rsidRPr="00DC6274">
        <w:rPr>
          <w:szCs w:val="24"/>
        </w:rPr>
        <w:t xml:space="preserve">, these operations are used in the service class depending on if the user has specified multiple discounts i.e. if the string contains a ‘&amp;’ character then the multiple discounts command is used, otherwise the single discount command is used, this process can be seen in </w:t>
      </w:r>
      <w:r w:rsidRPr="00DC6274">
        <w:rPr>
          <w:szCs w:val="24"/>
        </w:rPr>
        <w:fldChar w:fldCharType="begin"/>
      </w:r>
      <w:r w:rsidRPr="00DC6274">
        <w:rPr>
          <w:szCs w:val="24"/>
        </w:rPr>
        <w:instrText xml:space="preserve"> REF _Ref68358192 \h  \* MERGEFORMAT </w:instrText>
      </w:r>
      <w:r w:rsidRPr="00DC6274">
        <w:rPr>
          <w:szCs w:val="24"/>
        </w:rPr>
      </w:r>
      <w:r w:rsidRPr="00DC6274">
        <w:rPr>
          <w:szCs w:val="24"/>
        </w:rPr>
        <w:fldChar w:fldCharType="separate"/>
      </w:r>
      <w:r w:rsidR="00FD5C38" w:rsidRPr="00FD5C38">
        <w:rPr>
          <w:szCs w:val="24"/>
        </w:rPr>
        <w:t xml:space="preserve">Figure </w:t>
      </w:r>
      <w:r w:rsidR="00FD5C38" w:rsidRPr="00FD5C38">
        <w:rPr>
          <w:noProof/>
          <w:szCs w:val="24"/>
        </w:rPr>
        <w:t>13</w:t>
      </w:r>
      <w:r w:rsidRPr="00DC6274">
        <w:rPr>
          <w:szCs w:val="24"/>
        </w:rPr>
        <w:fldChar w:fldCharType="end"/>
      </w:r>
      <w:r w:rsidRPr="00DC6274">
        <w:rPr>
          <w:szCs w:val="24"/>
        </w:rPr>
        <w:t>.</w:t>
      </w:r>
    </w:p>
    <w:p w14:paraId="5FAB8653" w14:textId="77777777" w:rsidR="00680CB6" w:rsidRPr="00DC6274" w:rsidRDefault="00680CB6" w:rsidP="00680CB6"/>
    <w:p w14:paraId="165ABF0E" w14:textId="77777777" w:rsidR="004462ED" w:rsidRPr="00DC6274" w:rsidRDefault="004462ED" w:rsidP="004462ED">
      <w:pPr>
        <w:keepNext/>
        <w:spacing w:line="240" w:lineRule="auto"/>
      </w:pPr>
      <w:r w:rsidRPr="00DC6274">
        <w:rPr>
          <w:noProof/>
          <w:szCs w:val="24"/>
        </w:rPr>
        <w:drawing>
          <wp:inline distT="0" distB="0" distL="0" distR="0" wp14:anchorId="251D30DC" wp14:editId="6BE82B81">
            <wp:extent cx="5760720" cy="1591945"/>
            <wp:effectExtent l="0" t="0" r="0" b="8255"/>
            <wp:docPr id="65" name="Obraz 1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descr="Obraz zawierający tekst&#10;&#10;Opis wygenerowany automatycznie"/>
                    <pic:cNvPicPr/>
                  </pic:nvPicPr>
                  <pic:blipFill>
                    <a:blip r:embed="rId23">
                      <a:extLst>
                        <a:ext uri="{28A0092B-C50C-407E-A947-70E740481C1C}">
                          <a14:useLocalDpi xmlns:a14="http://schemas.microsoft.com/office/drawing/2010/main" val="0"/>
                        </a:ext>
                      </a:extLst>
                    </a:blip>
                    <a:stretch>
                      <a:fillRect/>
                    </a:stretch>
                  </pic:blipFill>
                  <pic:spPr>
                    <a:xfrm>
                      <a:off x="0" y="0"/>
                      <a:ext cx="5760720" cy="1591945"/>
                    </a:xfrm>
                    <a:prstGeom prst="rect">
                      <a:avLst/>
                    </a:prstGeom>
                  </pic:spPr>
                </pic:pic>
              </a:graphicData>
            </a:graphic>
          </wp:inline>
        </w:drawing>
      </w:r>
    </w:p>
    <w:p w14:paraId="326037F4" w14:textId="3537A863" w:rsidR="004462ED" w:rsidRPr="00DC6274" w:rsidRDefault="004462ED" w:rsidP="00DC53BB">
      <w:pPr>
        <w:pStyle w:val="Caption"/>
        <w:jc w:val="center"/>
      </w:pPr>
      <w:bookmarkStart w:id="32" w:name="_Ref69313570"/>
      <w:r w:rsidRPr="00DC6274">
        <w:t xml:space="preserve">Figure </w:t>
      </w:r>
      <w:fldSimple w:instr=" SEQ Figure \* ARABIC ">
        <w:r w:rsidR="00FD5C38">
          <w:rPr>
            <w:noProof/>
          </w:rPr>
          <w:t>12</w:t>
        </w:r>
      </w:fldSimple>
      <w:bookmarkEnd w:id="32"/>
      <w:r w:rsidRPr="00DC6274">
        <w:t>. DiscountInvoker.java</w:t>
      </w:r>
    </w:p>
    <w:p w14:paraId="304F6A80" w14:textId="77777777" w:rsidR="004462ED" w:rsidRPr="00DC6274" w:rsidRDefault="004462ED" w:rsidP="004462ED">
      <w:pPr>
        <w:keepNext/>
        <w:spacing w:line="240" w:lineRule="auto"/>
      </w:pPr>
      <w:r w:rsidRPr="00DC6274">
        <w:rPr>
          <w:noProof/>
          <w:szCs w:val="24"/>
        </w:rPr>
        <w:lastRenderedPageBreak/>
        <w:drawing>
          <wp:inline distT="0" distB="0" distL="0" distR="0" wp14:anchorId="44D9EDEC" wp14:editId="77894C86">
            <wp:extent cx="5760720" cy="5551805"/>
            <wp:effectExtent l="0" t="0" r="0" b="0"/>
            <wp:docPr id="66" name="Obraz 13"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descr="Obraz zawierający tekst&#10;&#10;Opis wygenerowany automatycznie"/>
                    <pic:cNvPicPr/>
                  </pic:nvPicPr>
                  <pic:blipFill>
                    <a:blip r:embed="rId24">
                      <a:extLst>
                        <a:ext uri="{28A0092B-C50C-407E-A947-70E740481C1C}">
                          <a14:useLocalDpi xmlns:a14="http://schemas.microsoft.com/office/drawing/2010/main" val="0"/>
                        </a:ext>
                      </a:extLst>
                    </a:blip>
                    <a:stretch>
                      <a:fillRect/>
                    </a:stretch>
                  </pic:blipFill>
                  <pic:spPr>
                    <a:xfrm>
                      <a:off x="0" y="0"/>
                      <a:ext cx="5760720" cy="5551805"/>
                    </a:xfrm>
                    <a:prstGeom prst="rect">
                      <a:avLst/>
                    </a:prstGeom>
                  </pic:spPr>
                </pic:pic>
              </a:graphicData>
            </a:graphic>
          </wp:inline>
        </w:drawing>
      </w:r>
    </w:p>
    <w:p w14:paraId="71B588B0" w14:textId="786663F5" w:rsidR="004462ED" w:rsidRPr="00DC6274" w:rsidRDefault="004462ED" w:rsidP="00DC53BB">
      <w:pPr>
        <w:pStyle w:val="Caption"/>
        <w:jc w:val="center"/>
      </w:pPr>
      <w:bookmarkStart w:id="33" w:name="_Ref68358192"/>
      <w:r w:rsidRPr="00DC6274">
        <w:t xml:space="preserve">Figure </w:t>
      </w:r>
      <w:fldSimple w:instr=" SEQ Figure \* ARABIC ">
        <w:r w:rsidR="00FD5C38">
          <w:rPr>
            <w:noProof/>
          </w:rPr>
          <w:t>13</w:t>
        </w:r>
      </w:fldSimple>
      <w:bookmarkEnd w:id="33"/>
      <w:r w:rsidRPr="00DC6274">
        <w:t>. Use of Command Pattern for Discounts in BookingServiceImpl.java</w:t>
      </w:r>
    </w:p>
    <w:p w14:paraId="737FA5D1" w14:textId="18CC6BC9" w:rsidR="00AD78A4" w:rsidRPr="00DC6274" w:rsidRDefault="00AD78A4" w:rsidP="00AD78A4">
      <w:pPr>
        <w:spacing w:line="240" w:lineRule="auto"/>
        <w:rPr>
          <w:szCs w:val="24"/>
        </w:rPr>
      </w:pPr>
      <w:r w:rsidRPr="00DC6274">
        <w:rPr>
          <w:szCs w:val="24"/>
        </w:rPr>
        <w:t xml:space="preserve">With the pattern implemented the service class seen in </w:t>
      </w:r>
      <w:r w:rsidR="003E76CF" w:rsidRPr="00DC6274">
        <w:rPr>
          <w:szCs w:val="24"/>
        </w:rPr>
        <w:fldChar w:fldCharType="begin"/>
      </w:r>
      <w:r w:rsidR="003E76CF" w:rsidRPr="00DC6274">
        <w:rPr>
          <w:szCs w:val="24"/>
        </w:rPr>
        <w:instrText xml:space="preserve"> REF _Ref68358192 \h </w:instrText>
      </w:r>
      <w:r w:rsidR="00DC6274">
        <w:rPr>
          <w:szCs w:val="24"/>
        </w:rPr>
        <w:instrText xml:space="preserve"> \* MERGEFORMAT </w:instrText>
      </w:r>
      <w:r w:rsidR="003E76CF" w:rsidRPr="00DC6274">
        <w:rPr>
          <w:szCs w:val="24"/>
        </w:rPr>
      </w:r>
      <w:r w:rsidR="003E76CF" w:rsidRPr="00DC6274">
        <w:rPr>
          <w:szCs w:val="24"/>
        </w:rPr>
        <w:fldChar w:fldCharType="separate"/>
      </w:r>
      <w:r w:rsidR="00FD5C38" w:rsidRPr="00DC6274">
        <w:t xml:space="preserve">Figure </w:t>
      </w:r>
      <w:r w:rsidR="00FD5C38">
        <w:rPr>
          <w:noProof/>
        </w:rPr>
        <w:t>13</w:t>
      </w:r>
      <w:r w:rsidR="003E76CF" w:rsidRPr="00DC6274">
        <w:rPr>
          <w:szCs w:val="24"/>
        </w:rPr>
        <w:fldChar w:fldCharType="end"/>
      </w:r>
      <w:r w:rsidRPr="00DC6274">
        <w:rPr>
          <w:szCs w:val="24"/>
        </w:rPr>
        <w:t xml:space="preserve">, is able to go through the codes to create the required discounts and commands, finally the </w:t>
      </w:r>
      <w:proofErr w:type="spellStart"/>
      <w:r w:rsidRPr="00DC6274">
        <w:rPr>
          <w:szCs w:val="24"/>
        </w:rPr>
        <w:t>DiscountInvoker</w:t>
      </w:r>
      <w:proofErr w:type="spellEnd"/>
      <w:r w:rsidR="003E76CF" w:rsidRPr="00DC6274">
        <w:rPr>
          <w:szCs w:val="24"/>
        </w:rPr>
        <w:t xml:space="preserve"> </w:t>
      </w:r>
      <w:r w:rsidRPr="00DC6274">
        <w:rPr>
          <w:szCs w:val="24"/>
        </w:rPr>
        <w:t>class</w:t>
      </w:r>
      <w:r w:rsidR="003E76CF" w:rsidRPr="00DC6274">
        <w:rPr>
          <w:szCs w:val="24"/>
        </w:rPr>
        <w:t xml:space="preserve"> seen in </w:t>
      </w:r>
      <w:r w:rsidR="003E76CF" w:rsidRPr="00DC6274">
        <w:rPr>
          <w:szCs w:val="24"/>
        </w:rPr>
        <w:fldChar w:fldCharType="begin"/>
      </w:r>
      <w:r w:rsidR="003E76CF" w:rsidRPr="00DC6274">
        <w:rPr>
          <w:szCs w:val="24"/>
        </w:rPr>
        <w:instrText xml:space="preserve"> REF _Ref69313570 \h </w:instrText>
      </w:r>
      <w:r w:rsidR="00DC6274">
        <w:rPr>
          <w:szCs w:val="24"/>
        </w:rPr>
        <w:instrText xml:space="preserve"> \* MERGEFORMAT </w:instrText>
      </w:r>
      <w:r w:rsidR="003E76CF" w:rsidRPr="00DC6274">
        <w:rPr>
          <w:szCs w:val="24"/>
        </w:rPr>
      </w:r>
      <w:r w:rsidR="003E76CF" w:rsidRPr="00DC6274">
        <w:rPr>
          <w:szCs w:val="24"/>
        </w:rPr>
        <w:fldChar w:fldCharType="separate"/>
      </w:r>
      <w:r w:rsidR="00FD5C38" w:rsidRPr="00DC6274">
        <w:t xml:space="preserve">Figure </w:t>
      </w:r>
      <w:r w:rsidR="00FD5C38">
        <w:rPr>
          <w:noProof/>
        </w:rPr>
        <w:t>12</w:t>
      </w:r>
      <w:r w:rsidR="003E76CF" w:rsidRPr="00DC6274">
        <w:rPr>
          <w:szCs w:val="24"/>
        </w:rPr>
        <w:fldChar w:fldCharType="end"/>
      </w:r>
      <w:r w:rsidR="003E76CF" w:rsidRPr="00DC6274">
        <w:rPr>
          <w:szCs w:val="24"/>
        </w:rPr>
        <w:t>,</w:t>
      </w:r>
      <w:r w:rsidRPr="00DC6274">
        <w:rPr>
          <w:szCs w:val="24"/>
        </w:rPr>
        <w:t xml:space="preserve"> handles executing all the discount operations. This allows the system to be more extensible allowing future discounts to be added as operations very easily e.g. in the future a timed discount could be added and a time discounts operation would be responsible to perform the check if the discount is eligible to be applied. </w:t>
      </w:r>
    </w:p>
    <w:p w14:paraId="36083255" w14:textId="77777777" w:rsidR="00AD78A4" w:rsidRPr="00DC6274" w:rsidRDefault="00AD78A4" w:rsidP="00AD78A4"/>
    <w:p w14:paraId="5C49C01F" w14:textId="77777777" w:rsidR="004462ED" w:rsidRPr="00DC6274" w:rsidRDefault="004462ED" w:rsidP="004462ED">
      <w:pPr>
        <w:spacing w:line="240" w:lineRule="auto"/>
        <w:rPr>
          <w:szCs w:val="24"/>
        </w:rPr>
      </w:pPr>
    </w:p>
    <w:p w14:paraId="145C4C97" w14:textId="136219D6" w:rsidR="004462ED" w:rsidRPr="00DC6274" w:rsidRDefault="004462ED" w:rsidP="004462ED">
      <w:pPr>
        <w:spacing w:line="240" w:lineRule="auto"/>
        <w:rPr>
          <w:szCs w:val="24"/>
        </w:rPr>
      </w:pPr>
    </w:p>
    <w:p w14:paraId="3585E1B6" w14:textId="77777777" w:rsidR="00AD78A4" w:rsidRPr="00DC6274" w:rsidRDefault="00AD78A4" w:rsidP="004462ED">
      <w:pPr>
        <w:spacing w:line="240" w:lineRule="auto"/>
        <w:rPr>
          <w:szCs w:val="24"/>
        </w:rPr>
      </w:pPr>
    </w:p>
    <w:p w14:paraId="33F302D7" w14:textId="77777777" w:rsidR="004462ED" w:rsidRPr="00DC6274" w:rsidRDefault="004462ED" w:rsidP="004462ED">
      <w:pPr>
        <w:spacing w:line="240" w:lineRule="auto"/>
        <w:rPr>
          <w:szCs w:val="24"/>
        </w:rPr>
      </w:pPr>
    </w:p>
    <w:p w14:paraId="2ED0720A" w14:textId="178E1FB6" w:rsidR="004670D0" w:rsidRPr="00DC6274" w:rsidRDefault="004670D0" w:rsidP="004670D0">
      <w:pPr>
        <w:pStyle w:val="Heading2"/>
        <w:rPr>
          <w:rFonts w:ascii="Times New Roman" w:hAnsi="Times New Roman" w:cs="Times New Roman"/>
        </w:rPr>
      </w:pPr>
      <w:bookmarkStart w:id="34" w:name="_Toc69380756"/>
      <w:r w:rsidRPr="00DC6274">
        <w:rPr>
          <w:rFonts w:ascii="Times New Roman" w:hAnsi="Times New Roman" w:cs="Times New Roman"/>
        </w:rPr>
        <w:lastRenderedPageBreak/>
        <w:t>4.3 Proxy</w:t>
      </w:r>
      <w:bookmarkEnd w:id="34"/>
    </w:p>
    <w:p w14:paraId="63EC4F7A" w14:textId="3E47BC84" w:rsidR="004462ED" w:rsidRPr="00DC6274" w:rsidRDefault="004462ED" w:rsidP="004462ED">
      <w:pPr>
        <w:spacing w:line="240" w:lineRule="auto"/>
        <w:rPr>
          <w:szCs w:val="24"/>
        </w:rPr>
      </w:pPr>
      <w:r w:rsidRPr="00DC6274">
        <w:rPr>
          <w:szCs w:val="24"/>
        </w:rPr>
        <w:t xml:space="preserve">Proxy Pattern was used on the client side in the form of a Cache Proxy which allows to store results in some form a cache, in the case of this project in the form of a </w:t>
      </w:r>
      <w:proofErr w:type="spellStart"/>
      <w:r w:rsidRPr="00DC6274">
        <w:rPr>
          <w:szCs w:val="24"/>
        </w:rPr>
        <w:t>ConcurrentHashMap</w:t>
      </w:r>
      <w:proofErr w:type="spellEnd"/>
      <w:r w:rsidRPr="00DC6274">
        <w:rPr>
          <w:szCs w:val="24"/>
        </w:rPr>
        <w:t xml:space="preserve">. Before the Proxy class implementation classes would directly use the Repository classes to request data from the Spring Boot backend. With the Proxy classes implemented, requests now how to first go through a Proxy, this class then checks the cache to see if the request has already been called recently i.e. under 20 minutes, and if so it will return the cached result. In the case where the cache result is not present, 20 minutes have passed or the request should </w:t>
      </w:r>
      <w:r w:rsidR="009158CD" w:rsidRPr="00DC6274">
        <w:rPr>
          <w:szCs w:val="24"/>
        </w:rPr>
        <w:t>not</w:t>
      </w:r>
      <w:r w:rsidRPr="00DC6274">
        <w:rPr>
          <w:szCs w:val="24"/>
        </w:rPr>
        <w:t xml:space="preserve"> be cached as it always has to be processed on the backend the proxy will send the request to the original class and that class will handle firing the request to the backend.</w:t>
      </w:r>
    </w:p>
    <w:p w14:paraId="7BB1D741" w14:textId="77777777" w:rsidR="004462ED" w:rsidRPr="00DC6274" w:rsidRDefault="004462ED" w:rsidP="004462ED">
      <w:pPr>
        <w:spacing w:line="240" w:lineRule="auto"/>
        <w:rPr>
          <w:szCs w:val="24"/>
        </w:rPr>
      </w:pPr>
      <w:r w:rsidRPr="00DC6274">
        <w:rPr>
          <w:szCs w:val="24"/>
        </w:rPr>
        <w:t>The implementation of the Proxy class has two main advantages, first it helps with performance as returning the cached results is much quicker than sending the request to the backend and waiting for result. Second it helps with extensibility as Proxy allows to perform actions on the request before it is sent or on the result before it is returned back the requesting class. For example if the project were to be extended and requests now required some form of encoding of string variables, the Proxy could easily be extended to perform this encoding and leaving the original classes unchanged.</w:t>
      </w:r>
    </w:p>
    <w:p w14:paraId="709BD3F1" w14:textId="77777777" w:rsidR="004462ED" w:rsidRPr="00DC6274" w:rsidRDefault="004462ED" w:rsidP="004462ED">
      <w:pPr>
        <w:keepNext/>
        <w:spacing w:line="240" w:lineRule="auto"/>
      </w:pPr>
      <w:r w:rsidRPr="00DC6274">
        <w:rPr>
          <w:noProof/>
          <w:szCs w:val="24"/>
        </w:rPr>
        <w:drawing>
          <wp:inline distT="0" distB="0" distL="0" distR="0" wp14:anchorId="6949B00E" wp14:editId="4AF40132">
            <wp:extent cx="5760720" cy="5126990"/>
            <wp:effectExtent l="0" t="0" r="0" b="0"/>
            <wp:docPr id="67" name="Obraz 14"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10;&#10;Opis wygenerowany automatycznie"/>
                    <pic:cNvPicPr/>
                  </pic:nvPicPr>
                  <pic:blipFill>
                    <a:blip r:embed="rId25">
                      <a:extLst>
                        <a:ext uri="{28A0092B-C50C-407E-A947-70E740481C1C}">
                          <a14:useLocalDpi xmlns:a14="http://schemas.microsoft.com/office/drawing/2010/main" val="0"/>
                        </a:ext>
                      </a:extLst>
                    </a:blip>
                    <a:stretch>
                      <a:fillRect/>
                    </a:stretch>
                  </pic:blipFill>
                  <pic:spPr>
                    <a:xfrm>
                      <a:off x="0" y="0"/>
                      <a:ext cx="5760720" cy="5126990"/>
                    </a:xfrm>
                    <a:prstGeom prst="rect">
                      <a:avLst/>
                    </a:prstGeom>
                  </pic:spPr>
                </pic:pic>
              </a:graphicData>
            </a:graphic>
          </wp:inline>
        </w:drawing>
      </w:r>
    </w:p>
    <w:p w14:paraId="251EC428" w14:textId="5E718EBB" w:rsidR="004462ED" w:rsidRPr="00DC6274" w:rsidRDefault="004462ED" w:rsidP="00DC53BB">
      <w:pPr>
        <w:pStyle w:val="Caption"/>
        <w:jc w:val="center"/>
      </w:pPr>
      <w:r w:rsidRPr="00DC6274">
        <w:t xml:space="preserve">Figure </w:t>
      </w:r>
      <w:fldSimple w:instr=" SEQ Figure \* ARABIC ">
        <w:r w:rsidR="00FD5C38">
          <w:rPr>
            <w:noProof/>
          </w:rPr>
          <w:t>14</w:t>
        </w:r>
      </w:fldSimple>
      <w:r w:rsidRPr="00DC6274">
        <w:t>. BookingRepositoryCacheProxy.java</w:t>
      </w:r>
    </w:p>
    <w:p w14:paraId="2857F2E5" w14:textId="77777777" w:rsidR="004462ED" w:rsidRPr="00DC6274" w:rsidRDefault="004462ED" w:rsidP="004462ED">
      <w:pPr>
        <w:keepNext/>
        <w:spacing w:line="240" w:lineRule="auto"/>
      </w:pPr>
      <w:r w:rsidRPr="00DC6274">
        <w:rPr>
          <w:noProof/>
          <w:szCs w:val="24"/>
        </w:rPr>
        <w:lastRenderedPageBreak/>
        <w:drawing>
          <wp:inline distT="0" distB="0" distL="0" distR="0" wp14:anchorId="0DDEBB86" wp14:editId="34CCCDC9">
            <wp:extent cx="5760720" cy="4791710"/>
            <wp:effectExtent l="0" t="0" r="0" b="8890"/>
            <wp:docPr id="68" name="Obraz 15"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descr="Obraz zawierający tekst&#10;&#10;Opis wygenerowany automatycznie"/>
                    <pic:cNvPicPr/>
                  </pic:nvPicPr>
                  <pic:blipFill>
                    <a:blip r:embed="rId26">
                      <a:extLst>
                        <a:ext uri="{28A0092B-C50C-407E-A947-70E740481C1C}">
                          <a14:useLocalDpi xmlns:a14="http://schemas.microsoft.com/office/drawing/2010/main" val="0"/>
                        </a:ext>
                      </a:extLst>
                    </a:blip>
                    <a:stretch>
                      <a:fillRect/>
                    </a:stretch>
                  </pic:blipFill>
                  <pic:spPr>
                    <a:xfrm>
                      <a:off x="0" y="0"/>
                      <a:ext cx="5760720" cy="4791710"/>
                    </a:xfrm>
                    <a:prstGeom prst="rect">
                      <a:avLst/>
                    </a:prstGeom>
                  </pic:spPr>
                </pic:pic>
              </a:graphicData>
            </a:graphic>
          </wp:inline>
        </w:drawing>
      </w:r>
    </w:p>
    <w:p w14:paraId="510E1627" w14:textId="7572B6EB" w:rsidR="004462ED" w:rsidRPr="00DC6274" w:rsidRDefault="004462ED" w:rsidP="00DC53BB">
      <w:pPr>
        <w:pStyle w:val="Caption"/>
        <w:jc w:val="center"/>
      </w:pPr>
      <w:r w:rsidRPr="00DC6274">
        <w:t xml:space="preserve">Figure </w:t>
      </w:r>
      <w:fldSimple w:instr=" SEQ Figure \* ARABIC ">
        <w:r w:rsidR="00FD5C38">
          <w:rPr>
            <w:noProof/>
          </w:rPr>
          <w:t>15</w:t>
        </w:r>
      </w:fldSimple>
      <w:r w:rsidRPr="00DC6274">
        <w:t>. DiscountRepositoryCacheProxy.java</w:t>
      </w:r>
    </w:p>
    <w:p w14:paraId="2474C3A4" w14:textId="77777777" w:rsidR="004462ED" w:rsidRPr="00DC6274" w:rsidRDefault="004462ED" w:rsidP="004462ED">
      <w:pPr>
        <w:keepNext/>
        <w:spacing w:line="240" w:lineRule="auto"/>
      </w:pPr>
      <w:r w:rsidRPr="00DC6274">
        <w:rPr>
          <w:noProof/>
          <w:szCs w:val="24"/>
        </w:rPr>
        <w:lastRenderedPageBreak/>
        <w:drawing>
          <wp:inline distT="0" distB="0" distL="0" distR="0" wp14:anchorId="2FFF6426" wp14:editId="73B1CE42">
            <wp:extent cx="5760720" cy="5160645"/>
            <wp:effectExtent l="0" t="0" r="0" b="1905"/>
            <wp:docPr id="69" name="Obraz 16"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raz 16" descr="Obraz zawierający tekst&#10;&#10;Opis wygenerowany automatycznie"/>
                    <pic:cNvPicPr/>
                  </pic:nvPicPr>
                  <pic:blipFill>
                    <a:blip r:embed="rId27">
                      <a:extLst>
                        <a:ext uri="{28A0092B-C50C-407E-A947-70E740481C1C}">
                          <a14:useLocalDpi xmlns:a14="http://schemas.microsoft.com/office/drawing/2010/main" val="0"/>
                        </a:ext>
                      </a:extLst>
                    </a:blip>
                    <a:stretch>
                      <a:fillRect/>
                    </a:stretch>
                  </pic:blipFill>
                  <pic:spPr>
                    <a:xfrm>
                      <a:off x="0" y="0"/>
                      <a:ext cx="5760720" cy="5160645"/>
                    </a:xfrm>
                    <a:prstGeom prst="rect">
                      <a:avLst/>
                    </a:prstGeom>
                  </pic:spPr>
                </pic:pic>
              </a:graphicData>
            </a:graphic>
          </wp:inline>
        </w:drawing>
      </w:r>
    </w:p>
    <w:p w14:paraId="2E822C84" w14:textId="0BB660A3" w:rsidR="004462ED" w:rsidRPr="00DC6274" w:rsidRDefault="004462ED" w:rsidP="00DC53BB">
      <w:pPr>
        <w:pStyle w:val="Caption"/>
        <w:jc w:val="center"/>
      </w:pPr>
      <w:r w:rsidRPr="00DC6274">
        <w:t xml:space="preserve">Figure </w:t>
      </w:r>
      <w:fldSimple w:instr=" SEQ Figure \* ARABIC ">
        <w:r w:rsidR="00FD5C38">
          <w:rPr>
            <w:noProof/>
          </w:rPr>
          <w:t>16</w:t>
        </w:r>
      </w:fldSimple>
      <w:r w:rsidRPr="00DC6274">
        <w:t>. RouteRepositoryCacheProxy.java</w:t>
      </w:r>
    </w:p>
    <w:p w14:paraId="45A4194F" w14:textId="0C9CA97E" w:rsidR="00EC3C7F" w:rsidRPr="00DC6274" w:rsidRDefault="00EC3C7F" w:rsidP="00EC3C7F">
      <w:r w:rsidRPr="00DC6274">
        <w:t xml:space="preserve">Figures 14, 15 and 16 showcase the different proxy classes implemented, they consist of a </w:t>
      </w:r>
      <w:proofErr w:type="spellStart"/>
      <w:r w:rsidRPr="00DC6274">
        <w:t>ConcurrentHashMap</w:t>
      </w:r>
      <w:proofErr w:type="spellEnd"/>
      <w:r w:rsidRPr="00DC6274">
        <w:t xml:space="preserve"> seen at line 13, which saves response values for certain requests e.g. line 40 in Figure 16. When the request is called again the map is checked e.g. line 33 and if value is found it is returned. Finally, currently all of the proxy classes are set to get new value if the time between requests have been longer than 20 minutes, this is done by code on lines 23-33.</w:t>
      </w:r>
    </w:p>
    <w:p w14:paraId="11EBC382" w14:textId="1CB80FBF" w:rsidR="00CB0911" w:rsidRPr="00DC6274" w:rsidRDefault="00CB0911" w:rsidP="00CB0911"/>
    <w:p w14:paraId="5C40CABB" w14:textId="3CAE588D" w:rsidR="00CB0911" w:rsidRPr="00DC6274" w:rsidRDefault="00CB0911" w:rsidP="00CB0911"/>
    <w:p w14:paraId="0787F34A" w14:textId="058D1E1A" w:rsidR="00CB0911" w:rsidRPr="00DC6274" w:rsidRDefault="00CB0911" w:rsidP="00CB0911"/>
    <w:p w14:paraId="11C8721D" w14:textId="51CE6B85" w:rsidR="00CB0911" w:rsidRPr="00DC6274" w:rsidRDefault="00CB0911" w:rsidP="00CB0911"/>
    <w:p w14:paraId="76FFB4DD" w14:textId="4ACA8389" w:rsidR="00CB0911" w:rsidRPr="00DC6274" w:rsidRDefault="00CB0911" w:rsidP="00CB0911"/>
    <w:p w14:paraId="56250558" w14:textId="654AF45B" w:rsidR="00CB0911" w:rsidRPr="00DC6274" w:rsidRDefault="00CB0911" w:rsidP="00CB0911"/>
    <w:p w14:paraId="078D3CC6" w14:textId="5061391E" w:rsidR="00CB0911" w:rsidRPr="00DC6274" w:rsidRDefault="00CB0911" w:rsidP="00CB0911"/>
    <w:p w14:paraId="4CFE3809" w14:textId="77777777" w:rsidR="00CB0911" w:rsidRPr="00DC6274" w:rsidRDefault="00CB0911" w:rsidP="00CB0911"/>
    <w:p w14:paraId="685858B9" w14:textId="40F740C0" w:rsidR="0035308E" w:rsidRPr="00DC6274" w:rsidRDefault="004223B7" w:rsidP="004223B7">
      <w:pPr>
        <w:pStyle w:val="Heading2"/>
        <w:rPr>
          <w:rFonts w:ascii="Times New Roman" w:hAnsi="Times New Roman" w:cs="Times New Roman"/>
        </w:rPr>
      </w:pPr>
      <w:bookmarkStart w:id="35" w:name="_Toc69380757"/>
      <w:r w:rsidRPr="00DC6274">
        <w:rPr>
          <w:rFonts w:ascii="Times New Roman" w:hAnsi="Times New Roman" w:cs="Times New Roman"/>
        </w:rPr>
        <w:lastRenderedPageBreak/>
        <w:t>4.4 Interceptor Pattern</w:t>
      </w:r>
      <w:bookmarkEnd w:id="35"/>
    </w:p>
    <w:p w14:paraId="20783B19" w14:textId="77777777" w:rsidR="00D304D4" w:rsidRPr="00DC6274" w:rsidRDefault="00D304D4" w:rsidP="00D304D4">
      <w:r w:rsidRPr="00DC6274">
        <w:t>The Interceptor Pattern was implemented to add functionality on requests handling. It adds a log filter to allow logging timestamps on each request done between the database and UI. For the case of this project only one filter was applied as proof of concept but the code has been implemented in a way to add extensibility for another filters when required. This was done through the use of request which in our implementation specifies the area of the application it refers to and later provides the request query.</w:t>
      </w:r>
    </w:p>
    <w:p w14:paraId="687BE74E" w14:textId="3F7FE95A" w:rsidR="002340AF" w:rsidRPr="00DC6274" w:rsidRDefault="00D304D4" w:rsidP="00D304D4">
      <w:r w:rsidRPr="00DC6274">
        <w:t>Previously each Controller was returning the request directly to the respective Service Implementation class. Now the request is being passed to the filter manager of the interceptor pattern where the required filters are applied and executed along with passing the call to the execute method of the target using which the result is passed further to the Service Implementation class where the required methods are called and executed. In each implementation class the request is handled using switch statement which improves the code quality and readability and provides extensibility to each class if new methods were implemented. Passing the request result itself allows for applying different filters in the future that would be able to alter the state of the result String. Please find the code in the order of execution, based on the booking example, below.</w:t>
      </w:r>
    </w:p>
    <w:p w14:paraId="49CC57CE" w14:textId="77777777" w:rsidR="00E267FE" w:rsidRPr="00DC6274" w:rsidRDefault="00E267FE" w:rsidP="001E086A">
      <w:pPr>
        <w:keepNext/>
        <w:jc w:val="center"/>
      </w:pPr>
      <w:r w:rsidRPr="00DC6274">
        <w:rPr>
          <w:noProof/>
        </w:rPr>
        <w:drawing>
          <wp:inline distT="0" distB="0" distL="0" distR="0" wp14:anchorId="268E906C" wp14:editId="49D619DB">
            <wp:extent cx="5731510" cy="1540510"/>
            <wp:effectExtent l="0" t="0" r="2540" b="2540"/>
            <wp:docPr id="7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1540510"/>
                    </a:xfrm>
                    <a:prstGeom prst="rect">
                      <a:avLst/>
                    </a:prstGeom>
                  </pic:spPr>
                </pic:pic>
              </a:graphicData>
            </a:graphic>
          </wp:inline>
        </w:drawing>
      </w:r>
    </w:p>
    <w:p w14:paraId="53D52D67" w14:textId="7C1D662B" w:rsidR="0035308E" w:rsidRPr="00DC6274" w:rsidRDefault="00E267FE" w:rsidP="00E267FE">
      <w:pPr>
        <w:pStyle w:val="Caption"/>
        <w:jc w:val="center"/>
      </w:pPr>
      <w:r w:rsidRPr="00DC6274">
        <w:t xml:space="preserve">Figure </w:t>
      </w:r>
      <w:fldSimple w:instr=" SEQ Figure \* ARABIC ">
        <w:r w:rsidR="00FD5C38">
          <w:rPr>
            <w:noProof/>
          </w:rPr>
          <w:t>17</w:t>
        </w:r>
      </w:fldSimple>
      <w:r w:rsidRPr="00DC6274">
        <w:t>: Request Creation based on Response</w:t>
      </w:r>
    </w:p>
    <w:p w14:paraId="466526A5" w14:textId="42A40E19" w:rsidR="00FD36D4" w:rsidRPr="00DC6274" w:rsidRDefault="00FD36D4" w:rsidP="00FD36D4">
      <w:r w:rsidRPr="00DC6274">
        <w:t>Figure 17 shows the creation of the request and passing it to the manager i.e. the interceptor to be processed.</w:t>
      </w:r>
    </w:p>
    <w:p w14:paraId="4719173E" w14:textId="77777777" w:rsidR="00A60757" w:rsidRPr="00DC6274" w:rsidRDefault="00A60757" w:rsidP="001E086A">
      <w:pPr>
        <w:keepNext/>
        <w:jc w:val="center"/>
      </w:pPr>
      <w:r w:rsidRPr="00DC6274">
        <w:rPr>
          <w:noProof/>
        </w:rPr>
        <w:drawing>
          <wp:inline distT="0" distB="0" distL="0" distR="0" wp14:anchorId="46941A37" wp14:editId="047148D6">
            <wp:extent cx="5731510" cy="2074545"/>
            <wp:effectExtent l="0" t="0" r="2540" b="1905"/>
            <wp:docPr id="74"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074545"/>
                    </a:xfrm>
                    <a:prstGeom prst="rect">
                      <a:avLst/>
                    </a:prstGeom>
                  </pic:spPr>
                </pic:pic>
              </a:graphicData>
            </a:graphic>
          </wp:inline>
        </w:drawing>
      </w:r>
    </w:p>
    <w:p w14:paraId="5E4291B7" w14:textId="43C99EAD" w:rsidR="00E267FE" w:rsidRPr="00DC6274" w:rsidRDefault="00A60757" w:rsidP="00A60757">
      <w:pPr>
        <w:pStyle w:val="Caption"/>
        <w:jc w:val="center"/>
      </w:pPr>
      <w:r w:rsidRPr="00DC6274">
        <w:t xml:space="preserve">Figure </w:t>
      </w:r>
      <w:fldSimple w:instr=" SEQ Figure \* ARABIC ">
        <w:r w:rsidR="00FD5C38">
          <w:rPr>
            <w:noProof/>
          </w:rPr>
          <w:t>18</w:t>
        </w:r>
      </w:fldSimple>
      <w:r w:rsidRPr="00DC6274">
        <w:t>: FilterManager class</w:t>
      </w:r>
    </w:p>
    <w:p w14:paraId="4A03645F" w14:textId="24645C6C" w:rsidR="00FD36D4" w:rsidRPr="00DC6274" w:rsidRDefault="00FD36D4" w:rsidP="00FD36D4">
      <w:r w:rsidRPr="00DC6274">
        <w:t xml:space="preserve">FilterManager as seen in Figure 18, is able to contain multiple filters through the </w:t>
      </w:r>
      <w:proofErr w:type="spellStart"/>
      <w:r w:rsidRPr="00DC6274">
        <w:t>filterChain</w:t>
      </w:r>
      <w:proofErr w:type="spellEnd"/>
      <w:r w:rsidRPr="00DC6274">
        <w:t xml:space="preserve"> variable, this filter chain is then use to execute all of the added filters.</w:t>
      </w:r>
    </w:p>
    <w:p w14:paraId="38E1F75D" w14:textId="77777777" w:rsidR="00C70CE4" w:rsidRPr="00DC6274" w:rsidRDefault="00C70CE4" w:rsidP="001E086A">
      <w:pPr>
        <w:keepNext/>
        <w:jc w:val="center"/>
      </w:pPr>
      <w:r w:rsidRPr="00DC6274">
        <w:rPr>
          <w:noProof/>
        </w:rPr>
        <w:lastRenderedPageBreak/>
        <w:drawing>
          <wp:inline distT="0" distB="0" distL="0" distR="0" wp14:anchorId="2C56D990" wp14:editId="29458CFC">
            <wp:extent cx="5731510" cy="2355215"/>
            <wp:effectExtent l="0" t="0" r="2540" b="6985"/>
            <wp:docPr id="75"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2355215"/>
                    </a:xfrm>
                    <a:prstGeom prst="rect">
                      <a:avLst/>
                    </a:prstGeom>
                  </pic:spPr>
                </pic:pic>
              </a:graphicData>
            </a:graphic>
          </wp:inline>
        </w:drawing>
      </w:r>
    </w:p>
    <w:p w14:paraId="57217483" w14:textId="571401F3" w:rsidR="0035308E" w:rsidRPr="00DC6274" w:rsidRDefault="00C70CE4" w:rsidP="00C70CE4">
      <w:pPr>
        <w:pStyle w:val="Caption"/>
        <w:jc w:val="center"/>
      </w:pPr>
      <w:r w:rsidRPr="00DC6274">
        <w:t xml:space="preserve">Figure </w:t>
      </w:r>
      <w:fldSimple w:instr=" SEQ Figure \* ARABIC ">
        <w:r w:rsidR="00FD5C38">
          <w:rPr>
            <w:noProof/>
          </w:rPr>
          <w:t>19</w:t>
        </w:r>
      </w:fldSimple>
      <w:r w:rsidRPr="00DC6274">
        <w:t xml:space="preserve">: </w:t>
      </w:r>
      <w:proofErr w:type="spellStart"/>
      <w:r w:rsidRPr="00DC6274">
        <w:t>FilterChain</w:t>
      </w:r>
      <w:proofErr w:type="spellEnd"/>
      <w:r w:rsidRPr="00DC6274">
        <w:t xml:space="preserve"> class</w:t>
      </w:r>
    </w:p>
    <w:p w14:paraId="71BA20FA" w14:textId="042FDFF0" w:rsidR="001A10CA" w:rsidRPr="00DC6274" w:rsidRDefault="001A10CA" w:rsidP="001A10CA">
      <w:proofErr w:type="spellStart"/>
      <w:r w:rsidRPr="00DC6274">
        <w:t>FilterChain</w:t>
      </w:r>
      <w:proofErr w:type="spellEnd"/>
      <w:r w:rsidRPr="00DC6274">
        <w:t xml:space="preserve"> class contains filters and the final target. It calls the execute method on all of the filters and the target processing the request and returns the result.</w:t>
      </w:r>
    </w:p>
    <w:p w14:paraId="3EEB5503" w14:textId="77777777" w:rsidR="00A26AED" w:rsidRPr="00DC6274" w:rsidRDefault="00A26AED" w:rsidP="001E086A">
      <w:pPr>
        <w:keepNext/>
        <w:jc w:val="center"/>
      </w:pPr>
      <w:r w:rsidRPr="00DC6274">
        <w:rPr>
          <w:noProof/>
        </w:rPr>
        <w:drawing>
          <wp:inline distT="0" distB="0" distL="0" distR="0" wp14:anchorId="7A09B414" wp14:editId="2B7CB722">
            <wp:extent cx="4733925" cy="2888292"/>
            <wp:effectExtent l="0" t="0" r="0" b="7620"/>
            <wp:docPr id="76"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63189" cy="2906147"/>
                    </a:xfrm>
                    <a:prstGeom prst="rect">
                      <a:avLst/>
                    </a:prstGeom>
                  </pic:spPr>
                </pic:pic>
              </a:graphicData>
            </a:graphic>
          </wp:inline>
        </w:drawing>
      </w:r>
    </w:p>
    <w:p w14:paraId="6A25298B" w14:textId="62767C27" w:rsidR="00C70CE4" w:rsidRPr="00DC6274" w:rsidRDefault="00A26AED" w:rsidP="00A26AED">
      <w:pPr>
        <w:pStyle w:val="Caption"/>
        <w:jc w:val="center"/>
      </w:pPr>
      <w:r w:rsidRPr="00DC6274">
        <w:t xml:space="preserve">Figure </w:t>
      </w:r>
      <w:fldSimple w:instr=" SEQ Figure \* ARABIC ">
        <w:r w:rsidR="00FD5C38">
          <w:rPr>
            <w:noProof/>
          </w:rPr>
          <w:t>20</w:t>
        </w:r>
      </w:fldSimple>
      <w:r w:rsidRPr="00DC6274">
        <w:t xml:space="preserve">: </w:t>
      </w:r>
      <w:proofErr w:type="spellStart"/>
      <w:r w:rsidRPr="00DC6274">
        <w:t>LogFilter</w:t>
      </w:r>
      <w:proofErr w:type="spellEnd"/>
      <w:r w:rsidRPr="00DC6274">
        <w:t xml:space="preserve"> class implementing Filter interface</w:t>
      </w:r>
    </w:p>
    <w:p w14:paraId="7ADC7E9A" w14:textId="77777777" w:rsidR="001E086A" w:rsidRPr="00DC6274" w:rsidRDefault="001E086A" w:rsidP="001E086A">
      <w:pPr>
        <w:keepNext/>
        <w:jc w:val="center"/>
      </w:pPr>
      <w:r w:rsidRPr="00DC6274">
        <w:rPr>
          <w:noProof/>
        </w:rPr>
        <w:drawing>
          <wp:inline distT="0" distB="0" distL="0" distR="0" wp14:anchorId="6E39197C" wp14:editId="67F6AD75">
            <wp:extent cx="3048000" cy="1095242"/>
            <wp:effectExtent l="0" t="0" r="0" b="0"/>
            <wp:docPr id="77"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17433" cy="1120191"/>
                    </a:xfrm>
                    <a:prstGeom prst="rect">
                      <a:avLst/>
                    </a:prstGeom>
                  </pic:spPr>
                </pic:pic>
              </a:graphicData>
            </a:graphic>
          </wp:inline>
        </w:drawing>
      </w:r>
    </w:p>
    <w:p w14:paraId="594FFFBB" w14:textId="22945D83" w:rsidR="00A26AED" w:rsidRPr="00DC6274" w:rsidRDefault="001E086A" w:rsidP="001E086A">
      <w:pPr>
        <w:pStyle w:val="Caption"/>
        <w:jc w:val="center"/>
      </w:pPr>
      <w:r w:rsidRPr="00DC6274">
        <w:t xml:space="preserve">Figure </w:t>
      </w:r>
      <w:fldSimple w:instr=" SEQ Figure \* ARABIC ">
        <w:r w:rsidR="00FD5C38">
          <w:rPr>
            <w:noProof/>
          </w:rPr>
          <w:t>21</w:t>
        </w:r>
      </w:fldSimple>
      <w:r w:rsidRPr="00DC6274">
        <w:t>: Target interface</w:t>
      </w:r>
    </w:p>
    <w:p w14:paraId="585D77D9" w14:textId="39952DA6" w:rsidR="000B3D80" w:rsidRPr="00DC6274" w:rsidRDefault="000B3D80" w:rsidP="000B3D80">
      <w:proofErr w:type="spellStart"/>
      <w:r w:rsidRPr="00DC6274">
        <w:t>LogFilter</w:t>
      </w:r>
      <w:proofErr w:type="spellEnd"/>
      <w:r w:rsidRPr="00DC6274">
        <w:t xml:space="preserve"> is a filter implemented for this project that stores the request in a log table in the database, while Target is an interface that allows services to be used as targets for the interceptors. </w:t>
      </w:r>
    </w:p>
    <w:p w14:paraId="72DA10B0" w14:textId="77777777" w:rsidR="0035308E" w:rsidRPr="00DC6274" w:rsidRDefault="0035308E" w:rsidP="000B1C9E"/>
    <w:p w14:paraId="428897D1" w14:textId="77777777" w:rsidR="00EC5BCF" w:rsidRPr="00DC6274" w:rsidRDefault="00EC5BCF" w:rsidP="00EC5BCF">
      <w:pPr>
        <w:keepNext/>
      </w:pPr>
      <w:r w:rsidRPr="00DC6274">
        <w:rPr>
          <w:noProof/>
        </w:rPr>
        <w:lastRenderedPageBreak/>
        <w:drawing>
          <wp:inline distT="0" distB="0" distL="0" distR="0" wp14:anchorId="2013124D" wp14:editId="0CBB7EEC">
            <wp:extent cx="5448300" cy="3516103"/>
            <wp:effectExtent l="0" t="0" r="0" b="8255"/>
            <wp:docPr id="78"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55771" cy="3585460"/>
                    </a:xfrm>
                    <a:prstGeom prst="rect">
                      <a:avLst/>
                    </a:prstGeom>
                  </pic:spPr>
                </pic:pic>
              </a:graphicData>
            </a:graphic>
          </wp:inline>
        </w:drawing>
      </w:r>
    </w:p>
    <w:p w14:paraId="6884AAD4" w14:textId="143B38CB" w:rsidR="0035308E" w:rsidRPr="00DC6274" w:rsidRDefault="00EC5BCF" w:rsidP="00EC5BCF">
      <w:pPr>
        <w:pStyle w:val="Caption"/>
        <w:jc w:val="center"/>
      </w:pPr>
      <w:r w:rsidRPr="00DC6274">
        <w:t xml:space="preserve">Figure </w:t>
      </w:r>
      <w:fldSimple w:instr=" SEQ Figure \* ARABIC ">
        <w:r w:rsidR="00FD5C38">
          <w:rPr>
            <w:noProof/>
          </w:rPr>
          <w:t>22</w:t>
        </w:r>
      </w:fldSimple>
      <w:r w:rsidRPr="00DC6274">
        <w:t xml:space="preserve">: </w:t>
      </w:r>
      <w:proofErr w:type="spellStart"/>
      <w:r w:rsidRPr="00DC6274">
        <w:t>BookingServiceImplementation</w:t>
      </w:r>
      <w:proofErr w:type="spellEnd"/>
      <w:r w:rsidRPr="00DC6274">
        <w:t xml:space="preserve"> class overriding execute method from target class</w:t>
      </w:r>
    </w:p>
    <w:p w14:paraId="7D183FF9" w14:textId="7B05EDEF" w:rsidR="000B3D80" w:rsidRPr="00DC6274" w:rsidRDefault="000B3D80" w:rsidP="000B3D80">
      <w:r w:rsidRPr="00DC6274">
        <w:t xml:space="preserve">Figure 22 showcases </w:t>
      </w:r>
      <w:proofErr w:type="spellStart"/>
      <w:r w:rsidRPr="00DC6274">
        <w:t>BookingServiceImplementation</w:t>
      </w:r>
      <w:proofErr w:type="spellEnd"/>
      <w:r w:rsidRPr="00DC6274">
        <w:t xml:space="preserve"> class being used as the target and in its execute method it breaks down the request and calls the corresponding function with needed parameters.</w:t>
      </w:r>
    </w:p>
    <w:p w14:paraId="24F81704" w14:textId="77777777" w:rsidR="009D0B4C" w:rsidRDefault="009D0B4C">
      <w:pPr>
        <w:rPr>
          <w:rFonts w:eastAsiaTheme="majorEastAsia"/>
          <w:color w:val="2F5496" w:themeColor="accent1" w:themeShade="BF"/>
          <w:sz w:val="26"/>
          <w:szCs w:val="26"/>
        </w:rPr>
      </w:pPr>
      <w:bookmarkStart w:id="36" w:name="_Toc69380758"/>
      <w:r>
        <w:br w:type="page"/>
      </w:r>
    </w:p>
    <w:p w14:paraId="0B64C6D1" w14:textId="27132827" w:rsidR="0035308E" w:rsidRPr="00DC6274" w:rsidRDefault="008F141F" w:rsidP="008F141F">
      <w:pPr>
        <w:pStyle w:val="Heading2"/>
        <w:rPr>
          <w:rFonts w:ascii="Times New Roman" w:hAnsi="Times New Roman" w:cs="Times New Roman"/>
        </w:rPr>
      </w:pPr>
      <w:r w:rsidRPr="00DC6274">
        <w:rPr>
          <w:rFonts w:ascii="Times New Roman" w:hAnsi="Times New Roman" w:cs="Times New Roman"/>
        </w:rPr>
        <w:lastRenderedPageBreak/>
        <w:t>4.</w:t>
      </w:r>
      <w:r w:rsidR="00646DB1" w:rsidRPr="00DC6274">
        <w:rPr>
          <w:rFonts w:ascii="Times New Roman" w:hAnsi="Times New Roman" w:cs="Times New Roman"/>
        </w:rPr>
        <w:t>5</w:t>
      </w:r>
      <w:r w:rsidRPr="00DC6274">
        <w:rPr>
          <w:rFonts w:ascii="Times New Roman" w:hAnsi="Times New Roman" w:cs="Times New Roman"/>
        </w:rPr>
        <w:t xml:space="preserve"> Strategy Pattern</w:t>
      </w:r>
      <w:bookmarkEnd w:id="36"/>
    </w:p>
    <w:p w14:paraId="3F409213" w14:textId="1ACA1538" w:rsidR="00BF0792" w:rsidRPr="00DC6274" w:rsidRDefault="00BF0792" w:rsidP="00BF0792">
      <w:r w:rsidRPr="00DC6274">
        <w:t xml:space="preserve">The strategy pattern was created for applying the path finding algorithms to route services based on the desired criteria. At the moment there is only one search algorithm implemented, more on this in </w:t>
      </w:r>
      <w:r w:rsidR="00C43A23" w:rsidRPr="00DC6274">
        <w:t>Section 7.2</w:t>
      </w:r>
      <w:r w:rsidRPr="00DC6274">
        <w:t>. The application of this pattern creates a context for the strategies to be implemented and the strategies itself.</w:t>
      </w:r>
    </w:p>
    <w:p w14:paraId="58E18369" w14:textId="55105166" w:rsidR="008F141F" w:rsidRPr="00DC6274" w:rsidRDefault="00BF0792" w:rsidP="00BF0792">
      <w:r w:rsidRPr="00DC6274">
        <w:t>Whenever routes are being searched for the strategy context is being set. Further through that context class the individual desired strategy is being called. In this case it is the shortest path strategy which applies shortest path algorithm to the list of nodes to find the best route based on the user defined criteria. The algorithm implemented in this project is Dijkstra’s shortest path algorithm. Please find the code in the order of execution based on the example below.</w:t>
      </w:r>
    </w:p>
    <w:p w14:paraId="6E0F9B48" w14:textId="55233A0D" w:rsidR="00694EF8" w:rsidRPr="00DC6274" w:rsidRDefault="00694EF8" w:rsidP="00BF0792"/>
    <w:p w14:paraId="5E26973F" w14:textId="77777777" w:rsidR="008A5A4D" w:rsidRPr="00DC6274" w:rsidRDefault="008A5A4D" w:rsidP="008A5A4D">
      <w:pPr>
        <w:keepNext/>
      </w:pPr>
      <w:r w:rsidRPr="00DC6274">
        <w:rPr>
          <w:noProof/>
        </w:rPr>
        <w:drawing>
          <wp:inline distT="0" distB="0" distL="0" distR="0" wp14:anchorId="603FD5F8" wp14:editId="40838304">
            <wp:extent cx="5731510" cy="2901315"/>
            <wp:effectExtent l="0" t="0" r="2540" b="0"/>
            <wp:docPr id="79"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901315"/>
                    </a:xfrm>
                    <a:prstGeom prst="rect">
                      <a:avLst/>
                    </a:prstGeom>
                  </pic:spPr>
                </pic:pic>
              </a:graphicData>
            </a:graphic>
          </wp:inline>
        </w:drawing>
      </w:r>
    </w:p>
    <w:p w14:paraId="4376E501" w14:textId="771949F6" w:rsidR="001F42E0" w:rsidRPr="00DC6274" w:rsidRDefault="008A5A4D" w:rsidP="008A5A4D">
      <w:pPr>
        <w:pStyle w:val="Caption"/>
        <w:jc w:val="center"/>
      </w:pPr>
      <w:bookmarkStart w:id="37" w:name="_Ref69378384"/>
      <w:r w:rsidRPr="00DC6274">
        <w:t xml:space="preserve">Figure </w:t>
      </w:r>
      <w:fldSimple w:instr=" SEQ Figure \* ARABIC ">
        <w:r w:rsidR="00FD5C38">
          <w:rPr>
            <w:noProof/>
          </w:rPr>
          <w:t>23</w:t>
        </w:r>
      </w:fldSimple>
      <w:bookmarkEnd w:id="37"/>
      <w:r w:rsidRPr="00DC6274">
        <w:t xml:space="preserve">: </w:t>
      </w:r>
      <w:proofErr w:type="spellStart"/>
      <w:r w:rsidRPr="00DC6274">
        <w:t>RouteServiceImplementation</w:t>
      </w:r>
      <w:proofErr w:type="spellEnd"/>
      <w:r w:rsidRPr="00DC6274">
        <w:t xml:space="preserve"> class with the strategy part highlighted</w:t>
      </w:r>
    </w:p>
    <w:p w14:paraId="3377E7A1" w14:textId="750EA379" w:rsidR="00AD2EC1" w:rsidRPr="00DC6274" w:rsidRDefault="00AD2EC1" w:rsidP="00AD2EC1">
      <w:r w:rsidRPr="00DC6274">
        <w:t xml:space="preserve">In </w:t>
      </w:r>
      <w:r w:rsidRPr="00DC6274">
        <w:fldChar w:fldCharType="begin"/>
      </w:r>
      <w:r w:rsidRPr="00DC6274">
        <w:instrText xml:space="preserve"> REF _Ref69378384 \h </w:instrText>
      </w:r>
      <w:r w:rsidR="00DC6274">
        <w:instrText xml:space="preserve"> \* MERGEFORMAT </w:instrText>
      </w:r>
      <w:r w:rsidRPr="00DC6274">
        <w:fldChar w:fldCharType="separate"/>
      </w:r>
      <w:r w:rsidR="00FD5C38" w:rsidRPr="00DC6274">
        <w:t xml:space="preserve">Figure </w:t>
      </w:r>
      <w:r w:rsidR="00FD5C38">
        <w:rPr>
          <w:noProof/>
        </w:rPr>
        <w:t>23</w:t>
      </w:r>
      <w:r w:rsidRPr="00DC6274">
        <w:fldChar w:fldCharType="end"/>
      </w:r>
      <w:r w:rsidRPr="00DC6274">
        <w:t xml:space="preserve">, the shortest path finding algorithm is set, and the strategy is then executed. </w:t>
      </w:r>
      <w:r w:rsidR="00941EFB" w:rsidRPr="00DC6274">
        <w:t xml:space="preserve">For this project, it calls our Dijkstra’s path finding algorithm  to return the shortest path from the start and end node. </w:t>
      </w:r>
    </w:p>
    <w:p w14:paraId="42B62DF1" w14:textId="77777777" w:rsidR="007C0F4F" w:rsidRPr="00DC6274" w:rsidRDefault="007C0F4F" w:rsidP="007C0F4F">
      <w:pPr>
        <w:keepNext/>
      </w:pPr>
      <w:r w:rsidRPr="00DC6274">
        <w:rPr>
          <w:noProof/>
        </w:rPr>
        <w:lastRenderedPageBreak/>
        <w:drawing>
          <wp:inline distT="0" distB="0" distL="0" distR="0" wp14:anchorId="1321DB76" wp14:editId="5EB330C5">
            <wp:extent cx="5731510" cy="2487930"/>
            <wp:effectExtent l="0" t="0" r="2540" b="7620"/>
            <wp:docPr id="80"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487930"/>
                    </a:xfrm>
                    <a:prstGeom prst="rect">
                      <a:avLst/>
                    </a:prstGeom>
                  </pic:spPr>
                </pic:pic>
              </a:graphicData>
            </a:graphic>
          </wp:inline>
        </w:drawing>
      </w:r>
    </w:p>
    <w:p w14:paraId="1BC2AF08" w14:textId="19A0476A" w:rsidR="008A5A4D" w:rsidRPr="00DC6274" w:rsidRDefault="007C0F4F" w:rsidP="004E4159">
      <w:pPr>
        <w:pStyle w:val="Caption"/>
        <w:jc w:val="center"/>
      </w:pPr>
      <w:r w:rsidRPr="00DC6274">
        <w:t xml:space="preserve">Figure </w:t>
      </w:r>
      <w:fldSimple w:instr=" SEQ Figure \* ARABIC ">
        <w:r w:rsidR="00FD5C38">
          <w:rPr>
            <w:noProof/>
          </w:rPr>
          <w:t>24</w:t>
        </w:r>
      </w:fldSimple>
      <w:r w:rsidRPr="00DC6274">
        <w:t xml:space="preserve">: </w:t>
      </w:r>
      <w:proofErr w:type="spellStart"/>
      <w:r w:rsidRPr="00DC6274">
        <w:t>PathFindingContext</w:t>
      </w:r>
      <w:proofErr w:type="spellEnd"/>
      <w:r w:rsidRPr="00DC6274">
        <w:t xml:space="preserve"> class</w:t>
      </w:r>
    </w:p>
    <w:p w14:paraId="41168534" w14:textId="1800F7C1" w:rsidR="00415E69" w:rsidRPr="00DC6274" w:rsidRDefault="00415E69" w:rsidP="00415E69"/>
    <w:p w14:paraId="782D751C" w14:textId="66CC9419" w:rsidR="00415E69" w:rsidRPr="00DC6274" w:rsidRDefault="00415E69" w:rsidP="00415E69">
      <w:r w:rsidRPr="00DC6274">
        <w:t xml:space="preserve">The </w:t>
      </w:r>
      <w:proofErr w:type="spellStart"/>
      <w:r w:rsidRPr="00DC6274">
        <w:t>PathFindingContext</w:t>
      </w:r>
      <w:proofErr w:type="spellEnd"/>
      <w:r w:rsidRPr="00DC6274">
        <w:t xml:space="preserve"> is where the strategy is set, the </w:t>
      </w:r>
      <w:proofErr w:type="spellStart"/>
      <w:r w:rsidRPr="00DC6274">
        <w:t>executeStrategy</w:t>
      </w:r>
      <w:proofErr w:type="spellEnd"/>
      <w:r w:rsidRPr="00DC6274">
        <w:t xml:space="preserve"> method is where the strategies algorithm gets executed.</w:t>
      </w:r>
    </w:p>
    <w:p w14:paraId="0B72E297" w14:textId="77777777" w:rsidR="0085640D" w:rsidRPr="00DC6274" w:rsidRDefault="0085640D" w:rsidP="004F2D26">
      <w:pPr>
        <w:keepNext/>
        <w:jc w:val="center"/>
      </w:pPr>
      <w:r w:rsidRPr="00DC6274">
        <w:rPr>
          <w:noProof/>
        </w:rPr>
        <w:lastRenderedPageBreak/>
        <w:drawing>
          <wp:inline distT="0" distB="0" distL="0" distR="0" wp14:anchorId="5412A74A" wp14:editId="593D304C">
            <wp:extent cx="5731510" cy="5125085"/>
            <wp:effectExtent l="0" t="0" r="2540" b="0"/>
            <wp:docPr id="81"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5125085"/>
                    </a:xfrm>
                    <a:prstGeom prst="rect">
                      <a:avLst/>
                    </a:prstGeom>
                  </pic:spPr>
                </pic:pic>
              </a:graphicData>
            </a:graphic>
          </wp:inline>
        </w:drawing>
      </w:r>
    </w:p>
    <w:p w14:paraId="4CCC57C5" w14:textId="271B133C" w:rsidR="0085640D" w:rsidRPr="00DC6274" w:rsidRDefault="0085640D" w:rsidP="00C541A3">
      <w:pPr>
        <w:pStyle w:val="Caption"/>
        <w:jc w:val="center"/>
      </w:pPr>
      <w:r w:rsidRPr="00DC6274">
        <w:t xml:space="preserve">Figure </w:t>
      </w:r>
      <w:fldSimple w:instr=" SEQ Figure \* ARABIC ">
        <w:r w:rsidR="00FD5C38">
          <w:rPr>
            <w:noProof/>
          </w:rPr>
          <w:t>25</w:t>
        </w:r>
      </w:fldSimple>
      <w:r w:rsidRPr="00DC6274">
        <w:t>: Dijkstra's Path finding algorithm</w:t>
      </w:r>
    </w:p>
    <w:p w14:paraId="6ED626E0" w14:textId="02DB929C" w:rsidR="00680B1C" w:rsidRPr="00DC6274" w:rsidRDefault="00680B1C" w:rsidP="00680B1C">
      <w:r w:rsidRPr="00DC6274">
        <w:t>This is part of the Dijkstra’s algorithm, more on this in Added Value, Section 5.2.</w:t>
      </w:r>
    </w:p>
    <w:p w14:paraId="3FACD6B6" w14:textId="77777777" w:rsidR="00C541A3" w:rsidRPr="00DC6274" w:rsidRDefault="00C541A3" w:rsidP="00C541A3"/>
    <w:p w14:paraId="46986781" w14:textId="77777777" w:rsidR="009D0B4C" w:rsidRDefault="009D0B4C">
      <w:pPr>
        <w:rPr>
          <w:rFonts w:eastAsiaTheme="majorEastAsia"/>
          <w:color w:val="2F5496" w:themeColor="accent1" w:themeShade="BF"/>
          <w:sz w:val="26"/>
          <w:szCs w:val="26"/>
        </w:rPr>
      </w:pPr>
      <w:bookmarkStart w:id="38" w:name="_Toc69380759"/>
      <w:r>
        <w:br w:type="page"/>
      </w:r>
    </w:p>
    <w:p w14:paraId="15B1453F" w14:textId="5C97CCCB" w:rsidR="00D75738" w:rsidRPr="00DC6274" w:rsidRDefault="00D75738" w:rsidP="00D75738">
      <w:pPr>
        <w:pStyle w:val="Heading2"/>
        <w:rPr>
          <w:rFonts w:ascii="Times New Roman" w:hAnsi="Times New Roman" w:cs="Times New Roman"/>
        </w:rPr>
      </w:pPr>
      <w:r w:rsidRPr="00DC6274">
        <w:rPr>
          <w:rFonts w:ascii="Times New Roman" w:hAnsi="Times New Roman" w:cs="Times New Roman"/>
        </w:rPr>
        <w:lastRenderedPageBreak/>
        <w:t>4.</w:t>
      </w:r>
      <w:r w:rsidR="00646DB1" w:rsidRPr="00DC6274">
        <w:rPr>
          <w:rFonts w:ascii="Times New Roman" w:hAnsi="Times New Roman" w:cs="Times New Roman"/>
        </w:rPr>
        <w:t>6</w:t>
      </w:r>
      <w:r w:rsidRPr="00DC6274">
        <w:rPr>
          <w:rFonts w:ascii="Times New Roman" w:hAnsi="Times New Roman" w:cs="Times New Roman"/>
        </w:rPr>
        <w:t xml:space="preserve"> Memento Pattern</w:t>
      </w:r>
      <w:bookmarkEnd w:id="38"/>
    </w:p>
    <w:p w14:paraId="0E526B1D" w14:textId="77777777" w:rsidR="00BD6DBC" w:rsidRPr="00DC6274" w:rsidRDefault="00BD6DBC" w:rsidP="00BD6DBC"/>
    <w:p w14:paraId="160E5D9E" w14:textId="49B049A4" w:rsidR="0035308E" w:rsidRPr="00DC6274" w:rsidRDefault="002C5D21" w:rsidP="000B1C9E">
      <w:r w:rsidRPr="00DC6274">
        <w:t>The Memento Patter was implemented to save the states of textboxes on certain screens on the Android side. This allows a user to come back on its action and click the undo button to have the previous state of the text field. That functionality was applied to the search booking fragment where the user inputs values for location, destination, date and time and also can change those values freely at any given time as all the values are updated on change. The undo button is shown on Figure 14. Please find the code in the order of execution for the Memento Pattern below.</w:t>
      </w:r>
    </w:p>
    <w:p w14:paraId="257CEA4A" w14:textId="77777777" w:rsidR="004F2D26" w:rsidRPr="00DC6274" w:rsidRDefault="004F2D26" w:rsidP="004F2D26">
      <w:pPr>
        <w:keepNext/>
        <w:jc w:val="center"/>
      </w:pPr>
      <w:r w:rsidRPr="00DC6274">
        <w:rPr>
          <w:noProof/>
        </w:rPr>
        <w:drawing>
          <wp:inline distT="0" distB="0" distL="0" distR="0" wp14:anchorId="20FDC064" wp14:editId="41CA7BDE">
            <wp:extent cx="4372585" cy="2581635"/>
            <wp:effectExtent l="0" t="0" r="9525" b="9525"/>
            <wp:docPr id="82"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72585" cy="2581635"/>
                    </a:xfrm>
                    <a:prstGeom prst="rect">
                      <a:avLst/>
                    </a:prstGeom>
                  </pic:spPr>
                </pic:pic>
              </a:graphicData>
            </a:graphic>
          </wp:inline>
        </w:drawing>
      </w:r>
    </w:p>
    <w:p w14:paraId="0B06059A" w14:textId="7DDC1E35" w:rsidR="009C16E7" w:rsidRPr="00DC6274" w:rsidRDefault="004F2D26" w:rsidP="004F2D26">
      <w:pPr>
        <w:pStyle w:val="Caption"/>
        <w:jc w:val="center"/>
      </w:pPr>
      <w:r w:rsidRPr="00DC6274">
        <w:t xml:space="preserve">Figure </w:t>
      </w:r>
      <w:fldSimple w:instr=" SEQ Figure \* ARABIC ">
        <w:r w:rsidR="00FD5C38">
          <w:rPr>
            <w:noProof/>
          </w:rPr>
          <w:t>26</w:t>
        </w:r>
      </w:fldSimple>
      <w:r w:rsidRPr="00DC6274">
        <w:t xml:space="preserve">: </w:t>
      </w:r>
      <w:proofErr w:type="spellStart"/>
      <w:r w:rsidRPr="00DC6274">
        <w:t>UpdateMemento</w:t>
      </w:r>
      <w:proofErr w:type="spellEnd"/>
      <w:r w:rsidRPr="00DC6274">
        <w:t xml:space="preserve"> method inside the SearchFragment class</w:t>
      </w:r>
    </w:p>
    <w:p w14:paraId="3C500AB7" w14:textId="6758F0AE" w:rsidR="00380703" w:rsidRPr="00DC6274" w:rsidRDefault="00380703" w:rsidP="00FB662C">
      <w:r w:rsidRPr="00DC6274">
        <w:t xml:space="preserve">The </w:t>
      </w:r>
      <w:proofErr w:type="spellStart"/>
      <w:r w:rsidRPr="00DC6274">
        <w:t>updateMemento</w:t>
      </w:r>
      <w:proofErr w:type="spellEnd"/>
      <w:r w:rsidRPr="00DC6274">
        <w:t xml:space="preserve"> method is called </w:t>
      </w:r>
      <w:r w:rsidR="00503231" w:rsidRPr="00DC6274">
        <w:t xml:space="preserve">during operations, such as when a button is clicked, etc. It keeps track of what text box, variable has been changed and updates the memento state to store it so it can </w:t>
      </w:r>
      <w:r w:rsidR="00F80CF2" w:rsidRPr="00DC6274">
        <w:t xml:space="preserve">be undone later when needed. </w:t>
      </w:r>
      <w:r w:rsidR="00FE1B08" w:rsidRPr="00DC6274">
        <w:t xml:space="preserve">This is done by using a queue, checking if the index referring to the specific box is in there already, if </w:t>
      </w:r>
      <w:proofErr w:type="spellStart"/>
      <w:r w:rsidR="00FE1B08" w:rsidRPr="00DC6274">
        <w:t>its</w:t>
      </w:r>
      <w:proofErr w:type="spellEnd"/>
      <w:r w:rsidR="00FE1B08" w:rsidRPr="00DC6274">
        <w:t xml:space="preserve"> not, add it to the queue, otherwise find it in the queue, remove it and add it to the end of the queue. </w:t>
      </w:r>
    </w:p>
    <w:p w14:paraId="28FC0A46" w14:textId="77777777" w:rsidR="00DE43F9" w:rsidRPr="00DC6274" w:rsidRDefault="00DE43F9" w:rsidP="00DE43F9">
      <w:pPr>
        <w:keepNext/>
      </w:pPr>
      <w:r w:rsidRPr="00DC6274">
        <w:rPr>
          <w:noProof/>
        </w:rPr>
        <w:drawing>
          <wp:inline distT="0" distB="0" distL="0" distR="0" wp14:anchorId="172A13EC" wp14:editId="0EAA0F3D">
            <wp:extent cx="5731510" cy="2065020"/>
            <wp:effectExtent l="0" t="0" r="2540" b="0"/>
            <wp:docPr id="83"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065020"/>
                    </a:xfrm>
                    <a:prstGeom prst="rect">
                      <a:avLst/>
                    </a:prstGeom>
                  </pic:spPr>
                </pic:pic>
              </a:graphicData>
            </a:graphic>
          </wp:inline>
        </w:drawing>
      </w:r>
    </w:p>
    <w:p w14:paraId="12F3E282" w14:textId="7D2C71EC" w:rsidR="004F2D26" w:rsidRPr="00DC6274" w:rsidRDefault="00DE43F9" w:rsidP="00DE43F9">
      <w:pPr>
        <w:pStyle w:val="Caption"/>
        <w:jc w:val="center"/>
      </w:pPr>
      <w:r w:rsidRPr="00DC6274">
        <w:t xml:space="preserve">Figure </w:t>
      </w:r>
      <w:fldSimple w:instr=" SEQ Figure \* ARABIC ">
        <w:r w:rsidR="00FD5C38">
          <w:rPr>
            <w:noProof/>
          </w:rPr>
          <w:t>27</w:t>
        </w:r>
      </w:fldSimple>
      <w:r w:rsidRPr="00DC6274">
        <w:t>: Originator class</w:t>
      </w:r>
    </w:p>
    <w:p w14:paraId="096DE5AC" w14:textId="6055728A" w:rsidR="00915256" w:rsidRPr="00DC6274" w:rsidRDefault="00915256" w:rsidP="00915256">
      <w:r w:rsidRPr="00DC6274">
        <w:t xml:space="preserve">The originator class used to set the state, and save it to </w:t>
      </w:r>
      <w:proofErr w:type="spellStart"/>
      <w:r w:rsidRPr="00DC6274">
        <w:t>Momento</w:t>
      </w:r>
      <w:proofErr w:type="spellEnd"/>
      <w:r w:rsidRPr="00DC6274">
        <w:t>.</w:t>
      </w:r>
    </w:p>
    <w:p w14:paraId="06649D1A" w14:textId="77777777" w:rsidR="002D1198" w:rsidRPr="00DC6274" w:rsidRDefault="002D1198" w:rsidP="002D1198">
      <w:pPr>
        <w:keepNext/>
      </w:pPr>
      <w:r w:rsidRPr="00DC6274">
        <w:rPr>
          <w:noProof/>
        </w:rPr>
        <w:lastRenderedPageBreak/>
        <w:drawing>
          <wp:inline distT="0" distB="0" distL="0" distR="0" wp14:anchorId="283E1A46" wp14:editId="4A5D60CE">
            <wp:extent cx="5731510" cy="1583055"/>
            <wp:effectExtent l="0" t="0" r="2540" b="0"/>
            <wp:docPr id="84"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1583055"/>
                    </a:xfrm>
                    <a:prstGeom prst="rect">
                      <a:avLst/>
                    </a:prstGeom>
                  </pic:spPr>
                </pic:pic>
              </a:graphicData>
            </a:graphic>
          </wp:inline>
        </w:drawing>
      </w:r>
    </w:p>
    <w:p w14:paraId="533337AC" w14:textId="50455960" w:rsidR="00DE43F9" w:rsidRPr="00DC6274" w:rsidRDefault="002D1198" w:rsidP="002D1198">
      <w:pPr>
        <w:pStyle w:val="Caption"/>
        <w:jc w:val="center"/>
      </w:pPr>
      <w:r w:rsidRPr="00DC6274">
        <w:t xml:space="preserve">Figure </w:t>
      </w:r>
      <w:fldSimple w:instr=" SEQ Figure \* ARABIC ">
        <w:r w:rsidR="00FD5C38">
          <w:rPr>
            <w:noProof/>
          </w:rPr>
          <w:t>28</w:t>
        </w:r>
      </w:fldSimple>
      <w:r w:rsidRPr="00DC6274">
        <w:t xml:space="preserve">: </w:t>
      </w:r>
      <w:proofErr w:type="spellStart"/>
      <w:r w:rsidRPr="00DC6274">
        <w:t>CareTaker</w:t>
      </w:r>
      <w:proofErr w:type="spellEnd"/>
      <w:r w:rsidRPr="00DC6274">
        <w:t xml:space="preserve"> class</w:t>
      </w:r>
    </w:p>
    <w:p w14:paraId="364E805D" w14:textId="61A7B7A5" w:rsidR="00930BBE" w:rsidRPr="00DC6274" w:rsidRDefault="00930BBE" w:rsidP="00930BBE">
      <w:r w:rsidRPr="00DC6274">
        <w:t xml:space="preserve">The </w:t>
      </w:r>
      <w:proofErr w:type="spellStart"/>
      <w:r w:rsidRPr="00DC6274">
        <w:t>CareTaker</w:t>
      </w:r>
      <w:proofErr w:type="spellEnd"/>
      <w:r w:rsidRPr="00DC6274">
        <w:t xml:space="preserve"> class, stores a list of Memento objects. It can add and get the specific memento state by a given index.</w:t>
      </w:r>
    </w:p>
    <w:p w14:paraId="7661549A" w14:textId="77777777" w:rsidR="00167A5E" w:rsidRPr="00DC6274" w:rsidRDefault="00167A5E" w:rsidP="00167A5E">
      <w:pPr>
        <w:keepNext/>
        <w:jc w:val="center"/>
      </w:pPr>
      <w:r w:rsidRPr="00DC6274">
        <w:rPr>
          <w:noProof/>
        </w:rPr>
        <w:drawing>
          <wp:inline distT="0" distB="0" distL="0" distR="0" wp14:anchorId="54C1662D" wp14:editId="1A79B181">
            <wp:extent cx="4001058" cy="2086266"/>
            <wp:effectExtent l="0" t="0" r="0" b="9525"/>
            <wp:docPr id="85"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1058" cy="2086266"/>
                    </a:xfrm>
                    <a:prstGeom prst="rect">
                      <a:avLst/>
                    </a:prstGeom>
                  </pic:spPr>
                </pic:pic>
              </a:graphicData>
            </a:graphic>
          </wp:inline>
        </w:drawing>
      </w:r>
    </w:p>
    <w:p w14:paraId="2E3BD50A" w14:textId="22625861" w:rsidR="0035308E" w:rsidRPr="00DC6274" w:rsidRDefault="00167A5E" w:rsidP="00167A5E">
      <w:pPr>
        <w:pStyle w:val="Caption"/>
        <w:jc w:val="center"/>
      </w:pPr>
      <w:r w:rsidRPr="00DC6274">
        <w:t xml:space="preserve">Figure </w:t>
      </w:r>
      <w:fldSimple w:instr=" SEQ Figure \* ARABIC ">
        <w:r w:rsidR="00FD5C38">
          <w:rPr>
            <w:noProof/>
          </w:rPr>
          <w:t>29</w:t>
        </w:r>
      </w:fldSimple>
      <w:r w:rsidRPr="00DC6274">
        <w:t>: Memento class</w:t>
      </w:r>
    </w:p>
    <w:p w14:paraId="1372BA13" w14:textId="5D99FB41" w:rsidR="00D90EAA" w:rsidRPr="00DC6274" w:rsidRDefault="00D90EAA" w:rsidP="00D90EAA">
      <w:r w:rsidRPr="00DC6274">
        <w:t>The memento class stores the state of the objec</w:t>
      </w:r>
      <w:r w:rsidR="00800F1C" w:rsidRPr="00DC6274">
        <w:t>t.</w:t>
      </w:r>
    </w:p>
    <w:p w14:paraId="2BF1DE98" w14:textId="77777777" w:rsidR="002A538D" w:rsidRPr="00DC6274" w:rsidRDefault="002A538D" w:rsidP="002A538D">
      <w:pPr>
        <w:keepNext/>
        <w:jc w:val="center"/>
      </w:pPr>
      <w:r w:rsidRPr="00DC6274">
        <w:rPr>
          <w:noProof/>
        </w:rPr>
        <w:lastRenderedPageBreak/>
        <w:drawing>
          <wp:inline distT="0" distB="0" distL="0" distR="0" wp14:anchorId="76411390" wp14:editId="5A0CC690">
            <wp:extent cx="3296093" cy="5804384"/>
            <wp:effectExtent l="0" t="0" r="0" b="6350"/>
            <wp:docPr id="86"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08784" cy="5826732"/>
                    </a:xfrm>
                    <a:prstGeom prst="rect">
                      <a:avLst/>
                    </a:prstGeom>
                  </pic:spPr>
                </pic:pic>
              </a:graphicData>
            </a:graphic>
          </wp:inline>
        </w:drawing>
      </w:r>
    </w:p>
    <w:p w14:paraId="4248E303" w14:textId="0076DBA9" w:rsidR="00167A5E" w:rsidRPr="00DC6274" w:rsidRDefault="002A538D" w:rsidP="002A538D">
      <w:pPr>
        <w:pStyle w:val="Caption"/>
        <w:jc w:val="center"/>
      </w:pPr>
      <w:r w:rsidRPr="00DC6274">
        <w:t xml:space="preserve">Figure </w:t>
      </w:r>
      <w:fldSimple w:instr=" SEQ Figure \* ARABIC ">
        <w:r w:rsidR="00FD5C38">
          <w:rPr>
            <w:noProof/>
          </w:rPr>
          <w:t>30</w:t>
        </w:r>
      </w:fldSimple>
      <w:r w:rsidRPr="00DC6274">
        <w:t>: Search Fragment of the UI with the UNDO button on the bottom left side</w:t>
      </w:r>
    </w:p>
    <w:p w14:paraId="70291AC7" w14:textId="77777777" w:rsidR="0035308E" w:rsidRPr="00DC6274" w:rsidRDefault="0035308E" w:rsidP="000B1C9E"/>
    <w:p w14:paraId="67F708F9" w14:textId="77777777" w:rsidR="00C1004B" w:rsidRDefault="00C1004B">
      <w:pPr>
        <w:rPr>
          <w:rFonts w:eastAsiaTheme="majorEastAsia"/>
          <w:color w:val="2F5496" w:themeColor="accent1" w:themeShade="BF"/>
          <w:sz w:val="26"/>
          <w:szCs w:val="26"/>
        </w:rPr>
      </w:pPr>
      <w:bookmarkStart w:id="39" w:name="_Toc69380760"/>
      <w:r>
        <w:br w:type="page"/>
      </w:r>
    </w:p>
    <w:p w14:paraId="50C615C5" w14:textId="63B9BF91" w:rsidR="00F700FE" w:rsidRPr="00DC6274" w:rsidRDefault="00F700FE" w:rsidP="00F700FE">
      <w:pPr>
        <w:pStyle w:val="Heading2"/>
        <w:rPr>
          <w:rFonts w:ascii="Times New Roman" w:hAnsi="Times New Roman" w:cs="Times New Roman"/>
        </w:rPr>
      </w:pPr>
      <w:r w:rsidRPr="00DC6274">
        <w:rPr>
          <w:rFonts w:ascii="Times New Roman" w:hAnsi="Times New Roman" w:cs="Times New Roman"/>
        </w:rPr>
        <w:lastRenderedPageBreak/>
        <w:t>4.7 Filter Pattern</w:t>
      </w:r>
      <w:bookmarkEnd w:id="39"/>
    </w:p>
    <w:p w14:paraId="46508E7B" w14:textId="77777777" w:rsidR="00D64105" w:rsidRPr="00DC6274" w:rsidRDefault="00D64105" w:rsidP="00D64105">
      <w:r w:rsidRPr="00DC6274">
        <w:t xml:space="preserve">Filter pattern was used for applying filters when the user wanted to generating routes from stations. On the android side the user can select the available filter that are there. We have a Criteria interface having a </w:t>
      </w:r>
      <w:proofErr w:type="spellStart"/>
      <w:r w:rsidRPr="00DC6274">
        <w:t>meetCriteria</w:t>
      </w:r>
      <w:proofErr w:type="spellEnd"/>
      <w:r w:rsidRPr="00DC6274">
        <w:t xml:space="preserve"> method which takes a list of type T as input then returns a subset of T who satisfy the filter criteria. Every filter criteria class must implement this interface. </w:t>
      </w:r>
    </w:p>
    <w:p w14:paraId="182F411E" w14:textId="39047AB5" w:rsidR="00F700FE" w:rsidRPr="00DC6274" w:rsidRDefault="00D64105" w:rsidP="00D64105">
      <w:r w:rsidRPr="00DC6274">
        <w:t xml:space="preserve">We have implemented filters for And </w:t>
      </w:r>
      <w:proofErr w:type="spellStart"/>
      <w:r w:rsidRPr="00DC6274">
        <w:t>and</w:t>
      </w:r>
      <w:proofErr w:type="spellEnd"/>
      <w:r w:rsidRPr="00DC6274">
        <w:t xml:space="preserve"> Or Criteria, we also have all the criteria for the types of transport types.</w:t>
      </w:r>
    </w:p>
    <w:p w14:paraId="3F0D1C7A" w14:textId="77777777" w:rsidR="00F15DC1" w:rsidRPr="00DC6274" w:rsidRDefault="00F15DC1" w:rsidP="00F15DC1">
      <w:pPr>
        <w:keepNext/>
      </w:pPr>
      <w:r w:rsidRPr="00DC6274">
        <w:rPr>
          <w:noProof/>
          <w:lang w:val="en-GB"/>
        </w:rPr>
        <w:drawing>
          <wp:inline distT="0" distB="0" distL="0" distR="0" wp14:anchorId="6C640A47" wp14:editId="09E7A663">
            <wp:extent cx="5731510" cy="1065530"/>
            <wp:effectExtent l="0" t="0" r="2540" b="127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1065530"/>
                    </a:xfrm>
                    <a:prstGeom prst="rect">
                      <a:avLst/>
                    </a:prstGeom>
                  </pic:spPr>
                </pic:pic>
              </a:graphicData>
            </a:graphic>
          </wp:inline>
        </w:drawing>
      </w:r>
    </w:p>
    <w:p w14:paraId="7BE44838" w14:textId="16B5730D" w:rsidR="00D64105" w:rsidRPr="00DC6274" w:rsidRDefault="00F15DC1" w:rsidP="00F15DC1">
      <w:pPr>
        <w:pStyle w:val="Caption"/>
        <w:jc w:val="center"/>
      </w:pPr>
      <w:r w:rsidRPr="00DC6274">
        <w:t xml:space="preserve">Figure </w:t>
      </w:r>
      <w:fldSimple w:instr=" SEQ Figure \* ARABIC ">
        <w:r w:rsidR="00FD5C38">
          <w:rPr>
            <w:noProof/>
          </w:rPr>
          <w:t>31</w:t>
        </w:r>
      </w:fldSimple>
      <w:r w:rsidRPr="00DC6274">
        <w:t>: Criteria.java</w:t>
      </w:r>
    </w:p>
    <w:p w14:paraId="363802CF" w14:textId="2066BBEE" w:rsidR="004C72D5" w:rsidRPr="00DC6274" w:rsidRDefault="004C72D5" w:rsidP="004C72D5">
      <w:r w:rsidRPr="00DC6274">
        <w:t xml:space="preserve">Figure 31 is the interface used by all </w:t>
      </w:r>
      <w:proofErr w:type="spellStart"/>
      <w:r w:rsidRPr="00DC6274">
        <w:t>criterias</w:t>
      </w:r>
      <w:proofErr w:type="spellEnd"/>
      <w:r w:rsidRPr="00DC6274">
        <w:t>.</w:t>
      </w:r>
    </w:p>
    <w:p w14:paraId="071C26EA" w14:textId="5E0D8A8A" w:rsidR="00E2036C" w:rsidRPr="00DC6274" w:rsidRDefault="00E2036C" w:rsidP="00E2036C"/>
    <w:p w14:paraId="1A200B38" w14:textId="77777777" w:rsidR="00A35054" w:rsidRPr="00DC6274" w:rsidRDefault="00A35054" w:rsidP="00A35054">
      <w:pPr>
        <w:keepNext/>
      </w:pPr>
      <w:r w:rsidRPr="00DC6274">
        <w:rPr>
          <w:noProof/>
          <w:lang w:val="en-GB"/>
        </w:rPr>
        <w:drawing>
          <wp:inline distT="0" distB="0" distL="0" distR="0" wp14:anchorId="6C761495" wp14:editId="24F7636E">
            <wp:extent cx="5731510" cy="3410585"/>
            <wp:effectExtent l="0" t="0" r="254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3410585"/>
                    </a:xfrm>
                    <a:prstGeom prst="rect">
                      <a:avLst/>
                    </a:prstGeom>
                  </pic:spPr>
                </pic:pic>
              </a:graphicData>
            </a:graphic>
          </wp:inline>
        </w:drawing>
      </w:r>
    </w:p>
    <w:p w14:paraId="4888BE6D" w14:textId="5F365948" w:rsidR="00E2036C" w:rsidRPr="00DC6274" w:rsidRDefault="00A35054" w:rsidP="00A35054">
      <w:pPr>
        <w:pStyle w:val="Caption"/>
        <w:jc w:val="center"/>
      </w:pPr>
      <w:r w:rsidRPr="00DC6274">
        <w:t xml:space="preserve">Figure </w:t>
      </w:r>
      <w:fldSimple w:instr=" SEQ Figure \* ARABIC ">
        <w:r w:rsidR="00FD5C38">
          <w:rPr>
            <w:noProof/>
          </w:rPr>
          <w:t>32</w:t>
        </w:r>
      </w:fldSimple>
      <w:r w:rsidRPr="00DC6274">
        <w:t>: AndCriteria.java</w:t>
      </w:r>
    </w:p>
    <w:p w14:paraId="5AFC2C4A" w14:textId="77777777" w:rsidR="002A0266" w:rsidRPr="00DC6274" w:rsidRDefault="002A0266" w:rsidP="002A0266">
      <w:pPr>
        <w:keepNext/>
      </w:pPr>
      <w:r w:rsidRPr="00DC6274">
        <w:rPr>
          <w:noProof/>
          <w:lang w:val="en-GB"/>
        </w:rPr>
        <w:lastRenderedPageBreak/>
        <w:drawing>
          <wp:inline distT="0" distB="0" distL="0" distR="0" wp14:anchorId="79EBD5F4" wp14:editId="6EC53BE8">
            <wp:extent cx="5731510" cy="3997960"/>
            <wp:effectExtent l="0" t="0" r="2540" b="254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3997960"/>
                    </a:xfrm>
                    <a:prstGeom prst="rect">
                      <a:avLst/>
                    </a:prstGeom>
                  </pic:spPr>
                </pic:pic>
              </a:graphicData>
            </a:graphic>
          </wp:inline>
        </w:drawing>
      </w:r>
    </w:p>
    <w:p w14:paraId="76B2C850" w14:textId="52D9C20E" w:rsidR="00A35054" w:rsidRPr="00DC6274" w:rsidRDefault="002A0266" w:rsidP="002A0266">
      <w:pPr>
        <w:pStyle w:val="Caption"/>
        <w:jc w:val="center"/>
      </w:pPr>
      <w:r w:rsidRPr="00DC6274">
        <w:t xml:space="preserve">Figure </w:t>
      </w:r>
      <w:fldSimple w:instr=" SEQ Figure \* ARABIC ">
        <w:r w:rsidR="00FD5C38">
          <w:rPr>
            <w:noProof/>
          </w:rPr>
          <w:t>33</w:t>
        </w:r>
      </w:fldSimple>
      <w:r w:rsidRPr="00DC6274">
        <w:t>: OrCriteria.java</w:t>
      </w:r>
    </w:p>
    <w:p w14:paraId="78597892" w14:textId="30C09EBB" w:rsidR="004C72D5" w:rsidRPr="00DC6274" w:rsidRDefault="004C72D5" w:rsidP="004C72D5">
      <w:r w:rsidRPr="00DC6274">
        <w:t>The ‘and’ and ‘or’ criteria allow combining multiple criteria together for more complex filters.</w:t>
      </w:r>
    </w:p>
    <w:p w14:paraId="62924138" w14:textId="77777777" w:rsidR="00C26B1D" w:rsidRPr="00DC6274" w:rsidRDefault="00C26B1D" w:rsidP="00C26B1D">
      <w:pPr>
        <w:keepNext/>
        <w:jc w:val="center"/>
      </w:pPr>
      <w:r w:rsidRPr="00DC6274">
        <w:rPr>
          <w:noProof/>
          <w:lang w:val="en-GB"/>
        </w:rPr>
        <w:drawing>
          <wp:inline distT="0" distB="0" distL="0" distR="0" wp14:anchorId="755DDDC6" wp14:editId="1F9AFDEE">
            <wp:extent cx="5731510" cy="2852420"/>
            <wp:effectExtent l="0" t="0" r="2540"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2852420"/>
                    </a:xfrm>
                    <a:prstGeom prst="rect">
                      <a:avLst/>
                    </a:prstGeom>
                  </pic:spPr>
                </pic:pic>
              </a:graphicData>
            </a:graphic>
          </wp:inline>
        </w:drawing>
      </w:r>
    </w:p>
    <w:p w14:paraId="78E42B1F" w14:textId="6D331C8F" w:rsidR="002A0266" w:rsidRPr="00DC6274" w:rsidRDefault="00C26B1D" w:rsidP="00C26B1D">
      <w:pPr>
        <w:pStyle w:val="Caption"/>
        <w:jc w:val="center"/>
      </w:pPr>
      <w:r w:rsidRPr="00DC6274">
        <w:t xml:space="preserve">Figure </w:t>
      </w:r>
      <w:fldSimple w:instr=" SEQ Figure \* ARABIC ">
        <w:r w:rsidR="00FD5C38">
          <w:rPr>
            <w:noProof/>
          </w:rPr>
          <w:t>34</w:t>
        </w:r>
      </w:fldSimple>
      <w:r w:rsidRPr="00DC6274">
        <w:t>: BusCriteria.java</w:t>
      </w:r>
    </w:p>
    <w:p w14:paraId="642B5AB3" w14:textId="7DBAD71B" w:rsidR="004C72D5" w:rsidRPr="00DC6274" w:rsidRDefault="004C72D5" w:rsidP="004C72D5">
      <w:r w:rsidRPr="00DC6274">
        <w:t xml:space="preserve">Figure 34 shows an example of a </w:t>
      </w:r>
      <w:proofErr w:type="spellStart"/>
      <w:r w:rsidRPr="00DC6274">
        <w:t>BusCriteria</w:t>
      </w:r>
      <w:proofErr w:type="spellEnd"/>
      <w:r w:rsidRPr="00DC6274">
        <w:t xml:space="preserve"> in which it checks if a connection has bus as a valid transport type, if it does it will add that connection to the list if not it will be skipped, at the end it returns all connections with the desired transport types.</w:t>
      </w:r>
    </w:p>
    <w:p w14:paraId="37A52FF2" w14:textId="77777777" w:rsidR="001B654A" w:rsidRPr="00DC6274" w:rsidRDefault="001B654A" w:rsidP="001B654A">
      <w:pPr>
        <w:keepNext/>
        <w:jc w:val="center"/>
      </w:pPr>
      <w:r w:rsidRPr="00DC6274">
        <w:rPr>
          <w:noProof/>
          <w:lang w:val="en-GB"/>
        </w:rPr>
        <w:lastRenderedPageBreak/>
        <w:drawing>
          <wp:inline distT="0" distB="0" distL="0" distR="0" wp14:anchorId="560038F5" wp14:editId="61960264">
            <wp:extent cx="2372056" cy="2324424"/>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72056" cy="2324424"/>
                    </a:xfrm>
                    <a:prstGeom prst="rect">
                      <a:avLst/>
                    </a:prstGeom>
                  </pic:spPr>
                </pic:pic>
              </a:graphicData>
            </a:graphic>
          </wp:inline>
        </w:drawing>
      </w:r>
    </w:p>
    <w:p w14:paraId="29FDCF15" w14:textId="00E3B8AA" w:rsidR="00C26B1D" w:rsidRPr="00DC6274" w:rsidRDefault="001B654A" w:rsidP="001B654A">
      <w:pPr>
        <w:pStyle w:val="Caption"/>
        <w:jc w:val="center"/>
      </w:pPr>
      <w:r w:rsidRPr="00DC6274">
        <w:t xml:space="preserve">Figure </w:t>
      </w:r>
      <w:fldSimple w:instr=" SEQ Figure \* ARABIC ">
        <w:r w:rsidR="00FD5C38">
          <w:rPr>
            <w:noProof/>
          </w:rPr>
          <w:t>35</w:t>
        </w:r>
      </w:fldSimple>
      <w:r w:rsidRPr="00DC6274">
        <w:t>: List of Filter/Criteria</w:t>
      </w:r>
    </w:p>
    <w:p w14:paraId="1E2B8F36" w14:textId="77777777" w:rsidR="00EA72BC" w:rsidRPr="00DC6274" w:rsidRDefault="00EA72BC" w:rsidP="00EA72BC"/>
    <w:p w14:paraId="2608F1B3" w14:textId="77777777" w:rsidR="00F700FE" w:rsidRPr="00DC6274" w:rsidRDefault="00F700FE" w:rsidP="00F700FE">
      <w:pPr>
        <w:pStyle w:val="Heading2"/>
        <w:rPr>
          <w:rFonts w:ascii="Times New Roman" w:hAnsi="Times New Roman" w:cs="Times New Roman"/>
        </w:rPr>
      </w:pPr>
      <w:bookmarkStart w:id="40" w:name="_Toc69380761"/>
      <w:r w:rsidRPr="00DC6274">
        <w:rPr>
          <w:rFonts w:ascii="Times New Roman" w:hAnsi="Times New Roman" w:cs="Times New Roman"/>
        </w:rPr>
        <w:t>4.8 Bridge Pattern</w:t>
      </w:r>
      <w:bookmarkEnd w:id="40"/>
    </w:p>
    <w:p w14:paraId="65A41228" w14:textId="5EECDAAD" w:rsidR="00A344B5" w:rsidRPr="00DC6274" w:rsidRDefault="00CF350E" w:rsidP="00F700FE">
      <w:r w:rsidRPr="00DC6274">
        <w:t>Bridge pattern is used to handle the payments in this project. We have our implementer interface which is our PaymentSystem.java class. We then have our concrete implementer which is our StripePaymentSystem.java, in this class we handle our payment using the stripe sandbox. We then create our abstract class which has the methods to make payments. Then we have the refined abstract class to implement these payment methods DebitCardPayment.java.</w:t>
      </w:r>
    </w:p>
    <w:p w14:paraId="3F8E16E2" w14:textId="77777777" w:rsidR="000F7E42" w:rsidRPr="00DC6274" w:rsidRDefault="000F7E42" w:rsidP="00F700FE"/>
    <w:p w14:paraId="7F7E3016" w14:textId="77777777" w:rsidR="000F7E42" w:rsidRPr="00DC6274" w:rsidRDefault="000F7E42" w:rsidP="000F7E42">
      <w:pPr>
        <w:keepNext/>
        <w:jc w:val="center"/>
      </w:pPr>
      <w:r w:rsidRPr="00DC6274">
        <w:rPr>
          <w:noProof/>
          <w:lang w:val="en-GB"/>
        </w:rPr>
        <w:drawing>
          <wp:inline distT="0" distB="0" distL="0" distR="0" wp14:anchorId="7BDC28AD" wp14:editId="481168C3">
            <wp:extent cx="4982270" cy="1305107"/>
            <wp:effectExtent l="0" t="0" r="8890" b="952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82270" cy="1305107"/>
                    </a:xfrm>
                    <a:prstGeom prst="rect">
                      <a:avLst/>
                    </a:prstGeom>
                  </pic:spPr>
                </pic:pic>
              </a:graphicData>
            </a:graphic>
          </wp:inline>
        </w:drawing>
      </w:r>
    </w:p>
    <w:p w14:paraId="2707C33D" w14:textId="2113B1C9" w:rsidR="000F7E42" w:rsidRPr="00DC6274" w:rsidRDefault="000F7E42" w:rsidP="000F7E42">
      <w:pPr>
        <w:pStyle w:val="Caption"/>
        <w:jc w:val="center"/>
      </w:pPr>
      <w:r w:rsidRPr="00DC6274">
        <w:t xml:space="preserve">Figure </w:t>
      </w:r>
      <w:fldSimple w:instr=" SEQ Figure \* ARABIC ">
        <w:r w:rsidR="00FD5C38">
          <w:rPr>
            <w:noProof/>
          </w:rPr>
          <w:t>36</w:t>
        </w:r>
      </w:fldSimple>
      <w:r w:rsidRPr="00DC6274">
        <w:t>: PaymentSystem.java</w:t>
      </w:r>
    </w:p>
    <w:p w14:paraId="3BEF0061" w14:textId="605B7DEF" w:rsidR="00310E34" w:rsidRPr="00DC6274" w:rsidRDefault="00310E34" w:rsidP="00310E34">
      <w:r w:rsidRPr="00DC6274">
        <w:t xml:space="preserve">The </w:t>
      </w:r>
      <w:proofErr w:type="spellStart"/>
      <w:r w:rsidRPr="00DC6274">
        <w:t>PaymentSystem</w:t>
      </w:r>
      <w:proofErr w:type="spellEnd"/>
      <w:r w:rsidRPr="00DC6274">
        <w:t xml:space="preserve"> interface specifies that payment can be initialised and finalised/confirmed, allowing for other classes to specify the logic for performing these operations.</w:t>
      </w:r>
    </w:p>
    <w:p w14:paraId="66B414AA" w14:textId="77777777" w:rsidR="007C486D" w:rsidRPr="00DC6274" w:rsidRDefault="007C486D" w:rsidP="007C486D">
      <w:pPr>
        <w:keepNext/>
        <w:jc w:val="center"/>
      </w:pPr>
      <w:r w:rsidRPr="00DC6274">
        <w:rPr>
          <w:noProof/>
          <w:lang w:val="en-GB"/>
        </w:rPr>
        <w:lastRenderedPageBreak/>
        <w:drawing>
          <wp:anchor distT="0" distB="0" distL="114300" distR="114300" simplePos="0" relativeHeight="251670528" behindDoc="1" locked="0" layoutInCell="1" allowOverlap="1" wp14:anchorId="09BE879F" wp14:editId="3EDA34BE">
            <wp:simplePos x="0" y="0"/>
            <wp:positionH relativeFrom="margin">
              <wp:posOffset>-425450</wp:posOffset>
            </wp:positionH>
            <wp:positionV relativeFrom="paragraph">
              <wp:posOffset>0</wp:posOffset>
            </wp:positionV>
            <wp:extent cx="6836410" cy="8166735"/>
            <wp:effectExtent l="0" t="0" r="2540" b="5715"/>
            <wp:wrapTight wrapText="bothSides">
              <wp:wrapPolygon edited="0">
                <wp:start x="0" y="0"/>
                <wp:lineTo x="0" y="21565"/>
                <wp:lineTo x="21548" y="21565"/>
                <wp:lineTo x="21548" y="0"/>
                <wp:lineTo x="0" y="0"/>
              </wp:wrapPolygon>
            </wp:wrapTight>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6836410" cy="8166735"/>
                    </a:xfrm>
                    <a:prstGeom prst="rect">
                      <a:avLst/>
                    </a:prstGeom>
                  </pic:spPr>
                </pic:pic>
              </a:graphicData>
            </a:graphic>
            <wp14:sizeRelH relativeFrom="margin">
              <wp14:pctWidth>0</wp14:pctWidth>
            </wp14:sizeRelH>
            <wp14:sizeRelV relativeFrom="margin">
              <wp14:pctHeight>0</wp14:pctHeight>
            </wp14:sizeRelV>
          </wp:anchor>
        </w:drawing>
      </w:r>
    </w:p>
    <w:p w14:paraId="693AE3EF" w14:textId="3A8C6F17" w:rsidR="000F7E42" w:rsidRPr="00DC6274" w:rsidRDefault="007C486D" w:rsidP="007C486D">
      <w:pPr>
        <w:pStyle w:val="Caption"/>
        <w:jc w:val="center"/>
      </w:pPr>
      <w:r w:rsidRPr="00DC6274">
        <w:t xml:space="preserve">Figure </w:t>
      </w:r>
      <w:fldSimple w:instr=" SEQ Figure \* ARABIC ">
        <w:r w:rsidR="00FD5C38">
          <w:rPr>
            <w:noProof/>
          </w:rPr>
          <w:t>37</w:t>
        </w:r>
      </w:fldSimple>
      <w:r w:rsidRPr="00DC6274">
        <w:t>: StripePayment.java</w:t>
      </w:r>
    </w:p>
    <w:p w14:paraId="725AF152" w14:textId="226042F4" w:rsidR="00C9726A" w:rsidRPr="00DC6274" w:rsidRDefault="00C9726A" w:rsidP="00C9726A">
      <w:r w:rsidRPr="00DC6274">
        <w:lastRenderedPageBreak/>
        <w:t xml:space="preserve">Figure 37 shows the </w:t>
      </w:r>
      <w:proofErr w:type="spellStart"/>
      <w:r w:rsidRPr="00DC6274">
        <w:t>StripePaymentSystem</w:t>
      </w:r>
      <w:proofErr w:type="spellEnd"/>
      <w:r w:rsidRPr="00DC6274">
        <w:t xml:space="preserve"> which defines how a payment is initialised and confirmed using Stripe’s payment processing.</w:t>
      </w:r>
    </w:p>
    <w:p w14:paraId="18B86D5B" w14:textId="77777777" w:rsidR="00C74192" w:rsidRPr="00DC6274" w:rsidRDefault="00C74192" w:rsidP="00C74192">
      <w:pPr>
        <w:keepNext/>
        <w:jc w:val="center"/>
      </w:pPr>
      <w:r w:rsidRPr="00DC6274">
        <w:rPr>
          <w:noProof/>
          <w:lang w:val="en-GB"/>
        </w:rPr>
        <w:drawing>
          <wp:inline distT="0" distB="0" distL="0" distR="0" wp14:anchorId="3AEBA52F" wp14:editId="7D2CC0B5">
            <wp:extent cx="4896533" cy="2667372"/>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96533" cy="2667372"/>
                    </a:xfrm>
                    <a:prstGeom prst="rect">
                      <a:avLst/>
                    </a:prstGeom>
                  </pic:spPr>
                </pic:pic>
              </a:graphicData>
            </a:graphic>
          </wp:inline>
        </w:drawing>
      </w:r>
    </w:p>
    <w:p w14:paraId="7647F021" w14:textId="3AB2EC72" w:rsidR="00C74192" w:rsidRPr="00DC6274" w:rsidRDefault="00C74192" w:rsidP="00C74192">
      <w:pPr>
        <w:pStyle w:val="Caption"/>
        <w:jc w:val="center"/>
      </w:pPr>
      <w:r w:rsidRPr="00DC6274">
        <w:t xml:space="preserve">Figure </w:t>
      </w:r>
      <w:fldSimple w:instr=" SEQ Figure \* ARABIC ">
        <w:r w:rsidR="00FD5C38">
          <w:rPr>
            <w:noProof/>
          </w:rPr>
          <w:t>38</w:t>
        </w:r>
      </w:fldSimple>
      <w:r w:rsidRPr="00DC6274">
        <w:t>: Payment.java</w:t>
      </w:r>
    </w:p>
    <w:p w14:paraId="60B125DA" w14:textId="6C5DA448" w:rsidR="00C74192" w:rsidRPr="00DC6274" w:rsidRDefault="00C74192" w:rsidP="00C74192"/>
    <w:p w14:paraId="30BFCC57" w14:textId="77777777" w:rsidR="00573793" w:rsidRPr="00DC6274" w:rsidRDefault="00573793" w:rsidP="00573793">
      <w:pPr>
        <w:keepNext/>
        <w:jc w:val="center"/>
      </w:pPr>
      <w:r w:rsidRPr="00DC6274">
        <w:rPr>
          <w:noProof/>
          <w:lang w:val="en-GB"/>
        </w:rPr>
        <w:drawing>
          <wp:inline distT="0" distB="0" distL="0" distR="0" wp14:anchorId="20BD5F3F" wp14:editId="15BA252D">
            <wp:extent cx="5731510" cy="2192655"/>
            <wp:effectExtent l="0" t="0" r="254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2192655"/>
                    </a:xfrm>
                    <a:prstGeom prst="rect">
                      <a:avLst/>
                    </a:prstGeom>
                  </pic:spPr>
                </pic:pic>
              </a:graphicData>
            </a:graphic>
          </wp:inline>
        </w:drawing>
      </w:r>
    </w:p>
    <w:p w14:paraId="5F744BA0" w14:textId="2541A068" w:rsidR="00B57403" w:rsidRPr="00DC6274" w:rsidRDefault="00573793" w:rsidP="00573793">
      <w:pPr>
        <w:pStyle w:val="Caption"/>
        <w:jc w:val="center"/>
      </w:pPr>
      <w:r w:rsidRPr="00DC6274">
        <w:t xml:space="preserve">Figure </w:t>
      </w:r>
      <w:fldSimple w:instr=" SEQ Figure \* ARABIC ">
        <w:r w:rsidR="00FD5C38">
          <w:rPr>
            <w:noProof/>
          </w:rPr>
          <w:t>39</w:t>
        </w:r>
      </w:fldSimple>
      <w:r w:rsidRPr="00DC6274">
        <w:t>: DebitCardPayment.java</w:t>
      </w:r>
    </w:p>
    <w:p w14:paraId="1956EB52" w14:textId="36953236" w:rsidR="00C9726A" w:rsidRPr="00DC6274" w:rsidRDefault="00C9726A" w:rsidP="00C9726A">
      <w:r w:rsidRPr="00DC6274">
        <w:t>Payment allows for different type of payments, currently we are focused on credit and debit cards, but this can be expanded in the future to support bank transfers, or other payment methods as required.</w:t>
      </w:r>
    </w:p>
    <w:p w14:paraId="098F9A75" w14:textId="71B06FA8" w:rsidR="003053C9" w:rsidRPr="00DC6274" w:rsidRDefault="003053C9" w:rsidP="00C74192">
      <w:pPr>
        <w:jc w:val="center"/>
      </w:pPr>
      <w:r w:rsidRPr="00DC6274">
        <w:br w:type="page"/>
      </w:r>
    </w:p>
    <w:p w14:paraId="1229188A" w14:textId="20D5998C" w:rsidR="009E67C1" w:rsidRPr="00DC6274" w:rsidRDefault="00334797" w:rsidP="005D05D3">
      <w:pPr>
        <w:pStyle w:val="Heading2"/>
        <w:rPr>
          <w:rFonts w:ascii="Times New Roman" w:hAnsi="Times New Roman" w:cs="Times New Roman"/>
        </w:rPr>
      </w:pPr>
      <w:bookmarkStart w:id="41" w:name="_Toc69380762"/>
      <w:r w:rsidRPr="00DC6274">
        <w:rPr>
          <w:rFonts w:ascii="Times New Roman" w:hAnsi="Times New Roman" w:cs="Times New Roman"/>
        </w:rPr>
        <w:lastRenderedPageBreak/>
        <w:t>4</w:t>
      </w:r>
      <w:r w:rsidR="00B31297" w:rsidRPr="00DC6274">
        <w:rPr>
          <w:rFonts w:ascii="Times New Roman" w:hAnsi="Times New Roman" w:cs="Times New Roman"/>
        </w:rPr>
        <w:t>.</w:t>
      </w:r>
      <w:r w:rsidR="00F700FE" w:rsidRPr="00DC6274">
        <w:rPr>
          <w:rFonts w:ascii="Times New Roman" w:hAnsi="Times New Roman" w:cs="Times New Roman"/>
        </w:rPr>
        <w:t>9</w:t>
      </w:r>
      <w:r w:rsidR="00C01D79" w:rsidRPr="00DC6274">
        <w:rPr>
          <w:rFonts w:ascii="Times New Roman" w:hAnsi="Times New Roman" w:cs="Times New Roman"/>
        </w:rPr>
        <w:t xml:space="preserve"> </w:t>
      </w:r>
      <w:r w:rsidR="005D05D3" w:rsidRPr="00DC6274">
        <w:rPr>
          <w:rFonts w:ascii="Times New Roman" w:hAnsi="Times New Roman" w:cs="Times New Roman"/>
        </w:rPr>
        <w:t>GitHub – Version Control</w:t>
      </w:r>
      <w:bookmarkEnd w:id="41"/>
    </w:p>
    <w:p w14:paraId="3BEFE2DE" w14:textId="61B371CC" w:rsidR="00343974" w:rsidRPr="00DC6274" w:rsidRDefault="00FD4A14" w:rsidP="00343974">
      <w:pPr>
        <w:rPr>
          <w:rStyle w:val="Hyperlink"/>
        </w:rPr>
      </w:pPr>
      <w:hyperlink r:id="rId51" w:history="1">
        <w:r w:rsidR="00343974" w:rsidRPr="00DC6274">
          <w:rPr>
            <w:rStyle w:val="Hyperlink"/>
            <w:sz w:val="22"/>
          </w:rPr>
          <w:t>https://github.com/Eoghan1232/CS4227_Project</w:t>
        </w:r>
      </w:hyperlink>
    </w:p>
    <w:p w14:paraId="77CBE12F" w14:textId="0DECA4CA" w:rsidR="000D536E" w:rsidRPr="00DC6274" w:rsidRDefault="000D536E" w:rsidP="000D536E">
      <w:r w:rsidRPr="00DC6274">
        <w:t xml:space="preserve">GitHub was used as a version control system for our project throughout the implementation stage. Once someone was finished or had started part of their implementation, they committed to the master branch. This helped us keep track with everyone’s progress throughout the implementation. If something was broken or wrong, we could simply revert the specific commit. </w:t>
      </w:r>
      <w:r w:rsidR="007B21B4">
        <w:t xml:space="preserve">All CS4227 commits are from February and onwards. </w:t>
      </w:r>
    </w:p>
    <w:p w14:paraId="355B9AE1" w14:textId="77777777" w:rsidR="0032222F" w:rsidRPr="00DC6274" w:rsidRDefault="00E76B45" w:rsidP="0032222F">
      <w:pPr>
        <w:keepNext/>
        <w:jc w:val="center"/>
      </w:pPr>
      <w:r w:rsidRPr="00DC6274">
        <w:rPr>
          <w:noProof/>
        </w:rPr>
        <w:drawing>
          <wp:inline distT="0" distB="0" distL="0" distR="0" wp14:anchorId="4E3901F8" wp14:editId="4C786046">
            <wp:extent cx="4795283" cy="4533364"/>
            <wp:effectExtent l="0" t="0" r="571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92719" cy="4625478"/>
                    </a:xfrm>
                    <a:prstGeom prst="rect">
                      <a:avLst/>
                    </a:prstGeom>
                  </pic:spPr>
                </pic:pic>
              </a:graphicData>
            </a:graphic>
          </wp:inline>
        </w:drawing>
      </w:r>
    </w:p>
    <w:p w14:paraId="35472944" w14:textId="0006B3CD" w:rsidR="000D536E" w:rsidRPr="00DC6274" w:rsidRDefault="0032222F" w:rsidP="0032222F">
      <w:pPr>
        <w:pStyle w:val="Caption"/>
        <w:jc w:val="center"/>
      </w:pPr>
      <w:r w:rsidRPr="00DC6274">
        <w:t xml:space="preserve">Figure </w:t>
      </w:r>
      <w:fldSimple w:instr=" SEQ Figure \* ARABIC ">
        <w:r w:rsidR="00FD5C38">
          <w:rPr>
            <w:noProof/>
          </w:rPr>
          <w:t>40</w:t>
        </w:r>
      </w:fldSimple>
      <w:r w:rsidRPr="00DC6274">
        <w:t>: GitHub Contributors</w:t>
      </w:r>
    </w:p>
    <w:p w14:paraId="1500F137" w14:textId="5C6ADEB5" w:rsidR="00C87151" w:rsidRPr="00DC6274" w:rsidRDefault="004452DD">
      <w:pPr>
        <w:rPr>
          <w:sz w:val="22"/>
        </w:rPr>
      </w:pPr>
      <w:r w:rsidRPr="00DC6274">
        <w:rPr>
          <w:b/>
          <w:bCs/>
        </w:rPr>
        <w:t xml:space="preserve">Note: </w:t>
      </w:r>
      <w:r w:rsidRPr="00DC6274">
        <w:t>Eoghan1232 - Eoghan Russell, roszar351 – Damian Skrzypek, Pawros21 – Pawel Ostach, DarraghKelly1 – Darragh Kelly</w:t>
      </w:r>
      <w:r w:rsidR="00C87151" w:rsidRPr="00DC6274">
        <w:br w:type="page"/>
      </w:r>
    </w:p>
    <w:p w14:paraId="64328E14" w14:textId="6C265111" w:rsidR="007177DF" w:rsidRPr="00DC6274" w:rsidRDefault="00840FBE" w:rsidP="0033488C">
      <w:pPr>
        <w:pStyle w:val="Heading1"/>
        <w:rPr>
          <w:rFonts w:ascii="Times New Roman" w:hAnsi="Times New Roman" w:cs="Times New Roman"/>
        </w:rPr>
      </w:pPr>
      <w:bookmarkStart w:id="42" w:name="_Toc69380763"/>
      <w:r w:rsidRPr="00DC6274">
        <w:rPr>
          <w:rFonts w:ascii="Times New Roman" w:hAnsi="Times New Roman" w:cs="Times New Roman"/>
        </w:rPr>
        <w:lastRenderedPageBreak/>
        <w:t>5</w:t>
      </w:r>
      <w:r w:rsidR="00945838" w:rsidRPr="00DC6274">
        <w:rPr>
          <w:rFonts w:ascii="Times New Roman" w:hAnsi="Times New Roman" w:cs="Times New Roman"/>
        </w:rPr>
        <w:t>. Added Value</w:t>
      </w:r>
      <w:bookmarkEnd w:id="42"/>
    </w:p>
    <w:p w14:paraId="2B14E5E9" w14:textId="0327A5C5" w:rsidR="00EE562B" w:rsidRPr="00DC6274" w:rsidRDefault="00EE562B" w:rsidP="003547C0">
      <w:pPr>
        <w:pStyle w:val="Heading2"/>
        <w:rPr>
          <w:rFonts w:ascii="Times New Roman" w:hAnsi="Times New Roman" w:cs="Times New Roman"/>
        </w:rPr>
      </w:pPr>
      <w:bookmarkStart w:id="43" w:name="_Ref68558457"/>
      <w:bookmarkStart w:id="44" w:name="_Toc69380764"/>
      <w:r w:rsidRPr="00DC6274">
        <w:rPr>
          <w:rFonts w:ascii="Times New Roman" w:hAnsi="Times New Roman" w:cs="Times New Roman"/>
        </w:rPr>
        <w:t>5.</w:t>
      </w:r>
      <w:r w:rsidR="00292AC8" w:rsidRPr="00DC6274">
        <w:rPr>
          <w:rFonts w:ascii="Times New Roman" w:hAnsi="Times New Roman" w:cs="Times New Roman"/>
        </w:rPr>
        <w:t>1</w:t>
      </w:r>
      <w:r w:rsidRPr="00DC6274">
        <w:rPr>
          <w:rFonts w:ascii="Times New Roman" w:hAnsi="Times New Roman" w:cs="Times New Roman"/>
        </w:rPr>
        <w:t xml:space="preserve"> Jenkins</w:t>
      </w:r>
      <w:bookmarkEnd w:id="43"/>
      <w:bookmarkEnd w:id="44"/>
    </w:p>
    <w:p w14:paraId="75EB55A6" w14:textId="24D7A853" w:rsidR="00DD65E6" w:rsidRPr="00DC6274" w:rsidRDefault="00111D59" w:rsidP="00E567F5">
      <w:r w:rsidRPr="00DC6274">
        <w:t>Jenkins is a</w:t>
      </w:r>
      <w:r w:rsidR="00204CF4" w:rsidRPr="00DC6274">
        <w:t xml:space="preserve"> free and</w:t>
      </w:r>
      <w:r w:rsidR="00BC449F" w:rsidRPr="00DC6274">
        <w:t xml:space="preserve"> open source automation server.</w:t>
      </w:r>
      <w:r w:rsidR="00B66F31" w:rsidRPr="00DC6274">
        <w:t xml:space="preserve"> </w:t>
      </w:r>
      <w:r w:rsidR="004A7D6D" w:rsidRPr="00DC6274">
        <w:t>For our project, we used it for building and testing our project throughout its implementation</w:t>
      </w:r>
      <w:r w:rsidR="00F43978" w:rsidRPr="00DC6274">
        <w:t xml:space="preserve">. </w:t>
      </w:r>
      <w:r w:rsidR="00E36358" w:rsidRPr="00DC6274">
        <w:t>The Jenkins server was setup on a Linux virtual machine, so it ran locally.</w:t>
      </w:r>
      <w:r w:rsidR="00840F22" w:rsidRPr="00DC6274">
        <w:t xml:space="preserve"> A project is created once Jenkins</w:t>
      </w:r>
      <w:r w:rsidR="00EC0864" w:rsidRPr="00DC6274">
        <w:t xml:space="preserve"> is up and running, as you can see in </w:t>
      </w:r>
      <w:r w:rsidR="009B04F3" w:rsidRPr="00DC6274">
        <w:fldChar w:fldCharType="begin"/>
      </w:r>
      <w:r w:rsidR="009B04F3" w:rsidRPr="00DC6274">
        <w:instrText xml:space="preserve"> REF _Ref68555293 \h </w:instrText>
      </w:r>
      <w:r w:rsidR="00241CC3" w:rsidRPr="00DC6274">
        <w:instrText xml:space="preserve"> \* MERGEFORMAT </w:instrText>
      </w:r>
      <w:r w:rsidR="009B04F3" w:rsidRPr="00DC6274">
        <w:fldChar w:fldCharType="separate"/>
      </w:r>
      <w:r w:rsidR="00FD5C38" w:rsidRPr="00DC6274">
        <w:t xml:space="preserve">Figure </w:t>
      </w:r>
      <w:r w:rsidR="00FD5C38">
        <w:rPr>
          <w:noProof/>
        </w:rPr>
        <w:t>41</w:t>
      </w:r>
      <w:r w:rsidR="009B04F3" w:rsidRPr="00DC6274">
        <w:fldChar w:fldCharType="end"/>
      </w:r>
      <w:r w:rsidR="00EC0864" w:rsidRPr="00DC6274">
        <w:t xml:space="preserve">, </w:t>
      </w:r>
      <w:r w:rsidR="00FC18E0" w:rsidRPr="00DC6274">
        <w:t xml:space="preserve">it shows different runs and the stages in each run. For our project, it was broken up into four stages, cloning the </w:t>
      </w:r>
      <w:r w:rsidR="00E232D7" w:rsidRPr="00DC6274">
        <w:t>GitHub</w:t>
      </w:r>
      <w:r w:rsidR="00FC18E0" w:rsidRPr="00DC6274">
        <w:t xml:space="preserve"> repository, building the project using maven, running the </w:t>
      </w:r>
      <w:r w:rsidR="00356881" w:rsidRPr="00DC6274">
        <w:t>tests, and finally generating the test results.</w:t>
      </w:r>
    </w:p>
    <w:p w14:paraId="5C0A2249" w14:textId="1D21827D" w:rsidR="004170B9" w:rsidRPr="00DC6274" w:rsidRDefault="00D30F61" w:rsidP="00E567F5">
      <w:r w:rsidRPr="00DC6274">
        <w:t xml:space="preserve">Jenkins </w:t>
      </w:r>
      <w:r w:rsidR="00665031" w:rsidRPr="00DC6274">
        <w:t>can</w:t>
      </w:r>
      <w:r w:rsidRPr="00DC6274">
        <w:t xml:space="preserve"> execute all tests using maven</w:t>
      </w:r>
      <w:r w:rsidR="00CD0C0F" w:rsidRPr="00DC6274">
        <w:t>, if any tests failed, it would show in the stage as a red box.</w:t>
      </w:r>
      <w:r w:rsidR="00EC7CD1" w:rsidRPr="00DC6274">
        <w:t xml:space="preserve"> All tests currently pass so every stage is green.</w:t>
      </w:r>
    </w:p>
    <w:p w14:paraId="6CB0F4F2" w14:textId="76F757D1" w:rsidR="0032222F" w:rsidRPr="00DC6274" w:rsidRDefault="00C90033" w:rsidP="0032222F">
      <w:pPr>
        <w:keepNext/>
        <w:jc w:val="center"/>
      </w:pPr>
      <w:r w:rsidRPr="00DC6274">
        <w:rPr>
          <w:noProof/>
        </w:rPr>
        <w:drawing>
          <wp:inline distT="0" distB="0" distL="0" distR="0" wp14:anchorId="5602FF6A" wp14:editId="2B159B66">
            <wp:extent cx="5724525" cy="37909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3790950"/>
                    </a:xfrm>
                    <a:prstGeom prst="rect">
                      <a:avLst/>
                    </a:prstGeom>
                    <a:noFill/>
                    <a:ln>
                      <a:noFill/>
                    </a:ln>
                  </pic:spPr>
                </pic:pic>
              </a:graphicData>
            </a:graphic>
          </wp:inline>
        </w:drawing>
      </w:r>
    </w:p>
    <w:p w14:paraId="375BD8AE" w14:textId="3F4CD33C" w:rsidR="00BF4291" w:rsidRPr="00DC6274" w:rsidRDefault="0032222F" w:rsidP="00BC3916">
      <w:pPr>
        <w:pStyle w:val="Caption"/>
        <w:jc w:val="center"/>
      </w:pPr>
      <w:bookmarkStart w:id="45" w:name="_Ref68555293"/>
      <w:r w:rsidRPr="00DC6274">
        <w:t xml:space="preserve">Figure </w:t>
      </w:r>
      <w:fldSimple w:instr=" SEQ Figure \* ARABIC ">
        <w:r w:rsidR="00FD5C38">
          <w:rPr>
            <w:noProof/>
          </w:rPr>
          <w:t>41</w:t>
        </w:r>
      </w:fldSimple>
      <w:bookmarkEnd w:id="45"/>
      <w:r w:rsidRPr="00DC6274">
        <w:t>: Jenkins</w:t>
      </w:r>
    </w:p>
    <w:p w14:paraId="540C68F2" w14:textId="5715A846" w:rsidR="00246737" w:rsidRPr="00DC6274" w:rsidRDefault="00E124B8" w:rsidP="002C12A9">
      <w:r w:rsidRPr="00DC6274">
        <w:fldChar w:fldCharType="begin"/>
      </w:r>
      <w:r w:rsidRPr="00DC6274">
        <w:instrText xml:space="preserve"> REF _Ref68555310 \h </w:instrText>
      </w:r>
      <w:r w:rsidR="00241CC3" w:rsidRPr="00DC6274">
        <w:instrText xml:space="preserve"> \* MERGEFORMAT </w:instrText>
      </w:r>
      <w:r w:rsidRPr="00DC6274">
        <w:fldChar w:fldCharType="separate"/>
      </w:r>
      <w:r w:rsidR="00FD5C38" w:rsidRPr="00DC6274">
        <w:t xml:space="preserve">Figure </w:t>
      </w:r>
      <w:r w:rsidR="00FD5C38">
        <w:rPr>
          <w:noProof/>
        </w:rPr>
        <w:t>42</w:t>
      </w:r>
      <w:r w:rsidRPr="00DC6274">
        <w:fldChar w:fldCharType="end"/>
      </w:r>
      <w:r w:rsidRPr="00DC6274">
        <w:t xml:space="preserve"> shows</w:t>
      </w:r>
      <w:r w:rsidR="00C65D4C" w:rsidRPr="00DC6274">
        <w:t xml:space="preserve"> the pipeline script for our project, this is </w:t>
      </w:r>
      <w:r w:rsidR="00CA0C93" w:rsidRPr="00DC6274">
        <w:t xml:space="preserve">how Jenkins knows what to do. </w:t>
      </w:r>
      <w:r w:rsidR="007145F3" w:rsidRPr="00DC6274">
        <w:t>The pipeline is split into the different stages and Jenkins executes what’s inside of them.</w:t>
      </w:r>
      <w:r w:rsidR="00F37697" w:rsidRPr="00DC6274">
        <w:t xml:space="preserve"> The post stage at the end gets executed no matter what, meaning a report will always be generated even if the project fails to build, etc.</w:t>
      </w:r>
    </w:p>
    <w:p w14:paraId="33A133CA" w14:textId="401FEE95" w:rsidR="0024036D" w:rsidRPr="00DC6274" w:rsidRDefault="0024036D" w:rsidP="00E567F5">
      <w:r w:rsidRPr="00DC6274">
        <w:t xml:space="preserve">All of our tests were set up to run automatically on Jenkins, a graph is generated showing the trend in results over each run, this is shown in </w:t>
      </w:r>
      <w:r w:rsidRPr="00DC6274">
        <w:fldChar w:fldCharType="begin"/>
      </w:r>
      <w:r w:rsidRPr="00DC6274">
        <w:instrText xml:space="preserve"> REF _Ref68555379 \h </w:instrText>
      </w:r>
      <w:r w:rsidR="00241CC3" w:rsidRPr="00DC6274">
        <w:instrText xml:space="preserve"> \* MERGEFORMAT </w:instrText>
      </w:r>
      <w:r w:rsidRPr="00DC6274">
        <w:fldChar w:fldCharType="separate"/>
      </w:r>
      <w:r w:rsidR="00FD5C38" w:rsidRPr="00DC6274">
        <w:t xml:space="preserve">Figure </w:t>
      </w:r>
      <w:r w:rsidR="00FD5C38">
        <w:rPr>
          <w:noProof/>
        </w:rPr>
        <w:t>43</w:t>
      </w:r>
      <w:r w:rsidRPr="00DC6274">
        <w:fldChar w:fldCharType="end"/>
      </w:r>
      <w:r w:rsidRPr="00DC6274">
        <w:t xml:space="preserve">. All of our tests are currently all passing and you can see when new tests were added between run 15 and 16. </w:t>
      </w:r>
      <w:r w:rsidR="009E6F00" w:rsidRPr="00DC6274">
        <w:t>If any tests failed, the graph would show it and this helped us make sure that the functionality still worked after each code commit.</w:t>
      </w:r>
    </w:p>
    <w:p w14:paraId="6A263C15" w14:textId="111EDED7" w:rsidR="0032222F" w:rsidRPr="00DC6274" w:rsidRDefault="00B445F0" w:rsidP="00E232D7">
      <w:pPr>
        <w:keepNext/>
        <w:jc w:val="center"/>
      </w:pPr>
      <w:r w:rsidRPr="00DC6274">
        <w:rPr>
          <w:noProof/>
        </w:rPr>
        <w:lastRenderedPageBreak/>
        <w:drawing>
          <wp:inline distT="0" distB="0" distL="0" distR="0" wp14:anchorId="2303FF0E" wp14:editId="43AFACCC">
            <wp:extent cx="4810125" cy="5387340"/>
            <wp:effectExtent l="0" t="0" r="952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19896" cy="5398284"/>
                    </a:xfrm>
                    <a:prstGeom prst="rect">
                      <a:avLst/>
                    </a:prstGeom>
                    <a:noFill/>
                    <a:ln>
                      <a:noFill/>
                    </a:ln>
                  </pic:spPr>
                </pic:pic>
              </a:graphicData>
            </a:graphic>
          </wp:inline>
        </w:drawing>
      </w:r>
    </w:p>
    <w:p w14:paraId="7F0FF306" w14:textId="242139EC" w:rsidR="003A3B24" w:rsidRPr="00DC6274" w:rsidRDefault="0032222F" w:rsidP="0032222F">
      <w:pPr>
        <w:pStyle w:val="Caption"/>
        <w:jc w:val="center"/>
      </w:pPr>
      <w:bookmarkStart w:id="46" w:name="_Ref68555310"/>
      <w:r w:rsidRPr="00DC6274">
        <w:t xml:space="preserve">Figure </w:t>
      </w:r>
      <w:fldSimple w:instr=" SEQ Figure \* ARABIC ">
        <w:r w:rsidR="00FD5C38">
          <w:rPr>
            <w:noProof/>
          </w:rPr>
          <w:t>42</w:t>
        </w:r>
      </w:fldSimple>
      <w:bookmarkEnd w:id="46"/>
      <w:r w:rsidRPr="00DC6274">
        <w:t>: Jenkins Pipeline Script</w:t>
      </w:r>
    </w:p>
    <w:p w14:paraId="53ABA98B" w14:textId="77777777" w:rsidR="00687AEE" w:rsidRPr="00DC6274" w:rsidRDefault="00687AEE" w:rsidP="00E567F5"/>
    <w:p w14:paraId="405F9B33" w14:textId="729EC058" w:rsidR="0032222F" w:rsidRPr="00DC6274" w:rsidRDefault="00B445F0" w:rsidP="00E232D7">
      <w:pPr>
        <w:keepNext/>
        <w:jc w:val="center"/>
      </w:pPr>
      <w:r w:rsidRPr="00DC6274">
        <w:rPr>
          <w:noProof/>
        </w:rPr>
        <w:drawing>
          <wp:inline distT="0" distB="0" distL="0" distR="0" wp14:anchorId="387D7216" wp14:editId="15DA4BE8">
            <wp:extent cx="4743450" cy="22098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43450" cy="2209800"/>
                    </a:xfrm>
                    <a:prstGeom prst="rect">
                      <a:avLst/>
                    </a:prstGeom>
                    <a:noFill/>
                    <a:ln>
                      <a:noFill/>
                    </a:ln>
                  </pic:spPr>
                </pic:pic>
              </a:graphicData>
            </a:graphic>
          </wp:inline>
        </w:drawing>
      </w:r>
    </w:p>
    <w:p w14:paraId="1C67F3D2" w14:textId="6A20CDB2" w:rsidR="00FE46AA" w:rsidRPr="00DC6274" w:rsidRDefault="0032222F" w:rsidP="00FE46AA">
      <w:pPr>
        <w:pStyle w:val="Caption"/>
        <w:jc w:val="center"/>
      </w:pPr>
      <w:bookmarkStart w:id="47" w:name="_Ref68555379"/>
      <w:r w:rsidRPr="00DC6274">
        <w:t xml:space="preserve">Figure </w:t>
      </w:r>
      <w:fldSimple w:instr=" SEQ Figure \* ARABIC ">
        <w:r w:rsidR="00FD5C38">
          <w:rPr>
            <w:noProof/>
          </w:rPr>
          <w:t>43</w:t>
        </w:r>
      </w:fldSimple>
      <w:bookmarkEnd w:id="47"/>
      <w:r w:rsidRPr="00DC6274">
        <w:t>: Jenkins Test Results Graph</w:t>
      </w:r>
    </w:p>
    <w:p w14:paraId="24E59EC0" w14:textId="77777777" w:rsidR="00FE46AA" w:rsidRPr="00DC6274" w:rsidRDefault="00FE46AA">
      <w:pPr>
        <w:rPr>
          <w:rFonts w:eastAsiaTheme="majorEastAsia"/>
          <w:color w:val="2F5496" w:themeColor="accent1" w:themeShade="BF"/>
          <w:sz w:val="26"/>
          <w:szCs w:val="26"/>
        </w:rPr>
      </w:pPr>
      <w:r w:rsidRPr="00DC6274">
        <w:br w:type="page"/>
      </w:r>
    </w:p>
    <w:p w14:paraId="27882508" w14:textId="19EC013B" w:rsidR="00EB4B62" w:rsidRPr="00DC6274" w:rsidRDefault="00EB4B62" w:rsidP="00EB4B62">
      <w:pPr>
        <w:pStyle w:val="Heading2"/>
        <w:rPr>
          <w:rFonts w:ascii="Times New Roman" w:hAnsi="Times New Roman" w:cs="Times New Roman"/>
        </w:rPr>
      </w:pPr>
      <w:bookmarkStart w:id="48" w:name="_Toc69380765"/>
      <w:r w:rsidRPr="00DC6274">
        <w:rPr>
          <w:rFonts w:ascii="Times New Roman" w:hAnsi="Times New Roman" w:cs="Times New Roman"/>
        </w:rPr>
        <w:lastRenderedPageBreak/>
        <w:t>5.</w:t>
      </w:r>
      <w:r w:rsidR="00292AC8" w:rsidRPr="00DC6274">
        <w:rPr>
          <w:rFonts w:ascii="Times New Roman" w:hAnsi="Times New Roman" w:cs="Times New Roman"/>
        </w:rPr>
        <w:t>2</w:t>
      </w:r>
      <w:r w:rsidRPr="00DC6274">
        <w:rPr>
          <w:rFonts w:ascii="Times New Roman" w:hAnsi="Times New Roman" w:cs="Times New Roman"/>
        </w:rPr>
        <w:t xml:space="preserve"> Pathfinding Algorithm</w:t>
      </w:r>
      <w:r w:rsidR="000F5651" w:rsidRPr="00DC6274">
        <w:rPr>
          <w:rFonts w:ascii="Times New Roman" w:hAnsi="Times New Roman" w:cs="Times New Roman"/>
        </w:rPr>
        <w:t xml:space="preserve"> – Dijkstra’s</w:t>
      </w:r>
      <w:bookmarkEnd w:id="48"/>
    </w:p>
    <w:p w14:paraId="1D321484" w14:textId="05DFE9C9" w:rsidR="00F079DA" w:rsidRPr="00DC6274" w:rsidRDefault="00C5498D" w:rsidP="00F079DA">
      <w:r w:rsidRPr="00DC6274">
        <w:t>For our project, we implemented Dijkstra’s algorithm for o</w:t>
      </w:r>
      <w:r w:rsidR="00322BA8" w:rsidRPr="00DC6274">
        <w:t xml:space="preserve">ur path finding algorithm. </w:t>
      </w:r>
      <w:r w:rsidR="006A3BBE" w:rsidRPr="00DC6274">
        <w:t xml:space="preserve">Dijkstra’s algorithm is an algorithm for finding the shortest path between nodes in a graph. </w:t>
      </w:r>
      <w:r w:rsidR="00E73AD1" w:rsidRPr="00DC6274">
        <w:t xml:space="preserve">For us, it calculated the shortest path between two given stations. </w:t>
      </w:r>
    </w:p>
    <w:p w14:paraId="7A186522" w14:textId="3DDAD050" w:rsidR="00946849" w:rsidRPr="00DC6274" w:rsidRDefault="00946849" w:rsidP="00F079DA">
      <w:r w:rsidRPr="00DC6274">
        <w:t xml:space="preserve">For our project, paths were interchangeable, meaning that you could travel from station 1 to station 2 </w:t>
      </w:r>
      <w:r w:rsidR="000A4589" w:rsidRPr="00DC6274">
        <w:t>and</w:t>
      </w:r>
      <w:r w:rsidRPr="00DC6274">
        <w:t xml:space="preserve"> travel from station 2 to station </w:t>
      </w:r>
      <w:r w:rsidR="00F068F1" w:rsidRPr="00DC6274">
        <w:t>1</w:t>
      </w:r>
      <w:r w:rsidRPr="00DC6274">
        <w:t>.</w:t>
      </w:r>
    </w:p>
    <w:p w14:paraId="12A29AF2" w14:textId="2ACD0417" w:rsidR="00B63DB9" w:rsidRPr="00DC6274" w:rsidRDefault="000C261F" w:rsidP="00F079DA">
      <w:r w:rsidRPr="00DC6274">
        <w:t xml:space="preserve">As input, we took the start and end node (stations), and the list of all connections from the Database. </w:t>
      </w:r>
      <w:r w:rsidR="00FF2520" w:rsidRPr="00DC6274">
        <w:t>Vertices and Edges were then created</w:t>
      </w:r>
      <w:r w:rsidR="00014B45" w:rsidRPr="00DC6274">
        <w:t xml:space="preserve"> by iterating through all the connections. </w:t>
      </w:r>
      <w:r w:rsidR="003944C4" w:rsidRPr="00DC6274">
        <w:t xml:space="preserve">A Vertices list </w:t>
      </w:r>
      <w:r w:rsidR="000D7B05" w:rsidRPr="00DC6274">
        <w:t>is</w:t>
      </w:r>
      <w:r w:rsidR="003944C4" w:rsidRPr="00DC6274">
        <w:t xml:space="preserve"> created, which contained each vertex, their neighbouring </w:t>
      </w:r>
      <w:r w:rsidR="003205B7" w:rsidRPr="00DC6274">
        <w:t>vertex,</w:t>
      </w:r>
      <w:r w:rsidR="003944C4" w:rsidRPr="00DC6274">
        <w:t xml:space="preserve"> and the distance between them</w:t>
      </w:r>
      <w:r w:rsidR="007072AC" w:rsidRPr="00DC6274">
        <w:t>.</w:t>
      </w:r>
      <w:r w:rsidR="00AA0D06" w:rsidRPr="00DC6274">
        <w:t xml:space="preserve"> </w:t>
      </w:r>
    </w:p>
    <w:p w14:paraId="43D70642" w14:textId="530312C3" w:rsidR="005D179C" w:rsidRPr="00DC6274" w:rsidRDefault="005D179C" w:rsidP="00F079DA">
      <w:r w:rsidRPr="00DC6274">
        <w:t>The</w:t>
      </w:r>
      <w:r w:rsidR="00FC5550" w:rsidRPr="00DC6274">
        <w:t xml:space="preserve"> setup of the vertices and edges are shown in </w:t>
      </w:r>
      <w:r w:rsidR="00FC5550" w:rsidRPr="00DC6274">
        <w:fldChar w:fldCharType="begin"/>
      </w:r>
      <w:r w:rsidR="00FC5550" w:rsidRPr="00DC6274">
        <w:instrText xml:space="preserve"> REF _Ref68557134 \h </w:instrText>
      </w:r>
      <w:r w:rsidR="00241CC3" w:rsidRPr="00DC6274">
        <w:instrText xml:space="preserve"> \* MERGEFORMAT </w:instrText>
      </w:r>
      <w:r w:rsidR="00FC5550" w:rsidRPr="00DC6274">
        <w:fldChar w:fldCharType="separate"/>
      </w:r>
      <w:r w:rsidR="00FD5C38" w:rsidRPr="00DC6274">
        <w:t xml:space="preserve">Figure </w:t>
      </w:r>
      <w:r w:rsidR="00FD5C38">
        <w:rPr>
          <w:noProof/>
        </w:rPr>
        <w:t>44</w:t>
      </w:r>
      <w:r w:rsidR="00FC5550" w:rsidRPr="00DC6274">
        <w:fldChar w:fldCharType="end"/>
      </w:r>
      <w:r w:rsidR="00FC5550" w:rsidRPr="00DC6274">
        <w:t xml:space="preserve">, </w:t>
      </w:r>
      <w:r w:rsidR="00FC5550" w:rsidRPr="00DC6274">
        <w:fldChar w:fldCharType="begin"/>
      </w:r>
      <w:r w:rsidR="00FC5550" w:rsidRPr="00DC6274">
        <w:instrText xml:space="preserve"> REF _Ref68557138 \h </w:instrText>
      </w:r>
      <w:r w:rsidR="00241CC3" w:rsidRPr="00DC6274">
        <w:instrText xml:space="preserve"> \* MERGEFORMAT </w:instrText>
      </w:r>
      <w:r w:rsidR="00FC5550" w:rsidRPr="00DC6274">
        <w:fldChar w:fldCharType="separate"/>
      </w:r>
      <w:r w:rsidR="00FD5C38" w:rsidRPr="00DC6274">
        <w:t xml:space="preserve">Figure </w:t>
      </w:r>
      <w:r w:rsidR="00FD5C38">
        <w:rPr>
          <w:noProof/>
        </w:rPr>
        <w:t>45</w:t>
      </w:r>
      <w:r w:rsidR="00FC5550" w:rsidRPr="00DC6274">
        <w:fldChar w:fldCharType="end"/>
      </w:r>
      <w:r w:rsidR="00FC5550" w:rsidRPr="00DC6274">
        <w:t xml:space="preserve">, </w:t>
      </w:r>
      <w:r w:rsidR="00FC5550" w:rsidRPr="00DC6274">
        <w:fldChar w:fldCharType="begin"/>
      </w:r>
      <w:r w:rsidR="00FC5550" w:rsidRPr="00DC6274">
        <w:instrText xml:space="preserve"> REF _Ref68557140 \h </w:instrText>
      </w:r>
      <w:r w:rsidR="00241CC3" w:rsidRPr="00DC6274">
        <w:instrText xml:space="preserve"> \* MERGEFORMAT </w:instrText>
      </w:r>
      <w:r w:rsidR="00FC5550" w:rsidRPr="00DC6274">
        <w:fldChar w:fldCharType="separate"/>
      </w:r>
      <w:r w:rsidR="00FD5C38" w:rsidRPr="00DC6274">
        <w:t xml:space="preserve">Figure </w:t>
      </w:r>
      <w:r w:rsidR="00FD5C38">
        <w:rPr>
          <w:noProof/>
        </w:rPr>
        <w:t>46</w:t>
      </w:r>
      <w:r w:rsidR="00FC5550" w:rsidRPr="00DC6274">
        <w:fldChar w:fldCharType="end"/>
      </w:r>
      <w:r w:rsidR="001927D3" w:rsidRPr="00DC6274">
        <w:t xml:space="preserve">. </w:t>
      </w:r>
      <w:r w:rsidR="00E81036" w:rsidRPr="00DC6274">
        <w:t>This is essentially to setup the nodes correctly to input into the Dijkstra’s algorithm.</w:t>
      </w:r>
      <w:r w:rsidR="00516BB2" w:rsidRPr="00DC6274">
        <w:t xml:space="preserve"> </w:t>
      </w:r>
    </w:p>
    <w:p w14:paraId="1FAA970C" w14:textId="28231766" w:rsidR="00D71075" w:rsidRPr="00DC6274" w:rsidRDefault="00F203DC" w:rsidP="00F079DA">
      <w:r w:rsidRPr="00DC6274">
        <w:t>The method returns the shortest path found between the start and end station, if there is no path, it will just return the start station.</w:t>
      </w:r>
      <w:r w:rsidR="00A92278" w:rsidRPr="00DC6274">
        <w:t xml:space="preserve"> The classes for the Edge and Vertex </w:t>
      </w:r>
      <w:r w:rsidR="005F2805" w:rsidRPr="00DC6274">
        <w:t xml:space="preserve">are shown in </w:t>
      </w:r>
      <w:r w:rsidR="005F2805" w:rsidRPr="00DC6274">
        <w:fldChar w:fldCharType="begin"/>
      </w:r>
      <w:r w:rsidR="005F2805" w:rsidRPr="00DC6274">
        <w:instrText xml:space="preserve"> REF _Ref68557036 \h </w:instrText>
      </w:r>
      <w:r w:rsidR="00241CC3" w:rsidRPr="00DC6274">
        <w:instrText xml:space="preserve"> \* MERGEFORMAT </w:instrText>
      </w:r>
      <w:r w:rsidR="005F2805" w:rsidRPr="00DC6274">
        <w:fldChar w:fldCharType="separate"/>
      </w:r>
      <w:r w:rsidR="00FD5C38" w:rsidRPr="00DC6274">
        <w:t xml:space="preserve">Figure </w:t>
      </w:r>
      <w:r w:rsidR="00FD5C38">
        <w:rPr>
          <w:noProof/>
        </w:rPr>
        <w:t>47</w:t>
      </w:r>
      <w:r w:rsidR="005F2805" w:rsidRPr="00DC6274">
        <w:fldChar w:fldCharType="end"/>
      </w:r>
      <w:r w:rsidR="005F2805" w:rsidRPr="00DC6274">
        <w:t xml:space="preserve"> and </w:t>
      </w:r>
      <w:r w:rsidR="005F2805" w:rsidRPr="00DC6274">
        <w:fldChar w:fldCharType="begin"/>
      </w:r>
      <w:r w:rsidR="005F2805" w:rsidRPr="00DC6274">
        <w:instrText xml:space="preserve"> REF _Ref68557038 \h </w:instrText>
      </w:r>
      <w:r w:rsidR="00241CC3" w:rsidRPr="00DC6274">
        <w:instrText xml:space="preserve"> \* MERGEFORMAT </w:instrText>
      </w:r>
      <w:r w:rsidR="005F2805" w:rsidRPr="00DC6274">
        <w:fldChar w:fldCharType="separate"/>
      </w:r>
      <w:r w:rsidR="00FD5C38" w:rsidRPr="00DC6274">
        <w:t xml:space="preserve">Figure </w:t>
      </w:r>
      <w:r w:rsidR="00FD5C38">
        <w:rPr>
          <w:noProof/>
        </w:rPr>
        <w:t>48</w:t>
      </w:r>
      <w:r w:rsidR="005F2805" w:rsidRPr="00DC6274">
        <w:fldChar w:fldCharType="end"/>
      </w:r>
      <w:r w:rsidR="00021C28" w:rsidRPr="00DC6274">
        <w:t>.</w:t>
      </w:r>
      <w:r w:rsidR="009E0FE0" w:rsidRPr="00DC6274">
        <w:t xml:space="preserve"> </w:t>
      </w:r>
      <w:r w:rsidR="00A92278" w:rsidRPr="00DC6274">
        <w:t xml:space="preserve"> </w:t>
      </w:r>
    </w:p>
    <w:p w14:paraId="1A257D87" w14:textId="77D11D2A" w:rsidR="00252A11" w:rsidRPr="00DC6274" w:rsidRDefault="007B1F22" w:rsidP="00F079DA">
      <w:r w:rsidRPr="00DC6274">
        <w:fldChar w:fldCharType="begin"/>
      </w:r>
      <w:r w:rsidRPr="00DC6274">
        <w:instrText xml:space="preserve"> REF _Ref68557350 \h </w:instrText>
      </w:r>
      <w:r w:rsidR="00241CC3" w:rsidRPr="00DC6274">
        <w:instrText xml:space="preserve"> \* MERGEFORMAT </w:instrText>
      </w:r>
      <w:r w:rsidRPr="00DC6274">
        <w:fldChar w:fldCharType="separate"/>
      </w:r>
      <w:r w:rsidR="00FD5C38" w:rsidRPr="00DC6274">
        <w:t xml:space="preserve">Figure </w:t>
      </w:r>
      <w:r w:rsidR="00FD5C38">
        <w:rPr>
          <w:noProof/>
        </w:rPr>
        <w:t>49</w:t>
      </w:r>
      <w:r w:rsidRPr="00DC6274">
        <w:fldChar w:fldCharType="end"/>
      </w:r>
      <w:r w:rsidRPr="00DC6274">
        <w:t xml:space="preserve"> shows how the shortest path from the starting node is </w:t>
      </w:r>
      <w:r w:rsidR="0029549F" w:rsidRPr="00DC6274">
        <w:t xml:space="preserve">calculated. </w:t>
      </w:r>
      <w:r w:rsidRPr="00DC6274">
        <w:t xml:space="preserve"> </w:t>
      </w:r>
      <w:r w:rsidRPr="00DC6274">
        <w:fldChar w:fldCharType="begin"/>
      </w:r>
      <w:r w:rsidRPr="00DC6274">
        <w:instrText xml:space="preserve"> REF _Ref68557351 \h </w:instrText>
      </w:r>
      <w:r w:rsidR="00241CC3" w:rsidRPr="00DC6274">
        <w:instrText xml:space="preserve"> \* MERGEFORMAT </w:instrText>
      </w:r>
      <w:r w:rsidRPr="00DC6274">
        <w:fldChar w:fldCharType="separate"/>
      </w:r>
      <w:r w:rsidR="00FD5C38" w:rsidRPr="00DC6274">
        <w:t xml:space="preserve">Figure </w:t>
      </w:r>
      <w:r w:rsidR="00FD5C38">
        <w:rPr>
          <w:noProof/>
        </w:rPr>
        <w:t>50</w:t>
      </w:r>
      <w:r w:rsidRPr="00DC6274">
        <w:fldChar w:fldCharType="end"/>
      </w:r>
      <w:r w:rsidR="00274696" w:rsidRPr="00DC6274">
        <w:t xml:space="preserve"> shows how the path is returned from the end station to the start station.</w:t>
      </w:r>
    </w:p>
    <w:p w14:paraId="6E1DEE28" w14:textId="77777777" w:rsidR="00055F6C" w:rsidRPr="00DC6274" w:rsidRDefault="008567F9" w:rsidP="00055F6C">
      <w:pPr>
        <w:keepNext/>
        <w:jc w:val="center"/>
      </w:pPr>
      <w:r w:rsidRPr="00DC6274">
        <w:rPr>
          <w:noProof/>
        </w:rPr>
        <w:drawing>
          <wp:inline distT="0" distB="0" distL="0" distR="0" wp14:anchorId="58493949" wp14:editId="231E4D3A">
            <wp:extent cx="5289234" cy="4199861"/>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325590" cy="4228729"/>
                    </a:xfrm>
                    <a:prstGeom prst="rect">
                      <a:avLst/>
                    </a:prstGeom>
                  </pic:spPr>
                </pic:pic>
              </a:graphicData>
            </a:graphic>
          </wp:inline>
        </w:drawing>
      </w:r>
    </w:p>
    <w:p w14:paraId="2D9B9882" w14:textId="52D98067" w:rsidR="008567F9" w:rsidRPr="00DC6274" w:rsidRDefault="00055F6C" w:rsidP="00055F6C">
      <w:pPr>
        <w:pStyle w:val="Caption"/>
        <w:jc w:val="center"/>
      </w:pPr>
      <w:bookmarkStart w:id="49" w:name="_Ref68557134"/>
      <w:r w:rsidRPr="00DC6274">
        <w:t xml:space="preserve">Figure </w:t>
      </w:r>
      <w:fldSimple w:instr=" SEQ Figure \* ARABIC ">
        <w:r w:rsidR="00FD5C38">
          <w:rPr>
            <w:noProof/>
          </w:rPr>
          <w:t>44</w:t>
        </w:r>
      </w:fldSimple>
      <w:bookmarkEnd w:id="49"/>
      <w:r w:rsidRPr="00DC6274">
        <w:t>: Path Finding algorithm. Image 1</w:t>
      </w:r>
    </w:p>
    <w:p w14:paraId="35D575A4" w14:textId="25A0B914" w:rsidR="007A0229" w:rsidRPr="00DC6274" w:rsidRDefault="007A0229" w:rsidP="007A0229">
      <w:r w:rsidRPr="00DC6274">
        <w:t xml:space="preserve">The for loop iterating through each connection is used to build </w:t>
      </w:r>
      <w:r w:rsidR="00910060" w:rsidRPr="00DC6274">
        <w:t>the vertices (stations) uniquely.</w:t>
      </w:r>
    </w:p>
    <w:p w14:paraId="0971A65C" w14:textId="77777777" w:rsidR="00055F6C" w:rsidRPr="00DC6274" w:rsidRDefault="009E7B19" w:rsidP="00055F6C">
      <w:pPr>
        <w:keepNext/>
        <w:jc w:val="center"/>
      </w:pPr>
      <w:r w:rsidRPr="00DC6274">
        <w:rPr>
          <w:noProof/>
        </w:rPr>
        <w:lastRenderedPageBreak/>
        <w:drawing>
          <wp:inline distT="0" distB="0" distL="0" distR="0" wp14:anchorId="52ED8C2F" wp14:editId="67A91E31">
            <wp:extent cx="6081169" cy="389151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088697" cy="3896334"/>
                    </a:xfrm>
                    <a:prstGeom prst="rect">
                      <a:avLst/>
                    </a:prstGeom>
                  </pic:spPr>
                </pic:pic>
              </a:graphicData>
            </a:graphic>
          </wp:inline>
        </w:drawing>
      </w:r>
    </w:p>
    <w:p w14:paraId="22DA7837" w14:textId="005DD29E" w:rsidR="00B476C1" w:rsidRPr="00DC6274" w:rsidRDefault="00055F6C" w:rsidP="00055F6C">
      <w:pPr>
        <w:pStyle w:val="Caption"/>
        <w:jc w:val="center"/>
      </w:pPr>
      <w:bookmarkStart w:id="50" w:name="_Ref68557138"/>
      <w:r w:rsidRPr="00DC6274">
        <w:t xml:space="preserve">Figure </w:t>
      </w:r>
      <w:fldSimple w:instr=" SEQ Figure \* ARABIC ">
        <w:r w:rsidR="00FD5C38">
          <w:rPr>
            <w:noProof/>
          </w:rPr>
          <w:t>45</w:t>
        </w:r>
      </w:fldSimple>
      <w:bookmarkEnd w:id="50"/>
      <w:r w:rsidRPr="00DC6274">
        <w:t>: Path Finding Algorithm. Image 2</w:t>
      </w:r>
    </w:p>
    <w:p w14:paraId="525D4FEE" w14:textId="687B1AA5" w:rsidR="005C2184" w:rsidRPr="00DC6274" w:rsidRDefault="0011048B" w:rsidP="005C2184">
      <w:r w:rsidRPr="00DC6274">
        <w:t xml:space="preserve">The for loop iterating through each vertex is setting up the connections, </w:t>
      </w:r>
      <w:r w:rsidR="006D5D68" w:rsidRPr="00DC6274">
        <w:t xml:space="preserve">and the distance between the nodes. E.g. Node 1 can go to Node 2 and Node 2 can go to Node 1. </w:t>
      </w:r>
    </w:p>
    <w:p w14:paraId="55BA1417" w14:textId="5E4A9A6E" w:rsidR="00884C75" w:rsidRPr="00DC6274" w:rsidRDefault="00884C75" w:rsidP="005C2184">
      <w:r w:rsidRPr="00DC6274">
        <w:t xml:space="preserve">The line </w:t>
      </w:r>
      <w:proofErr w:type="spellStart"/>
      <w:r w:rsidRPr="00DC6274">
        <w:t>shortestPath.computeShortestPaths</w:t>
      </w:r>
      <w:proofErr w:type="spellEnd"/>
      <w:r w:rsidRPr="00DC6274">
        <w:t>(start) computes all paths from the start to all other nodes.</w:t>
      </w:r>
      <w:r w:rsidR="005B0DE6" w:rsidRPr="00DC6274">
        <w:t xml:space="preserve"> The later the </w:t>
      </w:r>
      <w:proofErr w:type="spellStart"/>
      <w:r w:rsidR="005B0DE6" w:rsidRPr="00DC6274">
        <w:t>shortestPath.getShortestPathTo</w:t>
      </w:r>
      <w:proofErr w:type="spellEnd"/>
      <w:r w:rsidR="005B0DE6" w:rsidRPr="00DC6274">
        <w:t xml:space="preserve">(end) returns the shortest path from the start to the desired node. Finally, a list of Routes is setup and </w:t>
      </w:r>
      <w:r w:rsidR="00E23815" w:rsidRPr="00DC6274">
        <w:t>is returned.</w:t>
      </w:r>
      <w:r w:rsidR="001951FB" w:rsidRPr="00DC6274">
        <w:t xml:space="preserve"> </w:t>
      </w:r>
    </w:p>
    <w:p w14:paraId="6D12EAB9" w14:textId="77777777" w:rsidR="00055F6C" w:rsidRPr="00DC6274" w:rsidRDefault="009E7B19" w:rsidP="00055F6C">
      <w:pPr>
        <w:keepNext/>
        <w:jc w:val="center"/>
      </w:pPr>
      <w:r w:rsidRPr="00DC6274">
        <w:rPr>
          <w:noProof/>
        </w:rPr>
        <w:drawing>
          <wp:inline distT="0" distB="0" distL="0" distR="0" wp14:anchorId="319B1757" wp14:editId="478DAEAF">
            <wp:extent cx="5731510" cy="3171825"/>
            <wp:effectExtent l="0" t="0" r="254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3171825"/>
                    </a:xfrm>
                    <a:prstGeom prst="rect">
                      <a:avLst/>
                    </a:prstGeom>
                  </pic:spPr>
                </pic:pic>
              </a:graphicData>
            </a:graphic>
          </wp:inline>
        </w:drawing>
      </w:r>
    </w:p>
    <w:p w14:paraId="7251EA3D" w14:textId="2DCAB474" w:rsidR="009E7B19" w:rsidRPr="00DC6274" w:rsidRDefault="00055F6C" w:rsidP="00055F6C">
      <w:pPr>
        <w:pStyle w:val="Caption"/>
        <w:jc w:val="center"/>
      </w:pPr>
      <w:bookmarkStart w:id="51" w:name="_Ref68557140"/>
      <w:r w:rsidRPr="00DC6274">
        <w:t xml:space="preserve">Figure </w:t>
      </w:r>
      <w:fldSimple w:instr=" SEQ Figure \* ARABIC ">
        <w:r w:rsidR="00FD5C38">
          <w:rPr>
            <w:noProof/>
          </w:rPr>
          <w:t>46</w:t>
        </w:r>
      </w:fldSimple>
      <w:bookmarkEnd w:id="51"/>
      <w:r w:rsidRPr="00DC6274">
        <w:t>: Path Finding Algorithm Image 3</w:t>
      </w:r>
    </w:p>
    <w:p w14:paraId="081F42C5" w14:textId="3390688F" w:rsidR="00BB5CF9" w:rsidRPr="00DC6274" w:rsidRDefault="00BB5CF9" w:rsidP="00BB5CF9">
      <w:r w:rsidRPr="00DC6274">
        <w:lastRenderedPageBreak/>
        <w:t>The path is properly setup, the path is given as 1&amp;2 meaning use connection 1 and 2.</w:t>
      </w:r>
      <w:r w:rsidR="005368AE" w:rsidRPr="00DC6274">
        <w:t xml:space="preserve"> This is return as a Route.</w:t>
      </w:r>
    </w:p>
    <w:p w14:paraId="3CAA3334" w14:textId="77777777" w:rsidR="00884C75" w:rsidRPr="00DC6274" w:rsidRDefault="00884C75" w:rsidP="00884C75"/>
    <w:p w14:paraId="4D84FCC6" w14:textId="77777777" w:rsidR="00055F6C" w:rsidRPr="00DC6274" w:rsidRDefault="00952A76" w:rsidP="00055F6C">
      <w:pPr>
        <w:keepNext/>
        <w:jc w:val="center"/>
      </w:pPr>
      <w:r w:rsidRPr="00DC6274">
        <w:rPr>
          <w:noProof/>
        </w:rPr>
        <w:drawing>
          <wp:inline distT="0" distB="0" distL="0" distR="0" wp14:anchorId="12F91D82" wp14:editId="49939DE9">
            <wp:extent cx="5613991" cy="3929047"/>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627698" cy="3938640"/>
                    </a:xfrm>
                    <a:prstGeom prst="rect">
                      <a:avLst/>
                    </a:prstGeom>
                  </pic:spPr>
                </pic:pic>
              </a:graphicData>
            </a:graphic>
          </wp:inline>
        </w:drawing>
      </w:r>
    </w:p>
    <w:p w14:paraId="65CED25A" w14:textId="4B0B66C2" w:rsidR="003B03D5" w:rsidRPr="00DC6274" w:rsidRDefault="00055F6C" w:rsidP="00055F6C">
      <w:pPr>
        <w:pStyle w:val="Caption"/>
        <w:jc w:val="center"/>
      </w:pPr>
      <w:bookmarkStart w:id="52" w:name="_Ref68557036"/>
      <w:r w:rsidRPr="00DC6274">
        <w:t xml:space="preserve">Figure </w:t>
      </w:r>
      <w:fldSimple w:instr=" SEQ Figure \* ARABIC ">
        <w:r w:rsidR="00FD5C38">
          <w:rPr>
            <w:noProof/>
          </w:rPr>
          <w:t>47</w:t>
        </w:r>
      </w:fldSimple>
      <w:bookmarkEnd w:id="52"/>
      <w:r w:rsidRPr="00DC6274">
        <w:t>: Path Finding Algorithm Edge Class</w:t>
      </w:r>
    </w:p>
    <w:p w14:paraId="1498333F" w14:textId="31FECC91" w:rsidR="00353838" w:rsidRPr="00DC6274" w:rsidRDefault="00353838" w:rsidP="00353838">
      <w:r w:rsidRPr="00DC6274">
        <w:t>The Edge class used for the algorithm.</w:t>
      </w:r>
      <w:r w:rsidR="008C0854" w:rsidRPr="00DC6274">
        <w:t xml:space="preserve"> The connection between 2 vertices.</w:t>
      </w:r>
    </w:p>
    <w:p w14:paraId="6C47E0DD" w14:textId="77777777" w:rsidR="00055F6C" w:rsidRPr="00DC6274" w:rsidRDefault="00D7093E" w:rsidP="00055F6C">
      <w:pPr>
        <w:keepNext/>
        <w:jc w:val="center"/>
      </w:pPr>
      <w:r w:rsidRPr="00DC6274">
        <w:rPr>
          <w:noProof/>
        </w:rPr>
        <w:lastRenderedPageBreak/>
        <w:drawing>
          <wp:inline distT="0" distB="0" distL="0" distR="0" wp14:anchorId="46BEEA55" wp14:editId="510C043E">
            <wp:extent cx="4550735" cy="4258816"/>
            <wp:effectExtent l="0" t="0" r="2540"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84241" cy="4290173"/>
                    </a:xfrm>
                    <a:prstGeom prst="rect">
                      <a:avLst/>
                    </a:prstGeom>
                  </pic:spPr>
                </pic:pic>
              </a:graphicData>
            </a:graphic>
          </wp:inline>
        </w:drawing>
      </w:r>
    </w:p>
    <w:p w14:paraId="71D81569" w14:textId="012B1FA1" w:rsidR="00984E47" w:rsidRPr="00DC6274" w:rsidRDefault="00055F6C" w:rsidP="00055F6C">
      <w:pPr>
        <w:pStyle w:val="Caption"/>
        <w:jc w:val="center"/>
      </w:pPr>
      <w:bookmarkStart w:id="53" w:name="_Ref68557038"/>
      <w:r w:rsidRPr="00DC6274">
        <w:t xml:space="preserve">Figure </w:t>
      </w:r>
      <w:fldSimple w:instr=" SEQ Figure \* ARABIC ">
        <w:r w:rsidR="00FD5C38">
          <w:rPr>
            <w:noProof/>
          </w:rPr>
          <w:t>48</w:t>
        </w:r>
      </w:fldSimple>
      <w:bookmarkEnd w:id="53"/>
      <w:r w:rsidRPr="00DC6274">
        <w:t>: Path Finding Algorithm Vertex Class</w:t>
      </w:r>
    </w:p>
    <w:p w14:paraId="1BAACD87" w14:textId="55D5F4D4" w:rsidR="000E120D" w:rsidRPr="00DC6274" w:rsidRDefault="000E120D" w:rsidP="000E120D">
      <w:r w:rsidRPr="00DC6274">
        <w:t>The Vertex class used for the algorithm.</w:t>
      </w:r>
      <w:r w:rsidR="002165BC" w:rsidRPr="00DC6274">
        <w:t xml:space="preserve"> Keeps track of Neighbours, if a node was visited, etc.</w:t>
      </w:r>
    </w:p>
    <w:p w14:paraId="7C140C5F" w14:textId="77777777" w:rsidR="007F4EC4" w:rsidRPr="00DC6274" w:rsidRDefault="00984E47" w:rsidP="007F4EC4">
      <w:pPr>
        <w:keepNext/>
        <w:jc w:val="center"/>
      </w:pPr>
      <w:r w:rsidRPr="00DC6274">
        <w:rPr>
          <w:noProof/>
        </w:rPr>
        <w:lastRenderedPageBreak/>
        <w:drawing>
          <wp:inline distT="0" distB="0" distL="0" distR="0" wp14:anchorId="18EDFB8A" wp14:editId="7CFA53A4">
            <wp:extent cx="4550735" cy="4269401"/>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19693" cy="4334096"/>
                    </a:xfrm>
                    <a:prstGeom prst="rect">
                      <a:avLst/>
                    </a:prstGeom>
                  </pic:spPr>
                </pic:pic>
              </a:graphicData>
            </a:graphic>
          </wp:inline>
        </w:drawing>
      </w:r>
    </w:p>
    <w:p w14:paraId="4241A238" w14:textId="43A203FC" w:rsidR="00984E47" w:rsidRPr="00DC6274" w:rsidRDefault="007F4EC4" w:rsidP="007F4EC4">
      <w:pPr>
        <w:pStyle w:val="Caption"/>
        <w:jc w:val="center"/>
      </w:pPr>
      <w:bookmarkStart w:id="54" w:name="_Ref68557350"/>
      <w:r w:rsidRPr="00DC6274">
        <w:t xml:space="preserve">Figure </w:t>
      </w:r>
      <w:fldSimple w:instr=" SEQ Figure \* ARABIC ">
        <w:r w:rsidR="00FD5C38">
          <w:rPr>
            <w:noProof/>
          </w:rPr>
          <w:t>49</w:t>
        </w:r>
      </w:fldSimple>
      <w:bookmarkEnd w:id="54"/>
      <w:r w:rsidRPr="00DC6274">
        <w:t>: Path Finding Algorithm ComputeShortestPaths method</w:t>
      </w:r>
    </w:p>
    <w:p w14:paraId="33EE0B71" w14:textId="4C5A2387" w:rsidR="00F13E8F" w:rsidRPr="00DC6274" w:rsidRDefault="00F13E8F" w:rsidP="00F13E8F">
      <w:r w:rsidRPr="00DC6274">
        <w:t>To compute the shortest path to all nodes.</w:t>
      </w:r>
    </w:p>
    <w:p w14:paraId="7BA1E730" w14:textId="77777777" w:rsidR="00984E47" w:rsidRPr="00DC6274" w:rsidRDefault="00984E47" w:rsidP="00F079DA"/>
    <w:p w14:paraId="5A8D69F8" w14:textId="77777777" w:rsidR="007F4EC4" w:rsidRPr="00DC6274" w:rsidRDefault="00984E47" w:rsidP="007F4EC4">
      <w:pPr>
        <w:keepNext/>
        <w:jc w:val="center"/>
      </w:pPr>
      <w:r w:rsidRPr="00DC6274">
        <w:rPr>
          <w:noProof/>
        </w:rPr>
        <w:drawing>
          <wp:inline distT="0" distB="0" distL="0" distR="0" wp14:anchorId="5B7DD03F" wp14:editId="007E71B8">
            <wp:extent cx="5731510" cy="194754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31510" cy="1947545"/>
                    </a:xfrm>
                    <a:prstGeom prst="rect">
                      <a:avLst/>
                    </a:prstGeom>
                  </pic:spPr>
                </pic:pic>
              </a:graphicData>
            </a:graphic>
          </wp:inline>
        </w:drawing>
      </w:r>
    </w:p>
    <w:p w14:paraId="49DF9D87" w14:textId="08276CE9" w:rsidR="00984E47" w:rsidRPr="00DC6274" w:rsidRDefault="007F4EC4" w:rsidP="007F4EC4">
      <w:pPr>
        <w:pStyle w:val="Caption"/>
        <w:jc w:val="center"/>
      </w:pPr>
      <w:bookmarkStart w:id="55" w:name="_Ref68557351"/>
      <w:r w:rsidRPr="00DC6274">
        <w:t xml:space="preserve">Figure </w:t>
      </w:r>
      <w:fldSimple w:instr=" SEQ Figure \* ARABIC ">
        <w:r w:rsidR="00FD5C38">
          <w:rPr>
            <w:noProof/>
          </w:rPr>
          <w:t>50</w:t>
        </w:r>
      </w:fldSimple>
      <w:bookmarkEnd w:id="55"/>
      <w:r w:rsidRPr="00DC6274">
        <w:t>: Path Finding Algorithm getShortTestPathTo method</w:t>
      </w:r>
    </w:p>
    <w:p w14:paraId="78AB0715" w14:textId="4D21A4BF" w:rsidR="00F13E8F" w:rsidRPr="00DC6274" w:rsidRDefault="00F13E8F" w:rsidP="00F13E8F">
      <w:r w:rsidRPr="00DC6274">
        <w:t>Returns the specific shortest path, start to given end node.</w:t>
      </w:r>
    </w:p>
    <w:p w14:paraId="3791E150" w14:textId="77777777" w:rsidR="004B4EEE" w:rsidRPr="00DC6274" w:rsidRDefault="004B4EEE">
      <w:pPr>
        <w:rPr>
          <w:rFonts w:eastAsiaTheme="majorEastAsia"/>
          <w:color w:val="2F5496" w:themeColor="accent1" w:themeShade="BF"/>
          <w:sz w:val="32"/>
          <w:szCs w:val="32"/>
        </w:rPr>
      </w:pPr>
      <w:r w:rsidRPr="00DC6274">
        <w:br w:type="page"/>
      </w:r>
    </w:p>
    <w:p w14:paraId="001FCCED" w14:textId="7C2C546E" w:rsidR="00E149E2" w:rsidRPr="00DC6274" w:rsidRDefault="00E149E2" w:rsidP="00E149E2">
      <w:pPr>
        <w:pStyle w:val="Heading2"/>
        <w:rPr>
          <w:rFonts w:ascii="Times New Roman" w:hAnsi="Times New Roman" w:cs="Times New Roman"/>
        </w:rPr>
      </w:pPr>
      <w:bookmarkStart w:id="56" w:name="_Toc69380766"/>
      <w:r w:rsidRPr="00DC6274">
        <w:rPr>
          <w:rFonts w:ascii="Times New Roman" w:hAnsi="Times New Roman" w:cs="Times New Roman"/>
        </w:rPr>
        <w:lastRenderedPageBreak/>
        <w:t>5.</w:t>
      </w:r>
      <w:r w:rsidR="00292AC8" w:rsidRPr="00DC6274">
        <w:rPr>
          <w:rFonts w:ascii="Times New Roman" w:hAnsi="Times New Roman" w:cs="Times New Roman"/>
        </w:rPr>
        <w:t>3</w:t>
      </w:r>
      <w:r w:rsidRPr="00DC6274">
        <w:rPr>
          <w:rFonts w:ascii="Times New Roman" w:hAnsi="Times New Roman" w:cs="Times New Roman"/>
        </w:rPr>
        <w:t xml:space="preserve"> Stripe (Payment Sandbox)</w:t>
      </w:r>
      <w:bookmarkEnd w:id="56"/>
    </w:p>
    <w:p w14:paraId="0BA24A3B" w14:textId="77777777" w:rsidR="00FC68B6" w:rsidRPr="00DC6274" w:rsidRDefault="00FC68B6" w:rsidP="00FC68B6">
      <w:r w:rsidRPr="00DC6274">
        <w:t>For this project we will be using stripe to process our payments when booking a ticket.</w:t>
      </w:r>
    </w:p>
    <w:p w14:paraId="6C0681A9" w14:textId="77777777" w:rsidR="00FC68B6" w:rsidRPr="00DC6274" w:rsidRDefault="00FC68B6" w:rsidP="00FC68B6">
      <w:r w:rsidRPr="00DC6274">
        <w:t>Stripe is a full stack payment processor which mean it can be a third-party payment processor as well as a payment gate. With this it means that Stripe can be used to process credit and debit cards.</w:t>
      </w:r>
    </w:p>
    <w:p w14:paraId="50A9347E" w14:textId="77777777" w:rsidR="00FC68B6" w:rsidRPr="00DC6274" w:rsidRDefault="00FC68B6" w:rsidP="00FC68B6">
      <w:r w:rsidRPr="00DC6274">
        <w:t>Stripe also has a very high level of security for payments. They have been audited by a PCI-certified auditor and is certified to PCI Service Provider Level 1.</w:t>
      </w:r>
    </w:p>
    <w:p w14:paraId="6B546B05" w14:textId="77777777" w:rsidR="00FC68B6" w:rsidRPr="00DC6274" w:rsidRDefault="00FC68B6" w:rsidP="00FC68B6">
      <w:r w:rsidRPr="00DC6274">
        <w:t>For payments in this project we used the bridge pattern and one of the class in this pattern is the StripePaymentSystem.java, in this class we have two major methods, the first one is to initialize the payment. The second method is to confirm the payment.</w:t>
      </w:r>
    </w:p>
    <w:p w14:paraId="79D1779B" w14:textId="77777777" w:rsidR="009D2E37" w:rsidRPr="00DC6274" w:rsidRDefault="009D2E37" w:rsidP="009D2E37">
      <w:pPr>
        <w:keepNext/>
        <w:jc w:val="center"/>
      </w:pPr>
      <w:r w:rsidRPr="00DC6274">
        <w:rPr>
          <w:noProof/>
          <w:szCs w:val="24"/>
          <w:lang w:val="en-GB"/>
        </w:rPr>
        <w:drawing>
          <wp:inline distT="0" distB="0" distL="0" distR="0" wp14:anchorId="52149D30" wp14:editId="538F8953">
            <wp:extent cx="5224827" cy="6241312"/>
            <wp:effectExtent l="0" t="0" r="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239964" cy="6259394"/>
                    </a:xfrm>
                    <a:prstGeom prst="rect">
                      <a:avLst/>
                    </a:prstGeom>
                  </pic:spPr>
                </pic:pic>
              </a:graphicData>
            </a:graphic>
          </wp:inline>
        </w:drawing>
      </w:r>
    </w:p>
    <w:p w14:paraId="73E65DC1" w14:textId="7F2F6F7A" w:rsidR="009D2E37" w:rsidRPr="00DC6274" w:rsidRDefault="009D2E37" w:rsidP="009D2E37">
      <w:pPr>
        <w:pStyle w:val="Caption"/>
        <w:jc w:val="center"/>
      </w:pPr>
      <w:r w:rsidRPr="00DC6274">
        <w:t xml:space="preserve">Figure </w:t>
      </w:r>
      <w:fldSimple w:instr=" SEQ Figure \* ARABIC ">
        <w:r w:rsidR="00FD5C38">
          <w:rPr>
            <w:noProof/>
          </w:rPr>
          <w:t>51</w:t>
        </w:r>
      </w:fldSimple>
      <w:r w:rsidRPr="00DC6274">
        <w:t>: StripePayment.java</w:t>
      </w:r>
    </w:p>
    <w:p w14:paraId="7D61B3B0" w14:textId="77777777" w:rsidR="00B41966" w:rsidRPr="00DC6274" w:rsidRDefault="00B41966" w:rsidP="00B41966">
      <w:pPr>
        <w:keepNext/>
        <w:jc w:val="center"/>
      </w:pPr>
      <w:r w:rsidRPr="00DC6274">
        <w:rPr>
          <w:noProof/>
          <w:szCs w:val="24"/>
          <w:lang w:val="en-GB"/>
        </w:rPr>
        <w:lastRenderedPageBreak/>
        <w:drawing>
          <wp:inline distT="0" distB="0" distL="0" distR="0" wp14:anchorId="0F19956B" wp14:editId="6385ED74">
            <wp:extent cx="5372100" cy="2049802"/>
            <wp:effectExtent l="0" t="0" r="0" b="762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76901" cy="2051634"/>
                    </a:xfrm>
                    <a:prstGeom prst="rect">
                      <a:avLst/>
                    </a:prstGeom>
                  </pic:spPr>
                </pic:pic>
              </a:graphicData>
            </a:graphic>
          </wp:inline>
        </w:drawing>
      </w:r>
    </w:p>
    <w:p w14:paraId="319F3FF3" w14:textId="3CB10E58" w:rsidR="000B7D26" w:rsidRPr="00DC6274" w:rsidRDefault="00B41966" w:rsidP="00B41966">
      <w:pPr>
        <w:pStyle w:val="Caption"/>
        <w:jc w:val="center"/>
      </w:pPr>
      <w:r w:rsidRPr="00DC6274">
        <w:t xml:space="preserve">Figure </w:t>
      </w:r>
      <w:fldSimple w:instr=" SEQ Figure \* ARABIC ">
        <w:r w:rsidR="00FD5C38">
          <w:rPr>
            <w:noProof/>
          </w:rPr>
          <w:t>52</w:t>
        </w:r>
      </w:fldSimple>
      <w:r w:rsidRPr="00DC6274">
        <w:t>: Payments in Stripe Dashboard</w:t>
      </w:r>
    </w:p>
    <w:p w14:paraId="7A1A76AB" w14:textId="7541A3B3" w:rsidR="00B41966" w:rsidRPr="00DC6274" w:rsidRDefault="00542551" w:rsidP="00B41966">
      <w:r w:rsidRPr="00DC6274">
        <w:t>One a customer makes a payment we can this these reflected in the Stripe dashboard. Here we can view all of the transaction that have taken place. You can see what payments have succeeded, in progress or have failed. Here we can manually refund payments and send receipts.</w:t>
      </w:r>
    </w:p>
    <w:p w14:paraId="7232037C" w14:textId="77777777" w:rsidR="00CC3A69" w:rsidRPr="00DC6274" w:rsidRDefault="00CC3A69" w:rsidP="00B41966"/>
    <w:p w14:paraId="45F4B786" w14:textId="77777777" w:rsidR="005D2C7D" w:rsidRPr="00DC6274" w:rsidRDefault="005D2C7D" w:rsidP="005D2C7D">
      <w:pPr>
        <w:keepNext/>
        <w:jc w:val="center"/>
      </w:pPr>
      <w:r w:rsidRPr="00DC6274">
        <w:rPr>
          <w:noProof/>
          <w:szCs w:val="24"/>
          <w:lang w:val="en-GB"/>
        </w:rPr>
        <w:drawing>
          <wp:inline distT="0" distB="0" distL="0" distR="0" wp14:anchorId="03F9FD11" wp14:editId="286E1C5D">
            <wp:extent cx="5276850" cy="265421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83181" cy="2657395"/>
                    </a:xfrm>
                    <a:prstGeom prst="rect">
                      <a:avLst/>
                    </a:prstGeom>
                  </pic:spPr>
                </pic:pic>
              </a:graphicData>
            </a:graphic>
          </wp:inline>
        </w:drawing>
      </w:r>
    </w:p>
    <w:p w14:paraId="07A14D76" w14:textId="3F238ECF" w:rsidR="00542551" w:rsidRPr="00DC6274" w:rsidRDefault="005D2C7D" w:rsidP="005D2C7D">
      <w:pPr>
        <w:pStyle w:val="Caption"/>
        <w:jc w:val="center"/>
      </w:pPr>
      <w:r w:rsidRPr="00DC6274">
        <w:t xml:space="preserve">Figure </w:t>
      </w:r>
      <w:fldSimple w:instr=" SEQ Figure \* ARABIC ">
        <w:r w:rsidR="00FD5C38">
          <w:rPr>
            <w:noProof/>
          </w:rPr>
          <w:t>53</w:t>
        </w:r>
      </w:fldSimple>
      <w:r w:rsidRPr="00DC6274">
        <w:t>: Stripe Webhooks</w:t>
      </w:r>
    </w:p>
    <w:p w14:paraId="7BAB6528" w14:textId="77777777" w:rsidR="00727094" w:rsidRPr="00DC6274" w:rsidRDefault="00727094" w:rsidP="00727094"/>
    <w:p w14:paraId="3A11947C" w14:textId="45D46EF4" w:rsidR="001858EC" w:rsidRPr="00DC6274" w:rsidRDefault="001858EC" w:rsidP="001858EC">
      <w:r w:rsidRPr="00DC6274">
        <w:t>Stripe uses webhooks to be able to notify the app when an event happens in our account. These are very usefully for asynchronous events such as when a customer disputes a charge, recurring payments or when a customer confirms a payment.</w:t>
      </w:r>
    </w:p>
    <w:p w14:paraId="0FFA97F7" w14:textId="0E16118F" w:rsidR="0080064C" w:rsidRPr="00DC6274" w:rsidRDefault="0080064C" w:rsidP="0080064C">
      <w:pPr>
        <w:keepNext/>
      </w:pPr>
      <w:r w:rsidRPr="00DC6274">
        <w:rPr>
          <w:noProof/>
        </w:rPr>
        <w:lastRenderedPageBreak/>
        <mc:AlternateContent>
          <mc:Choice Requires="wps">
            <w:drawing>
              <wp:anchor distT="0" distB="0" distL="114300" distR="114300" simplePos="0" relativeHeight="251669504" behindDoc="0" locked="0" layoutInCell="1" allowOverlap="1" wp14:anchorId="7FAC637A" wp14:editId="2081016B">
                <wp:simplePos x="0" y="0"/>
                <wp:positionH relativeFrom="column">
                  <wp:posOffset>3159760</wp:posOffset>
                </wp:positionH>
                <wp:positionV relativeFrom="paragraph">
                  <wp:posOffset>5085715</wp:posOffset>
                </wp:positionV>
                <wp:extent cx="2571750"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2571750" cy="635"/>
                        </a:xfrm>
                        <a:prstGeom prst="rect">
                          <a:avLst/>
                        </a:prstGeom>
                        <a:solidFill>
                          <a:prstClr val="white"/>
                        </a:solidFill>
                        <a:ln>
                          <a:noFill/>
                        </a:ln>
                      </wps:spPr>
                      <wps:txbx>
                        <w:txbxContent>
                          <w:p w14:paraId="031E66D3" w14:textId="04BE91C2" w:rsidR="00265285" w:rsidRPr="004D4BD0" w:rsidRDefault="00265285" w:rsidP="0080064C">
                            <w:pPr>
                              <w:pStyle w:val="Caption"/>
                              <w:jc w:val="center"/>
                              <w:rPr>
                                <w:noProof/>
                                <w:sz w:val="24"/>
                                <w:szCs w:val="24"/>
                              </w:rPr>
                            </w:pPr>
                            <w:r>
                              <w:t xml:space="preserve">Figure </w:t>
                            </w:r>
                            <w:fldSimple w:instr=" SEQ Figure \* ARABIC ">
                              <w:r>
                                <w:rPr>
                                  <w:noProof/>
                                </w:rPr>
                                <w:t>54</w:t>
                              </w:r>
                            </w:fldSimple>
                            <w:r>
                              <w:t>: Card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C637A" id="Text Box 93" o:spid="_x0000_s1057" type="#_x0000_t202" style="position:absolute;left:0;text-align:left;margin-left:248.8pt;margin-top:400.45pt;width:202.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" stroked="f">
                <v:textbox style="mso-fit-shape-to-text:t" inset="0,0,0,0">
                  <w:txbxContent>
                    <w:p w14:paraId="031E66D3" w14:textId="04BE91C2" w:rsidR="00265285" w:rsidRPr="004D4BD0" w:rsidRDefault="00265285" w:rsidP="0080064C">
                      <w:pPr>
                        <w:pStyle w:val="Caption"/>
                        <w:jc w:val="center"/>
                        <w:rPr>
                          <w:noProof/>
                          <w:sz w:val="24"/>
                          <w:szCs w:val="24"/>
                        </w:rPr>
                      </w:pPr>
                      <w:r>
                        <w:t xml:space="preserve">Figure </w:t>
                      </w:r>
                      <w:fldSimple w:instr=" SEQ Figure \* ARABIC ">
                        <w:r>
                          <w:rPr>
                            <w:noProof/>
                          </w:rPr>
                          <w:t>54</w:t>
                        </w:r>
                      </w:fldSimple>
                      <w:r>
                        <w:t>: Card Details</w:t>
                      </w:r>
                    </w:p>
                  </w:txbxContent>
                </v:textbox>
              </v:shape>
            </w:pict>
          </mc:Fallback>
        </mc:AlternateContent>
      </w:r>
      <w:r w:rsidR="00065E23" w:rsidRPr="00DC6274">
        <w:rPr>
          <w:noProof/>
          <w:szCs w:val="24"/>
        </w:rPr>
        <w:drawing>
          <wp:anchor distT="0" distB="0" distL="114300" distR="114300" simplePos="0" relativeHeight="251667456" behindDoc="0" locked="0" layoutInCell="1" allowOverlap="1" wp14:anchorId="0B5B168D" wp14:editId="799CAC03">
            <wp:simplePos x="0" y="0"/>
            <wp:positionH relativeFrom="margin">
              <wp:align>right</wp:align>
            </wp:positionH>
            <wp:positionV relativeFrom="paragraph">
              <wp:posOffset>10987</wp:posOffset>
            </wp:positionV>
            <wp:extent cx="2571750" cy="5017770"/>
            <wp:effectExtent l="0" t="0" r="0" b="0"/>
            <wp:wrapNone/>
            <wp:docPr id="91" name="Picture 9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71750" cy="5017770"/>
                    </a:xfrm>
                    <a:prstGeom prst="rect">
                      <a:avLst/>
                    </a:prstGeom>
                    <a:noFill/>
                    <a:ln>
                      <a:noFill/>
                    </a:ln>
                  </pic:spPr>
                </pic:pic>
              </a:graphicData>
            </a:graphic>
            <wp14:sizeRelH relativeFrom="page">
              <wp14:pctWidth>0</wp14:pctWidth>
            </wp14:sizeRelH>
            <wp14:sizeRelV relativeFrom="page">
              <wp14:pctHeight>0</wp14:pctHeight>
            </wp14:sizeRelV>
          </wp:anchor>
        </w:drawing>
      </w:r>
      <w:r w:rsidR="00C75461" w:rsidRPr="00DC6274">
        <w:rPr>
          <w:noProof/>
          <w:szCs w:val="24"/>
        </w:rPr>
        <w:drawing>
          <wp:inline distT="0" distB="0" distL="0" distR="0" wp14:anchorId="3B856F9D" wp14:editId="435D574F">
            <wp:extent cx="2314575" cy="5017772"/>
            <wp:effectExtent l="0" t="0" r="0" b="0"/>
            <wp:docPr id="89" name="Picture 89"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o description availabl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314575" cy="5017772"/>
                    </a:xfrm>
                    <a:prstGeom prst="rect">
                      <a:avLst/>
                    </a:prstGeom>
                    <a:noFill/>
                    <a:ln>
                      <a:noFill/>
                    </a:ln>
                  </pic:spPr>
                </pic:pic>
              </a:graphicData>
            </a:graphic>
          </wp:inline>
        </w:drawing>
      </w:r>
    </w:p>
    <w:p w14:paraId="01B16295" w14:textId="1B8CADE7" w:rsidR="001858EC" w:rsidRPr="00DC6274" w:rsidRDefault="0080064C" w:rsidP="0080064C">
      <w:pPr>
        <w:pStyle w:val="Caption"/>
      </w:pPr>
      <w:r w:rsidRPr="00DC6274">
        <w:t xml:space="preserve">Figure </w:t>
      </w:r>
      <w:fldSimple w:instr=" SEQ Figure \* ARABIC ">
        <w:r w:rsidR="00FD5C38">
          <w:rPr>
            <w:noProof/>
          </w:rPr>
          <w:t>55</w:t>
        </w:r>
      </w:fldSimple>
      <w:r w:rsidRPr="00DC6274">
        <w:t>: Android CardWidget</w:t>
      </w:r>
    </w:p>
    <w:p w14:paraId="5470E551" w14:textId="68D1B842" w:rsidR="00065E23" w:rsidRPr="00DC6274" w:rsidRDefault="00065E23" w:rsidP="001858EC"/>
    <w:p w14:paraId="6DC81F83" w14:textId="77777777" w:rsidR="0080064C" w:rsidRPr="00DC6274" w:rsidRDefault="0080064C" w:rsidP="0080064C">
      <w:pPr>
        <w:keepNext/>
      </w:pPr>
      <w:r w:rsidRPr="00DC6274">
        <w:rPr>
          <w:noProof/>
          <w:szCs w:val="24"/>
          <w:lang w:val="en-GB"/>
        </w:rPr>
        <w:drawing>
          <wp:inline distT="0" distB="0" distL="0" distR="0" wp14:anchorId="6AB7CDEE" wp14:editId="28642038">
            <wp:extent cx="5286375" cy="2786094"/>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304600" cy="2795699"/>
                    </a:xfrm>
                    <a:prstGeom prst="rect">
                      <a:avLst/>
                    </a:prstGeom>
                  </pic:spPr>
                </pic:pic>
              </a:graphicData>
            </a:graphic>
          </wp:inline>
        </w:drawing>
      </w:r>
    </w:p>
    <w:p w14:paraId="5096B1FD" w14:textId="5874E5D7" w:rsidR="00065E23" w:rsidRPr="00DC6274" w:rsidRDefault="0080064C" w:rsidP="0080064C">
      <w:pPr>
        <w:pStyle w:val="Caption"/>
        <w:jc w:val="center"/>
      </w:pPr>
      <w:r w:rsidRPr="00DC6274">
        <w:t xml:space="preserve">Figure </w:t>
      </w:r>
      <w:fldSimple w:instr=" SEQ Figure \* ARABIC ">
        <w:r w:rsidR="00FD5C38">
          <w:rPr>
            <w:noProof/>
          </w:rPr>
          <w:t>56</w:t>
        </w:r>
      </w:fldSimple>
      <w:r w:rsidRPr="00DC6274">
        <w:t>: BookResultFragment</w:t>
      </w:r>
    </w:p>
    <w:p w14:paraId="5F793BA5" w14:textId="1666E89E" w:rsidR="00065E23" w:rsidRPr="00DC6274" w:rsidRDefault="00B200B5" w:rsidP="00667E2A">
      <w:r w:rsidRPr="00DC6274">
        <w:lastRenderedPageBreak/>
        <w:t>On our android, we have a cardInputWidget on our booking_result_fragment that takes our inputted card information. We then start the payment process method once the booking screen is opened. We then have a method to observe the payment intent.</w:t>
      </w:r>
    </w:p>
    <w:p w14:paraId="04F6C2BA" w14:textId="77777777" w:rsidR="00963430" w:rsidRPr="00DC6274" w:rsidRDefault="00963430" w:rsidP="00667E2A"/>
    <w:p w14:paraId="4B76FF16" w14:textId="77777777" w:rsidR="001E76CC" w:rsidRPr="00DC6274" w:rsidRDefault="001E76CC" w:rsidP="001E76CC">
      <w:pPr>
        <w:keepNext/>
        <w:jc w:val="center"/>
      </w:pPr>
      <w:r w:rsidRPr="00DC6274">
        <w:rPr>
          <w:noProof/>
          <w:szCs w:val="24"/>
          <w:lang w:val="en-GB"/>
        </w:rPr>
        <w:drawing>
          <wp:inline distT="0" distB="0" distL="0" distR="0" wp14:anchorId="58F22425" wp14:editId="04933F57">
            <wp:extent cx="5731510" cy="3121025"/>
            <wp:effectExtent l="0" t="0" r="2540" b="317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31510" cy="3121025"/>
                    </a:xfrm>
                    <a:prstGeom prst="rect">
                      <a:avLst/>
                    </a:prstGeom>
                  </pic:spPr>
                </pic:pic>
              </a:graphicData>
            </a:graphic>
          </wp:inline>
        </w:drawing>
      </w:r>
    </w:p>
    <w:p w14:paraId="12FF16AC" w14:textId="66838F02" w:rsidR="001E76CC" w:rsidRPr="00DC6274" w:rsidRDefault="001E76CC" w:rsidP="001E76CC">
      <w:pPr>
        <w:pStyle w:val="Caption"/>
        <w:jc w:val="center"/>
      </w:pPr>
      <w:r w:rsidRPr="00DC6274">
        <w:t xml:space="preserve">Figure </w:t>
      </w:r>
      <w:fldSimple w:instr=" SEQ Figure \* ARABIC ">
        <w:r w:rsidR="00FD5C38">
          <w:rPr>
            <w:noProof/>
          </w:rPr>
          <w:t>57</w:t>
        </w:r>
      </w:fldSimple>
      <w:r w:rsidRPr="00DC6274">
        <w:t>: BookingResultFragment.java</w:t>
      </w:r>
    </w:p>
    <w:p w14:paraId="5658594E" w14:textId="77777777" w:rsidR="00963430" w:rsidRPr="00DC6274" w:rsidRDefault="00963430" w:rsidP="00963430"/>
    <w:p w14:paraId="1A745075" w14:textId="49334EC6" w:rsidR="001E76CC" w:rsidRPr="00DC6274" w:rsidRDefault="00963430" w:rsidP="001E76CC">
      <w:r w:rsidRPr="00DC6274">
        <w:t>With our pay method, once we have all the card information inputted into the card widget and press the button to pay, this method will then be able to finalize the payment.</w:t>
      </w:r>
    </w:p>
    <w:p w14:paraId="5F563D6A" w14:textId="77777777" w:rsidR="00E32FE4" w:rsidRPr="00DC6274" w:rsidRDefault="00E32FE4" w:rsidP="00E32FE4"/>
    <w:p w14:paraId="010D90E1" w14:textId="77777777" w:rsidR="003249A3" w:rsidRPr="00DC6274" w:rsidRDefault="003249A3">
      <w:pPr>
        <w:rPr>
          <w:rFonts w:eastAsiaTheme="majorEastAsia"/>
          <w:color w:val="2F5496" w:themeColor="accent1" w:themeShade="BF"/>
          <w:sz w:val="26"/>
          <w:szCs w:val="26"/>
        </w:rPr>
      </w:pPr>
      <w:r w:rsidRPr="00DC6274">
        <w:br w:type="page"/>
      </w:r>
    </w:p>
    <w:p w14:paraId="416F1303" w14:textId="74DC964D" w:rsidR="00E32FE4" w:rsidRPr="00DC6274" w:rsidRDefault="00E32FE4" w:rsidP="00E32FE4">
      <w:pPr>
        <w:pStyle w:val="Heading2"/>
        <w:rPr>
          <w:rFonts w:ascii="Times New Roman" w:hAnsi="Times New Roman" w:cs="Times New Roman"/>
        </w:rPr>
      </w:pPr>
      <w:bookmarkStart w:id="57" w:name="_Toc69380767"/>
      <w:r w:rsidRPr="00DC6274">
        <w:rPr>
          <w:rFonts w:ascii="Times New Roman" w:hAnsi="Times New Roman" w:cs="Times New Roman"/>
        </w:rPr>
        <w:lastRenderedPageBreak/>
        <w:t>5.4 CS4125 vs. CS4227</w:t>
      </w:r>
      <w:bookmarkEnd w:id="57"/>
    </w:p>
    <w:p w14:paraId="0FB3F0B0" w14:textId="11D6AC47" w:rsidR="003249A3" w:rsidRPr="00DC6274" w:rsidRDefault="003249A3" w:rsidP="003249A3">
      <w:r w:rsidRPr="00DC6274">
        <w:t>These Class Diagrams are quite large and might be best viewed in their respective .png files.</w:t>
      </w:r>
    </w:p>
    <w:p w14:paraId="0895A71A" w14:textId="77777777" w:rsidR="004F51A2" w:rsidRPr="00DC6274" w:rsidRDefault="00D67752" w:rsidP="004F51A2">
      <w:pPr>
        <w:pStyle w:val="Heading2"/>
        <w:rPr>
          <w:rFonts w:ascii="Times New Roman" w:hAnsi="Times New Roman" w:cs="Times New Roman"/>
        </w:rPr>
      </w:pPr>
      <w:bookmarkStart w:id="58" w:name="_Toc69380768"/>
      <w:r w:rsidRPr="00DC6274">
        <w:rPr>
          <w:rFonts w:ascii="Times New Roman" w:hAnsi="Times New Roman" w:cs="Times New Roman"/>
          <w:noProof/>
        </w:rPr>
        <w:drawing>
          <wp:inline distT="0" distB="0" distL="0" distR="0" wp14:anchorId="0ADD2043" wp14:editId="49988F27">
            <wp:extent cx="5731510" cy="6858729"/>
            <wp:effectExtent l="0" t="0" r="2540" b="0"/>
            <wp:docPr id="104" name="Picture 10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assDiagr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6858729"/>
                    </a:xfrm>
                    <a:prstGeom prst="rect">
                      <a:avLst/>
                    </a:prstGeom>
                  </pic:spPr>
                </pic:pic>
              </a:graphicData>
            </a:graphic>
          </wp:inline>
        </w:drawing>
      </w:r>
      <w:bookmarkEnd w:id="58"/>
    </w:p>
    <w:p w14:paraId="55622F95" w14:textId="00273F6B" w:rsidR="00D67752" w:rsidRPr="00DC6274" w:rsidRDefault="004F51A2" w:rsidP="004F51A2">
      <w:pPr>
        <w:pStyle w:val="Caption"/>
        <w:jc w:val="center"/>
      </w:pPr>
      <w:r w:rsidRPr="00DC6274">
        <w:t xml:space="preserve">Figure </w:t>
      </w:r>
      <w:fldSimple w:instr=" SEQ Figure \* ARABIC ">
        <w:r w:rsidR="00FD5C38">
          <w:rPr>
            <w:noProof/>
          </w:rPr>
          <w:t>58</w:t>
        </w:r>
      </w:fldSimple>
      <w:r w:rsidRPr="00DC6274">
        <w:t>: UML Class Diagram CS4125</w:t>
      </w:r>
    </w:p>
    <w:p w14:paraId="2B8DE3C4" w14:textId="77777777" w:rsidR="004F51A2" w:rsidRPr="00DC6274" w:rsidRDefault="004F51A2" w:rsidP="004F51A2">
      <w:pPr>
        <w:pStyle w:val="Heading2"/>
        <w:rPr>
          <w:rFonts w:ascii="Times New Roman" w:hAnsi="Times New Roman" w:cs="Times New Roman"/>
        </w:rPr>
      </w:pPr>
      <w:bookmarkStart w:id="59" w:name="_Toc69380769"/>
      <w:r w:rsidRPr="00DC6274">
        <w:rPr>
          <w:rFonts w:ascii="Times New Roman" w:hAnsi="Times New Roman" w:cs="Times New Roman"/>
          <w:noProof/>
        </w:rPr>
        <w:lastRenderedPageBreak/>
        <w:drawing>
          <wp:inline distT="0" distB="0" distL="0" distR="0" wp14:anchorId="3CA0446B" wp14:editId="28766B15">
            <wp:extent cx="6391112" cy="2530549"/>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0979" cy="2534456"/>
                    </a:xfrm>
                    <a:prstGeom prst="rect">
                      <a:avLst/>
                    </a:prstGeom>
                    <a:noFill/>
                    <a:ln>
                      <a:noFill/>
                    </a:ln>
                  </pic:spPr>
                </pic:pic>
              </a:graphicData>
            </a:graphic>
          </wp:inline>
        </w:drawing>
      </w:r>
      <w:bookmarkEnd w:id="59"/>
    </w:p>
    <w:p w14:paraId="1DAFE642" w14:textId="5203C443" w:rsidR="004F51A2" w:rsidRPr="00DC6274" w:rsidRDefault="004F51A2" w:rsidP="004F51A2">
      <w:pPr>
        <w:pStyle w:val="Caption"/>
        <w:jc w:val="center"/>
      </w:pPr>
      <w:r w:rsidRPr="00DC6274">
        <w:t xml:space="preserve">Figure </w:t>
      </w:r>
      <w:fldSimple w:instr=" SEQ Figure \* ARABIC ">
        <w:r w:rsidR="00FD5C38">
          <w:rPr>
            <w:noProof/>
          </w:rPr>
          <w:t>59</w:t>
        </w:r>
      </w:fldSimple>
      <w:r w:rsidRPr="00DC6274">
        <w:t>: Android Class Diagram CS4227</w:t>
      </w:r>
    </w:p>
    <w:p w14:paraId="16EAF3AC" w14:textId="77777777" w:rsidR="004F51A2" w:rsidRPr="00DC6274" w:rsidRDefault="004F51A2" w:rsidP="00E32FE4">
      <w:pPr>
        <w:pStyle w:val="Heading2"/>
        <w:rPr>
          <w:rFonts w:ascii="Times New Roman" w:hAnsi="Times New Roman" w:cs="Times New Roman"/>
        </w:rPr>
      </w:pPr>
    </w:p>
    <w:p w14:paraId="2C964ECC" w14:textId="77777777" w:rsidR="004F51A2" w:rsidRPr="00DC6274" w:rsidRDefault="004F51A2" w:rsidP="004F51A2">
      <w:pPr>
        <w:pStyle w:val="Heading2"/>
        <w:rPr>
          <w:rFonts w:ascii="Times New Roman" w:hAnsi="Times New Roman" w:cs="Times New Roman"/>
        </w:rPr>
      </w:pPr>
      <w:bookmarkStart w:id="60" w:name="_Toc69380770"/>
      <w:r w:rsidRPr="00DC6274">
        <w:rPr>
          <w:rFonts w:ascii="Times New Roman" w:hAnsi="Times New Roman" w:cs="Times New Roman"/>
          <w:noProof/>
        </w:rPr>
        <w:drawing>
          <wp:inline distT="0" distB="0" distL="0" distR="0" wp14:anchorId="6FF8B248" wp14:editId="3E90A8C7">
            <wp:extent cx="6389592" cy="1903228"/>
            <wp:effectExtent l="0" t="0" r="0" b="190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38343" cy="1917749"/>
                    </a:xfrm>
                    <a:prstGeom prst="rect">
                      <a:avLst/>
                    </a:prstGeom>
                    <a:noFill/>
                    <a:ln>
                      <a:noFill/>
                    </a:ln>
                  </pic:spPr>
                </pic:pic>
              </a:graphicData>
            </a:graphic>
          </wp:inline>
        </w:drawing>
      </w:r>
      <w:bookmarkEnd w:id="60"/>
    </w:p>
    <w:p w14:paraId="1D59BC42" w14:textId="177ED5B8" w:rsidR="004F51A2" w:rsidRPr="00DC6274" w:rsidRDefault="004F51A2" w:rsidP="004F51A2">
      <w:pPr>
        <w:pStyle w:val="Caption"/>
      </w:pPr>
      <w:r w:rsidRPr="00DC6274">
        <w:t xml:space="preserve">Figure </w:t>
      </w:r>
      <w:fldSimple w:instr=" SEQ Figure \* ARABIC ">
        <w:r w:rsidR="00FD5C38">
          <w:rPr>
            <w:noProof/>
          </w:rPr>
          <w:t>60</w:t>
        </w:r>
      </w:fldSimple>
      <w:r w:rsidRPr="00DC6274">
        <w:t>: Spring Boot Class Diagram CS4227</w:t>
      </w:r>
    </w:p>
    <w:p w14:paraId="4BD39A04" w14:textId="40751EFD" w:rsidR="003B0974" w:rsidRPr="00DC6274" w:rsidRDefault="003B0974" w:rsidP="003B0974">
      <w:r w:rsidRPr="00DC6274">
        <w:t>Current version of the project i.e. the CS4227 version differs from the old CS4125 version in many ways, the main difference is that for the old version routes were pre-defined, the user had to know the exact details for the route they were planning to book which not user friendly. In addition, the payment system was not fully implemented and was planned to be completely handled by our backend i.e. not relying on other payment processing providers. Both of these were changed, firstly the routes are no longer pre-defined and instead our system keeps track of different nodes or stations and connections that specify paths between these nodes, the distance and the available transport types, users now request a route to be generated between their desired starting and ending points. It also allows them to select filters i.e. what transport type they want to use. This approach is more user friendly and also allows for better journey planning for our users as they no longer require to know the full details of a journey, only their start point and their destination. Also payment is now done through an external payment processing service, to provide greater security for transactions and also for easier method of paying. Currently only Stripe is supported but can be easily expanded thanks to the use of Bridge pattern.</w:t>
      </w:r>
    </w:p>
    <w:p w14:paraId="6832B3A3" w14:textId="7C226B59" w:rsidR="003B0974" w:rsidRPr="00DC6274" w:rsidRDefault="003B0974" w:rsidP="003B0974"/>
    <w:p w14:paraId="4F7D2E31" w14:textId="77777777" w:rsidR="003B0974" w:rsidRPr="00DC6274" w:rsidRDefault="003B0974" w:rsidP="003B0974"/>
    <w:p w14:paraId="61A74A42" w14:textId="4D71804B" w:rsidR="003B0974" w:rsidRPr="00DC6274" w:rsidRDefault="003B0974" w:rsidP="003B0974">
      <w:r w:rsidRPr="00DC6274">
        <w:lastRenderedPageBreak/>
        <w:t>Another major addition is the use of Interceptor pattern which allows the backend to perform extra processing on a request which can be used to expand the system to perform more complex logic. Currently this is used to log requests which helps with analysing how the app is being used and what the most frequent requests are.</w:t>
      </w:r>
    </w:p>
    <w:p w14:paraId="1653899A" w14:textId="1B7B4146" w:rsidR="003B0974" w:rsidRPr="00DC6274" w:rsidRDefault="00606960" w:rsidP="003B0974">
      <w:r w:rsidRPr="00DC6274">
        <w:t>T</w:t>
      </w:r>
      <w:r w:rsidR="003B0974" w:rsidRPr="00DC6274">
        <w:t>he discount system has</w:t>
      </w:r>
      <w:r w:rsidRPr="00DC6274">
        <w:t xml:space="preserve"> also gone through</w:t>
      </w:r>
      <w:r w:rsidR="003B0974" w:rsidRPr="00DC6274">
        <w:t xml:space="preserve"> change</w:t>
      </w:r>
      <w:r w:rsidRPr="00DC6274">
        <w:t>s</w:t>
      </w:r>
      <w:r w:rsidR="003B0974" w:rsidRPr="00DC6274">
        <w:t>, by</w:t>
      </w:r>
      <w:r w:rsidR="00C452F4" w:rsidRPr="00DC6274">
        <w:t xml:space="preserve"> changing it to</w:t>
      </w:r>
      <w:r w:rsidR="003B0974" w:rsidRPr="00DC6274">
        <w:t xml:space="preserve"> us</w:t>
      </w:r>
      <w:r w:rsidR="00C452F4" w:rsidRPr="00DC6274">
        <w:t>e</w:t>
      </w:r>
      <w:r w:rsidR="003B0974" w:rsidRPr="00DC6274">
        <w:t xml:space="preserve"> the Command pattern we were able to rework the discount system to support applying multiple discounts and also ability to expand the system to support more discount types in the future if required.</w:t>
      </w:r>
    </w:p>
    <w:p w14:paraId="6B706023" w14:textId="02DFE867" w:rsidR="003B0974" w:rsidRPr="00DC6274" w:rsidRDefault="003B0974" w:rsidP="003B0974">
      <w:r w:rsidRPr="00DC6274">
        <w:t>The GUI of the project has gone through small rework to improve the user experience, it is now easier to book a journey as instead of having to search for a route and then go back to book the route id, the app now allows to click on a result of a search to go straight into booking it.</w:t>
      </w:r>
    </w:p>
    <w:p w14:paraId="2BE3E964" w14:textId="3DCFE3CA" w:rsidR="00D331F4" w:rsidRPr="00DC6274" w:rsidRDefault="003B0974" w:rsidP="003B0974">
      <w:r w:rsidRPr="00DC6274">
        <w:t>The package structure remained very similar to previous iteration of the project from CS4125, but new packages were created for some of the new services created to support additional use cases and functionality.</w:t>
      </w:r>
    </w:p>
    <w:p w14:paraId="25E13A32" w14:textId="77777777" w:rsidR="00606960" w:rsidRPr="00DC6274" w:rsidRDefault="00606960" w:rsidP="003B0974"/>
    <w:p w14:paraId="6830996C" w14:textId="1692C39E" w:rsidR="00E149E2" w:rsidRPr="00DC6274" w:rsidRDefault="00E149E2" w:rsidP="00000DE1">
      <w:pPr>
        <w:rPr>
          <w:sz w:val="32"/>
          <w:szCs w:val="32"/>
        </w:rPr>
      </w:pPr>
      <w:r w:rsidRPr="00DC6274">
        <w:br w:type="page"/>
      </w:r>
    </w:p>
    <w:p w14:paraId="11AD468F" w14:textId="5F0544E3" w:rsidR="00EB04FF" w:rsidRPr="00DC6274" w:rsidRDefault="00EB04FF" w:rsidP="00EB04FF">
      <w:pPr>
        <w:pStyle w:val="Heading1"/>
        <w:rPr>
          <w:rFonts w:ascii="Times New Roman" w:hAnsi="Times New Roman" w:cs="Times New Roman"/>
        </w:rPr>
      </w:pPr>
      <w:bookmarkStart w:id="61" w:name="_Toc69380771"/>
      <w:r w:rsidRPr="00DC6274">
        <w:rPr>
          <w:rFonts w:ascii="Times New Roman" w:hAnsi="Times New Roman" w:cs="Times New Roman"/>
        </w:rPr>
        <w:lastRenderedPageBreak/>
        <w:t>6. Testing</w:t>
      </w:r>
      <w:bookmarkEnd w:id="61"/>
    </w:p>
    <w:p w14:paraId="347B7A9C" w14:textId="64D0B6E3" w:rsidR="004B4EEE" w:rsidRPr="00DC6274" w:rsidRDefault="0004375F" w:rsidP="00DF0BA3">
      <w:pPr>
        <w:pStyle w:val="Heading2"/>
        <w:rPr>
          <w:rFonts w:ascii="Times New Roman" w:hAnsi="Times New Roman" w:cs="Times New Roman"/>
        </w:rPr>
      </w:pPr>
      <w:bookmarkStart w:id="62" w:name="_Toc69380772"/>
      <w:r w:rsidRPr="00DC6274">
        <w:rPr>
          <w:rFonts w:ascii="Times New Roman" w:hAnsi="Times New Roman" w:cs="Times New Roman"/>
        </w:rPr>
        <w:t xml:space="preserve">6.1 </w:t>
      </w:r>
      <w:r w:rsidR="00DF0BA3" w:rsidRPr="00DC6274">
        <w:rPr>
          <w:rFonts w:ascii="Times New Roman" w:hAnsi="Times New Roman" w:cs="Times New Roman"/>
        </w:rPr>
        <w:t>Junit Testing</w:t>
      </w:r>
      <w:bookmarkEnd w:id="62"/>
    </w:p>
    <w:p w14:paraId="45B0AD98" w14:textId="123551F7" w:rsidR="009C4955" w:rsidRPr="00DC6274" w:rsidRDefault="002D6258" w:rsidP="009C4955">
      <w:r w:rsidRPr="00DC6274">
        <w:t xml:space="preserve">Junit is a unit testing framework for Java. </w:t>
      </w:r>
      <w:r w:rsidR="004A5B5D" w:rsidRPr="00DC6274">
        <w:t>It</w:t>
      </w:r>
      <w:r w:rsidR="00AF49E2" w:rsidRPr="00DC6274">
        <w:t xml:space="preserve"> was used for the testing of our project.</w:t>
      </w:r>
      <w:r w:rsidR="00811339" w:rsidRPr="00DC6274">
        <w:t xml:space="preserve"> Junit allowed </w:t>
      </w:r>
      <w:r w:rsidR="00EA2902" w:rsidRPr="00DC6274">
        <w:t>a Continuous Integration (CI) approach.</w:t>
      </w:r>
      <w:r w:rsidR="004B3817" w:rsidRPr="00DC6274">
        <w:t xml:space="preserve"> This informed us </w:t>
      </w:r>
      <w:r w:rsidR="00AD7FC3" w:rsidRPr="00DC6274">
        <w:t>whether</w:t>
      </w:r>
      <w:r w:rsidR="004B3817" w:rsidRPr="00DC6274">
        <w:t xml:space="preserve"> a build or test failed, meaning </w:t>
      </w:r>
      <w:r w:rsidR="008C6DAB" w:rsidRPr="00DC6274">
        <w:t>something newly added has broken the project and needs to be investigated</w:t>
      </w:r>
      <w:r w:rsidR="008E04D2" w:rsidRPr="00DC6274">
        <w:t>.</w:t>
      </w:r>
      <w:r w:rsidR="00EA2902" w:rsidRPr="00DC6274">
        <w:t xml:space="preserve"> </w:t>
      </w:r>
      <w:r w:rsidR="00850509" w:rsidRPr="00DC6274">
        <w:t>Unit tests were created for the BookingController, DiscountController, PaymentController,</w:t>
      </w:r>
      <w:r w:rsidR="00A43EC8" w:rsidRPr="00DC6274">
        <w:t xml:space="preserve"> UserController. </w:t>
      </w:r>
    </w:p>
    <w:p w14:paraId="5FB9B7F4" w14:textId="1A7B5B13" w:rsidR="00B54886" w:rsidRPr="00DC6274" w:rsidRDefault="009231FF" w:rsidP="009C4955">
      <w:r w:rsidRPr="00DC6274">
        <w:rPr>
          <w:noProof/>
        </w:rPr>
        <w:drawing>
          <wp:anchor distT="0" distB="0" distL="114300" distR="114300" simplePos="0" relativeHeight="251665408" behindDoc="0" locked="0" layoutInCell="1" allowOverlap="1" wp14:anchorId="5917D22E" wp14:editId="0961B2C2">
            <wp:simplePos x="0" y="0"/>
            <wp:positionH relativeFrom="margin">
              <wp:align>left</wp:align>
            </wp:positionH>
            <wp:positionV relativeFrom="paragraph">
              <wp:posOffset>596900</wp:posOffset>
            </wp:positionV>
            <wp:extent cx="6391275" cy="4095750"/>
            <wp:effectExtent l="0" t="0" r="9525"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6391275" cy="4095750"/>
                    </a:xfrm>
                    <a:prstGeom prst="rect">
                      <a:avLst/>
                    </a:prstGeom>
                  </pic:spPr>
                </pic:pic>
              </a:graphicData>
            </a:graphic>
          </wp:anchor>
        </w:drawing>
      </w:r>
      <w:r w:rsidRPr="00DC6274">
        <w:rPr>
          <w:noProof/>
        </w:rPr>
        <mc:AlternateContent>
          <mc:Choice Requires="wps">
            <w:drawing>
              <wp:anchor distT="0" distB="0" distL="114300" distR="114300" simplePos="0" relativeHeight="251664384" behindDoc="1" locked="0" layoutInCell="1" allowOverlap="1" wp14:anchorId="5D562A2C" wp14:editId="01D49183">
                <wp:simplePos x="0" y="0"/>
                <wp:positionH relativeFrom="column">
                  <wp:posOffset>-76200</wp:posOffset>
                </wp:positionH>
                <wp:positionV relativeFrom="paragraph">
                  <wp:posOffset>4772025</wp:posOffset>
                </wp:positionV>
                <wp:extent cx="6552565"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6552565" cy="635"/>
                        </a:xfrm>
                        <a:prstGeom prst="rect">
                          <a:avLst/>
                        </a:prstGeom>
                        <a:solidFill>
                          <a:prstClr val="white"/>
                        </a:solidFill>
                        <a:ln>
                          <a:noFill/>
                        </a:ln>
                      </wps:spPr>
                      <wps:txbx>
                        <w:txbxContent>
                          <w:p w14:paraId="3BBC3A12" w14:textId="64E1F0FC" w:rsidR="00265285" w:rsidRPr="00A626DF" w:rsidRDefault="00265285" w:rsidP="00A626DF">
                            <w:pPr>
                              <w:pStyle w:val="Caption"/>
                              <w:jc w:val="center"/>
                            </w:pPr>
                            <w:r>
                              <w:t xml:space="preserve">Figure </w:t>
                            </w:r>
                            <w:fldSimple w:instr=" SEQ Figure \* ARABIC ">
                              <w:r>
                                <w:rPr>
                                  <w:noProof/>
                                </w:rPr>
                                <w:t>61</w:t>
                              </w:r>
                            </w:fldSimple>
                            <w:r>
                              <w:t>: BookingController Sample of Tests</w:t>
                            </w:r>
                            <w:r>
                              <w:fldChar w:fldCharType="begin"/>
                            </w:r>
                            <w:r>
                              <w:instrText xml:space="preserve"> ADDIN EN.CITE &lt;EndNote&gt;&lt;Cite Hidden="1"&gt;&lt;RecNum&gt;258&lt;/RecNum&gt;&lt;record&gt;&lt;rec-number&gt;258&lt;/rec-number&gt;&lt;foreign-keys&gt;&lt;key app="EN" db-id="95v22rttydwf5veezr555w0l2ef55x9vt9t2" timestamp="1617878924"&gt;258&lt;/key&gt;&lt;/foreign-keys&gt;&lt;ref-type name="Web Page"&gt;12&lt;/ref-type&gt;&lt;contributors&gt;&lt;/contributors&gt;&lt;titles&gt;&lt;title&gt;Security at Stripe&lt;/title&gt;&lt;/titles&gt;&lt;volume&gt;2021&lt;/volume&gt;&lt;number&gt;04/04&lt;/number&gt;&lt;dates&gt;&lt;/dates&gt;&lt;urls&gt;&lt;related-urls&gt;&lt;url&gt;https://stripe.com/docs/security/stripe&lt;/url&gt;&lt;/related-urls&gt;&lt;/urls&gt;&lt;access-date&gt;2021/04/08/10:48:36&lt;/access-date&gt;&lt;/record&gt;&lt;/Cite&gt;&lt;/EndNote&gt;</w:instrTex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562A2C" id="Text Box 47" o:spid="_x0000_s1058" type="#_x0000_t202" style="position:absolute;left:0;text-align:left;margin-left:-6pt;margin-top:375.75pt;width:515.9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IVnLgIAAGY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" stroked="f">
                <v:textbox style="mso-fit-shape-to-text:t" inset="0,0,0,0">
                  <w:txbxContent>
                    <w:p w14:paraId="3BBC3A12" w14:textId="64E1F0FC" w:rsidR="00265285" w:rsidRPr="00A626DF" w:rsidRDefault="00265285" w:rsidP="00A626DF">
                      <w:pPr>
                        <w:pStyle w:val="Caption"/>
                        <w:jc w:val="center"/>
                      </w:pPr>
                      <w:r>
                        <w:t xml:space="preserve">Figure </w:t>
                      </w:r>
                      <w:fldSimple w:instr=" SEQ Figure \* ARABIC ">
                        <w:r>
                          <w:rPr>
                            <w:noProof/>
                          </w:rPr>
                          <w:t>61</w:t>
                        </w:r>
                      </w:fldSimple>
                      <w:r>
                        <w:t>: BookingController Sample of Tests</w:t>
                      </w:r>
                      <w:r>
                        <w:fldChar w:fldCharType="begin"/>
                      </w:r>
                      <w:r>
                        <w:instrText xml:space="preserve"> ADDIN EN.CITE &lt;EndNote&gt;&lt;Cite Hidden="1"&gt;&lt;RecNum&gt;258&lt;/RecNum&gt;&lt;record&gt;&lt;rec-number&gt;258&lt;/rec-number&gt;&lt;foreign-keys&gt;&lt;key app="EN" db-id="95v22rttydwf5veezr555w0l2ef55x9vt9t2" timestamp="1617878924"&gt;258&lt;/key&gt;&lt;/foreign-keys&gt;&lt;ref-type name="Web Page"&gt;12&lt;/ref-type&gt;&lt;contributors&gt;&lt;/contributors&gt;&lt;titles&gt;&lt;title&gt;Security at Stripe&lt;/title&gt;&lt;/titles&gt;&lt;volume&gt;2021&lt;/volume&gt;&lt;number&gt;04/04&lt;/number&gt;&lt;dates&gt;&lt;/dates&gt;&lt;urls&gt;&lt;related-urls&gt;&lt;url&gt;https://stripe.com/docs/security/stripe&lt;/url&gt;&lt;/related-urls&gt;&lt;/urls&gt;&lt;access-date&gt;2021/04/08/10:48:36&lt;/access-date&gt;&lt;/record&gt;&lt;/Cite&gt;&lt;/EndNote&gt;</w:instrText>
                      </w:r>
                      <w:r>
                        <w:fldChar w:fldCharType="end"/>
                      </w:r>
                    </w:p>
                  </w:txbxContent>
                </v:textbox>
                <w10:wrap type="tight"/>
              </v:shape>
            </w:pict>
          </mc:Fallback>
        </mc:AlternateContent>
      </w:r>
      <w:r w:rsidR="00BE4A07" w:rsidRPr="00DC6274">
        <w:t>The @Autowired creates databases in memory, so the tests don’t affect the real database.</w:t>
      </w:r>
      <w:r w:rsidR="00A47533" w:rsidRPr="00DC6274">
        <w:t xml:space="preserve"> It essentially creates an empty database, that we can perform different requests and test the results.</w:t>
      </w:r>
    </w:p>
    <w:p w14:paraId="669A32EC" w14:textId="6425D578" w:rsidR="00393AA9" w:rsidRPr="00DC6274" w:rsidRDefault="00393AA9" w:rsidP="009C4955"/>
    <w:p w14:paraId="43287067" w14:textId="19B6B24F" w:rsidR="00B54886" w:rsidRPr="00DC6274" w:rsidRDefault="00B54886" w:rsidP="009C4955">
      <w:r w:rsidRPr="00DC6274">
        <w:t>All tests setup to run on Jenkins</w:t>
      </w:r>
      <w:r w:rsidR="0031193A" w:rsidRPr="00DC6274">
        <w:t xml:space="preserve"> automatically (c.f. </w:t>
      </w:r>
      <w:r w:rsidR="0031193A" w:rsidRPr="00DC6274">
        <w:fldChar w:fldCharType="begin"/>
      </w:r>
      <w:r w:rsidR="0031193A" w:rsidRPr="00DC6274">
        <w:instrText xml:space="preserve"> REF _Ref68558457 \h </w:instrText>
      </w:r>
      <w:r w:rsidR="00241CC3" w:rsidRPr="00DC6274">
        <w:instrText xml:space="preserve"> \* MERGEFORMAT </w:instrText>
      </w:r>
      <w:r w:rsidR="0031193A" w:rsidRPr="00DC6274">
        <w:fldChar w:fldCharType="separate"/>
      </w:r>
      <w:r w:rsidR="00FD5C38" w:rsidRPr="00DC6274">
        <w:t>5.1 Jenkins</w:t>
      </w:r>
      <w:r w:rsidR="0031193A" w:rsidRPr="00DC6274">
        <w:fldChar w:fldCharType="end"/>
      </w:r>
      <w:r w:rsidR="0031193A" w:rsidRPr="00DC6274">
        <w:t>)</w:t>
      </w:r>
      <w:r w:rsidRPr="00DC6274">
        <w:t xml:space="preserve"> but are also ran when a maven </w:t>
      </w:r>
      <w:r w:rsidR="00523E3D" w:rsidRPr="00DC6274">
        <w:t>clean install</w:t>
      </w:r>
      <w:r w:rsidRPr="00DC6274">
        <w:t xml:space="preserve"> is executed.</w:t>
      </w:r>
    </w:p>
    <w:p w14:paraId="20B2792D" w14:textId="4059769E" w:rsidR="00A626DF" w:rsidRPr="00DC6274" w:rsidRDefault="00D50154" w:rsidP="009C4955">
      <w:r w:rsidRPr="00DC6274">
        <w:t xml:space="preserve">Unit tests were implemented only for the UserController in the CS4125 project, </w:t>
      </w:r>
      <w:r w:rsidR="00262286" w:rsidRPr="00DC6274">
        <w:t xml:space="preserve">before being expanded upon in this project. </w:t>
      </w:r>
    </w:p>
    <w:p w14:paraId="0E0C4F3F" w14:textId="77777777" w:rsidR="002E0C8A" w:rsidRPr="00DC6274" w:rsidRDefault="00184FDE" w:rsidP="002E0C8A">
      <w:pPr>
        <w:keepNext/>
      </w:pPr>
      <w:r w:rsidRPr="00DC6274">
        <w:rPr>
          <w:noProof/>
        </w:rPr>
        <w:lastRenderedPageBreak/>
        <w:drawing>
          <wp:inline distT="0" distB="0" distL="0" distR="0" wp14:anchorId="670C7AF7" wp14:editId="20360781">
            <wp:extent cx="5295900" cy="4469774"/>
            <wp:effectExtent l="0" t="0" r="0"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09385" cy="4565556"/>
                    </a:xfrm>
                    <a:prstGeom prst="rect">
                      <a:avLst/>
                    </a:prstGeom>
                  </pic:spPr>
                </pic:pic>
              </a:graphicData>
            </a:graphic>
          </wp:inline>
        </w:drawing>
      </w:r>
    </w:p>
    <w:p w14:paraId="67F84682" w14:textId="19AACDBC" w:rsidR="006C691C" w:rsidRDefault="002E0C8A" w:rsidP="002E0C8A">
      <w:pPr>
        <w:pStyle w:val="Caption"/>
        <w:jc w:val="center"/>
      </w:pPr>
      <w:r w:rsidRPr="00DC6274">
        <w:t xml:space="preserve">Figure </w:t>
      </w:r>
      <w:fldSimple w:instr=" SEQ Figure \* ARABIC ">
        <w:r w:rsidR="00FD5C38">
          <w:rPr>
            <w:noProof/>
          </w:rPr>
          <w:t>62</w:t>
        </w:r>
      </w:fldSimple>
      <w:r w:rsidRPr="00DC6274">
        <w:t>: DiscountController Unit Tests</w:t>
      </w:r>
    </w:p>
    <w:p w14:paraId="3B0E11D3" w14:textId="422F6D1A" w:rsidR="002912A6" w:rsidRPr="002912A6" w:rsidRDefault="002912A6" w:rsidP="002912A6">
      <w:r>
        <w:t>Some of our DiscountController test, to add a new discount, a positive and negative test to retrieve all discounts.</w:t>
      </w:r>
    </w:p>
    <w:p w14:paraId="7480F97C" w14:textId="77777777" w:rsidR="002E0C8A" w:rsidRPr="00DC6274" w:rsidRDefault="002E0C8A" w:rsidP="002E0C8A">
      <w:pPr>
        <w:keepNext/>
      </w:pPr>
      <w:r w:rsidRPr="00DC6274">
        <w:rPr>
          <w:noProof/>
        </w:rPr>
        <w:lastRenderedPageBreak/>
        <w:drawing>
          <wp:inline distT="0" distB="0" distL="0" distR="0" wp14:anchorId="51AE8FA0" wp14:editId="2E6358EA">
            <wp:extent cx="4972050" cy="373537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996564" cy="3753788"/>
                    </a:xfrm>
                    <a:prstGeom prst="rect">
                      <a:avLst/>
                    </a:prstGeom>
                  </pic:spPr>
                </pic:pic>
              </a:graphicData>
            </a:graphic>
          </wp:inline>
        </w:drawing>
      </w:r>
    </w:p>
    <w:p w14:paraId="1DF096D3" w14:textId="1AEE8B2D" w:rsidR="002E0C8A" w:rsidRDefault="002E0C8A" w:rsidP="002E0C8A">
      <w:pPr>
        <w:pStyle w:val="Caption"/>
        <w:jc w:val="center"/>
      </w:pPr>
      <w:r w:rsidRPr="00DC6274">
        <w:t xml:space="preserve">Figure </w:t>
      </w:r>
      <w:fldSimple w:instr=" SEQ Figure \* ARABIC ">
        <w:r w:rsidR="00FD5C38">
          <w:rPr>
            <w:noProof/>
          </w:rPr>
          <w:t>63</w:t>
        </w:r>
      </w:fldSimple>
      <w:r w:rsidRPr="00DC6274">
        <w:t>: PaymentController Unit Tests</w:t>
      </w:r>
    </w:p>
    <w:p w14:paraId="34F6EFA2" w14:textId="3CF52E31" w:rsidR="009A7A46" w:rsidRPr="009A7A46" w:rsidRDefault="009A7A46" w:rsidP="009A7A46">
      <w:r>
        <w:t xml:space="preserve">Some of </w:t>
      </w:r>
      <w:proofErr w:type="spellStart"/>
      <w:r>
        <w:t>out</w:t>
      </w:r>
      <w:proofErr w:type="spellEnd"/>
      <w:r>
        <w:t xml:space="preserve"> PaymentController tests, this is to test the Intent of the payments, if they’re valid or not.</w:t>
      </w:r>
    </w:p>
    <w:p w14:paraId="32FB8A4A" w14:textId="77777777" w:rsidR="00A626DF" w:rsidRPr="00DC6274" w:rsidRDefault="00A626DF" w:rsidP="00A626DF">
      <w:pPr>
        <w:keepNext/>
      </w:pPr>
      <w:r w:rsidRPr="00DC6274">
        <w:rPr>
          <w:noProof/>
        </w:rPr>
        <w:lastRenderedPageBreak/>
        <w:drawing>
          <wp:inline distT="0" distB="0" distL="0" distR="0" wp14:anchorId="0BD1F833" wp14:editId="0D6A1833">
            <wp:extent cx="5591175" cy="4643414"/>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679738" cy="4716965"/>
                    </a:xfrm>
                    <a:prstGeom prst="rect">
                      <a:avLst/>
                    </a:prstGeom>
                  </pic:spPr>
                </pic:pic>
              </a:graphicData>
            </a:graphic>
          </wp:inline>
        </w:drawing>
      </w:r>
    </w:p>
    <w:p w14:paraId="13A533C9" w14:textId="1558CF0B" w:rsidR="00A523D2" w:rsidRDefault="00A626DF" w:rsidP="00A626DF">
      <w:pPr>
        <w:pStyle w:val="Caption"/>
        <w:jc w:val="center"/>
      </w:pPr>
      <w:r w:rsidRPr="00DC6274">
        <w:t xml:space="preserve">Figure </w:t>
      </w:r>
      <w:fldSimple w:instr=" SEQ Figure \* ARABIC ">
        <w:r w:rsidR="00FD5C38">
          <w:rPr>
            <w:noProof/>
          </w:rPr>
          <w:t>64</w:t>
        </w:r>
      </w:fldSimple>
      <w:r w:rsidRPr="00DC6274">
        <w:t>: UserController Unit Tests</w:t>
      </w:r>
      <w:r w:rsidR="007F10E6" w:rsidRPr="00DC6274">
        <w:t xml:space="preserve"> </w:t>
      </w:r>
      <w:r w:rsidR="007F10E6" w:rsidRPr="00DC6274">
        <w:fldChar w:fldCharType="begin"/>
      </w:r>
      <w:r w:rsidR="007F10E6" w:rsidRPr="00DC6274">
        <w:instrText xml:space="preserve"> ADDIN EN.CITE &lt;EndNote&gt;&lt;Cite Hidden="1"&gt;&lt;RecNum&gt;89&lt;/RecNum&gt;&lt;record&gt;&lt;rec-number&gt;89&lt;/rec-number&gt;&lt;foreign-keys&gt;&lt;key app="EN" db-id="95v22rttydwf5veezr555w0l2ef55x9vt9t2" timestamp="1608065690" guid="7096cca6-7b5d-450e-85c0-1bc2bef2b975"&gt;89&lt;/key&gt;&lt;/foreign-keys&gt;&lt;ref-type name="Web Page"&gt;12&lt;/ref-type&gt;&lt;contributors&gt;&lt;/contributors&gt;&lt;titles&gt;&lt;title&gt;Spring Boot&lt;/title&gt;&lt;/titles&gt;&lt;number&gt;28/11/2020&lt;/number&gt;&lt;dates&gt;&lt;/dates&gt;&lt;urls&gt;&lt;related-urls&gt;&lt;url&gt;https://spring.io/projects/spring-boot&lt;/url&gt;&lt;/related-urls&gt;&lt;/urls&gt;&lt;language&gt;en&lt;/language&gt;&lt;access-date&gt;2020/12/09/17:59:01&lt;/access-date&gt;&lt;/record&gt;&lt;/Cite&gt;&lt;/EndNote&gt;</w:instrText>
      </w:r>
      <w:r w:rsidR="007F10E6" w:rsidRPr="00DC6274">
        <w:fldChar w:fldCharType="end"/>
      </w:r>
      <w:r w:rsidR="007F10E6" w:rsidRPr="00DC6274">
        <w:t xml:space="preserve"> </w:t>
      </w:r>
      <w:r w:rsidR="007F10E6" w:rsidRPr="00DC6274">
        <w:fldChar w:fldCharType="begin"/>
      </w:r>
      <w:r w:rsidR="007F10E6" w:rsidRPr="00DC6274">
        <w:instrText xml:space="preserve"> ADDIN EN.CITE &lt;EndNote&gt;&lt;Cite Hidden="1"&gt;&lt;RecNum&gt;90&lt;/RecNum&gt;&lt;record&gt;&lt;rec-number&gt;90&lt;/rec-number&gt;&lt;foreign-keys&gt;&lt;key app="EN" db-id="95v22rttydwf5veezr555w0l2ef55x9vt9t2" timestamp="1608065691" guid="dd241d8c-4e6f-44c7-94e0-ea843c30d2e7"&gt;90&lt;/key&gt;&lt;/foreign-keys&gt;&lt;ref-type name="Web Page"&gt;12&lt;/ref-type&gt;&lt;contributors&gt;&lt;/contributors&gt;&lt;titles&gt;&lt;title&gt;StarUML&lt;/title&gt;&lt;/titles&gt;&lt;number&gt;29/11/2020&lt;/number&gt;&lt;dates&gt;&lt;/dates&gt;&lt;urls&gt;&lt;related-urls&gt;&lt;url&gt;https://staruml.io/&lt;/url&gt;&lt;/related-urls&gt;&lt;/urls&gt;&lt;access-date&gt;2020/12/09/17:59:33&lt;/access-date&gt;&lt;/record&gt;&lt;/Cite&gt;&lt;/EndNote&gt;</w:instrText>
      </w:r>
      <w:r w:rsidR="007F10E6" w:rsidRPr="00DC6274">
        <w:fldChar w:fldCharType="end"/>
      </w:r>
      <w:r w:rsidR="007F10E6" w:rsidRPr="00DC6274">
        <w:t xml:space="preserve"> </w:t>
      </w:r>
      <w:r w:rsidR="007F10E6" w:rsidRPr="00DC6274">
        <w:fldChar w:fldCharType="begin"/>
      </w:r>
      <w:r w:rsidR="007F10E6" w:rsidRPr="00DC6274">
        <w:instrText xml:space="preserve"> ADDIN EN.CITE &lt;EndNote&gt;&lt;Cite Hidden="1"&gt;&lt;RecNum&gt;91&lt;/RecNum&gt;&lt;record&gt;&lt;rec-number&gt;91&lt;/rec-number&gt;&lt;foreign-keys&gt;&lt;key app="EN" db-id="95v22rttydwf5veezr555w0l2ef55x9vt9t2" timestamp="1608065691" guid="4a07ee63-ee3d-4024-8424-4ac6cd6c7dbc"&gt;91&lt;/key&gt;&lt;/foreign-keys&gt;&lt;ref-type name="Web Page"&gt;12&lt;/ref-type&gt;&lt;contributors&gt;&lt;/contributors&gt;&lt;titles&gt;&lt;title&gt;Diagram Software and Flowchart Maker&lt;/title&gt;&lt;/titles&gt;&lt;number&gt;05/12/2020&lt;/number&gt;&lt;dates&gt;&lt;/dates&gt;&lt;urls&gt;&lt;related-urls&gt;&lt;url&gt;https://www.diagrams.net/&lt;/url&gt;&lt;/related-urls&gt;&lt;/urls&gt;&lt;access-date&gt;2020/12/09/17:59:59&lt;/access-date&gt;&lt;/record&gt;&lt;/Cite&gt;&lt;/EndNote&gt;</w:instrText>
      </w:r>
      <w:r w:rsidR="007F10E6" w:rsidRPr="00DC6274">
        <w:fldChar w:fldCharType="end"/>
      </w:r>
      <w:r w:rsidR="007F10E6" w:rsidRPr="00DC6274">
        <w:t xml:space="preserve"> </w:t>
      </w:r>
      <w:r w:rsidR="007F10E6" w:rsidRPr="00DC6274">
        <w:fldChar w:fldCharType="begin"/>
      </w:r>
      <w:r w:rsidR="007F10E6" w:rsidRPr="00DC6274">
        <w:instrText xml:space="preserve"> ADDIN EN.CITE &lt;EndNote&gt;&lt;Cite Hidden="1"&gt;&lt;RecNum&gt;92&lt;/RecNum&gt;&lt;record&gt;&lt;rec-number&gt;92&lt;/rec-number&gt;&lt;foreign-keys&gt;&lt;key app="EN" db-id="95v22rttydwf5veezr555w0l2ef55x9vt9t2" timestamp="1608065692" guid="35d317fe-5094-448c-82f2-43b75a9ccccf"&gt;92&lt;/key&gt;&lt;/foreign-keys&gt;&lt;ref-type name="Web Page"&gt;12&lt;/ref-type&gt;&lt;contributors&gt;&lt;/contributors&gt;&lt;titles&gt;&lt;title&gt;Download Android Studio and SDK tools&lt;/title&gt;&lt;secondary-title&gt;Android Developers&lt;/secondary-title&gt;&lt;/titles&gt;&lt;number&gt;26/11/2020&lt;/number&gt;&lt;dates&gt;&lt;/dates&gt;&lt;urls&gt;&lt;related-urls&gt;&lt;url&gt;https://developer.android.com/studio&lt;/url&gt;&lt;/related-urls&gt;&lt;/urls&gt;&lt;language&gt;en&lt;/language&gt;&lt;access-date&gt;2020/12/09/18:09:00&lt;/access-date&gt;&lt;/record&gt;&lt;/Cite&gt;&lt;/EndNote&gt;</w:instrText>
      </w:r>
      <w:r w:rsidR="007F10E6" w:rsidRPr="00DC6274">
        <w:fldChar w:fldCharType="end"/>
      </w:r>
      <w:r w:rsidR="007F10E6" w:rsidRPr="00DC6274">
        <w:t xml:space="preserve"> </w:t>
      </w:r>
    </w:p>
    <w:p w14:paraId="0A7A33E0" w14:textId="20DEB938" w:rsidR="0088605C" w:rsidRPr="0088605C" w:rsidRDefault="0088605C" w:rsidP="0088605C">
      <w:r>
        <w:t>Some of our UserController tests,</w:t>
      </w:r>
      <w:r w:rsidR="004072F6">
        <w:t xml:space="preserve"> To register a new user, a positive and negative login test.</w:t>
      </w:r>
    </w:p>
    <w:p w14:paraId="55E10741" w14:textId="5CBB2C74" w:rsidR="002E0C8A" w:rsidRPr="00DC6274" w:rsidRDefault="007F10E6" w:rsidP="00A626DF">
      <w:pPr>
        <w:pStyle w:val="Caption"/>
        <w:jc w:val="center"/>
      </w:pPr>
      <w:r w:rsidRPr="00DC6274">
        <w:fldChar w:fldCharType="begin"/>
      </w:r>
      <w:r w:rsidRPr="00DC6274">
        <w:instrText xml:space="preserve"> ADDIN EN.CITE &lt;EndNote&gt;&lt;Cite Hidden="1"&gt;&lt;Author&gt;Brandom&lt;/Author&gt;&lt;Year&gt;2019&lt;/Year&gt;&lt;RecNum&gt;93&lt;/RecNum&gt;&lt;record&gt;&lt;rec-number&gt;93&lt;/rec-number&gt;&lt;foreign-keys&gt;&lt;key app="EN" db-id="95v22rttydwf5veezr555w0l2ef55x9vt9t2" timestamp="1608065695" guid="edec12fe-8f6f-4c39-8375-9435e3497509"&gt;93&lt;/key&gt;&lt;/foreign-keys&gt;&lt;ref-type name="Web Page"&gt;12&lt;/ref-type&gt;&lt;contributors&gt;&lt;authors&gt;&lt;author&gt;Brandom, Russell&lt;/author&gt;&lt;/authors&gt;&lt;/contributors&gt;&lt;titles&gt;&lt;title&gt;There are now 2.5 billion active Android devices&lt;/title&gt;&lt;secondary-title&gt;The Verge&lt;/secondary-title&gt;&lt;/titles&gt;&lt;number&gt;08/12/2020&lt;/number&gt;&lt;dates&gt;&lt;year&gt;2019&lt;/year&gt;&lt;pub-dates&gt;&lt;date&gt;2019/05/07/T13:58:35-04:00&lt;/date&gt;&lt;/pub-dates&gt;&lt;/dates&gt;&lt;urls&gt;&lt;related-urls&gt;&lt;url&gt;https://www.theverge.com/2019/5/7/18528297/google-io-2019-android-devices-play-store-total-number-statistic-keynote&lt;/url&gt;&lt;/related-urls&gt;&lt;/urls&gt;&lt;language&gt;en&lt;/language&gt;&lt;access-date&gt;2020/12/08/16:22:42&lt;/access-date&gt;&lt;/record&gt;&lt;/Cite&gt;&lt;/EndNote&gt;</w:instrText>
      </w:r>
      <w:r w:rsidRPr="00DC6274">
        <w:fldChar w:fldCharType="end"/>
      </w:r>
    </w:p>
    <w:p w14:paraId="0B38459E" w14:textId="38708C6C" w:rsidR="002E0C8A" w:rsidRPr="00DC6274" w:rsidRDefault="00320256" w:rsidP="00320256">
      <w:pPr>
        <w:pStyle w:val="Heading2"/>
        <w:rPr>
          <w:rFonts w:ascii="Times New Roman" w:hAnsi="Times New Roman" w:cs="Times New Roman"/>
        </w:rPr>
      </w:pPr>
      <w:bookmarkStart w:id="63" w:name="_Toc69380773"/>
      <w:r w:rsidRPr="00DC6274">
        <w:rPr>
          <w:rFonts w:ascii="Times New Roman" w:hAnsi="Times New Roman" w:cs="Times New Roman"/>
        </w:rPr>
        <w:t>6.2 REST Testing</w:t>
      </w:r>
      <w:bookmarkEnd w:id="63"/>
    </w:p>
    <w:p w14:paraId="50C7E154" w14:textId="490788EB" w:rsidR="00320256" w:rsidRPr="00DC6274" w:rsidRDefault="00526CDA" w:rsidP="00320256">
      <w:r w:rsidRPr="00DC6274">
        <w:t>Representational state transfer (REST) is an architectural style used to interact with web server applications. It sends and receives responses directly to and from the web server allowing for direct access and speed especially in the testing scenario where no User Interface (UI) is required. The REST Testing was created as a separate maven project that uses Junit and REST Assured libraries to allow for test cases creation on the REST API. The tests included one of each basic commands being GET, POST and DELETE. Where each command is doing operation to get response, send a request to the web service or delete an entry from the service respectively. Examples of GET and POST commands are shown below.</w:t>
      </w:r>
    </w:p>
    <w:p w14:paraId="1439E77C" w14:textId="77777777" w:rsidR="001F6535" w:rsidRPr="00DC6274" w:rsidRDefault="001F6535" w:rsidP="001F6535">
      <w:pPr>
        <w:keepNext/>
      </w:pPr>
      <w:r w:rsidRPr="00DC6274">
        <w:rPr>
          <w:noProof/>
        </w:rPr>
        <w:lastRenderedPageBreak/>
        <w:drawing>
          <wp:inline distT="0" distB="0" distL="0" distR="0" wp14:anchorId="563F0C1D" wp14:editId="2B7E038D">
            <wp:extent cx="5731510" cy="1263650"/>
            <wp:effectExtent l="0" t="0" r="2540" b="0"/>
            <wp:docPr id="71"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31510" cy="1263650"/>
                    </a:xfrm>
                    <a:prstGeom prst="rect">
                      <a:avLst/>
                    </a:prstGeom>
                  </pic:spPr>
                </pic:pic>
              </a:graphicData>
            </a:graphic>
          </wp:inline>
        </w:drawing>
      </w:r>
    </w:p>
    <w:p w14:paraId="411C88F2" w14:textId="0ACD0A14" w:rsidR="008117E4" w:rsidRDefault="001F6535" w:rsidP="001F6535">
      <w:pPr>
        <w:pStyle w:val="Caption"/>
        <w:jc w:val="center"/>
      </w:pPr>
      <w:r w:rsidRPr="00DC6274">
        <w:t xml:space="preserve">Figure </w:t>
      </w:r>
      <w:fldSimple w:instr=" SEQ Figure \* ARABIC ">
        <w:r w:rsidR="00FD5C38">
          <w:rPr>
            <w:noProof/>
          </w:rPr>
          <w:t>65</w:t>
        </w:r>
      </w:fldSimple>
      <w:r w:rsidRPr="00DC6274">
        <w:t>: Test to Login User using GET command</w:t>
      </w:r>
    </w:p>
    <w:p w14:paraId="791E89D7" w14:textId="5D7CE4EC" w:rsidR="002755F9" w:rsidRPr="002755F9" w:rsidRDefault="002755F9" w:rsidP="002755F9">
      <w:r>
        <w:t xml:space="preserve">A request gets built and is sent using Json. Essentially sends a CURL command </w:t>
      </w:r>
      <w:r w:rsidR="009D786C">
        <w:t>to test the live client.</w:t>
      </w:r>
      <w:r w:rsidR="00293513">
        <w:t xml:space="preserve"> This test is to login a user.</w:t>
      </w:r>
    </w:p>
    <w:p w14:paraId="7F7304C6" w14:textId="77777777" w:rsidR="00AF4A0D" w:rsidRPr="00DC6274" w:rsidRDefault="00AF4A0D" w:rsidP="00AF4A0D">
      <w:pPr>
        <w:keepNext/>
      </w:pPr>
      <w:r w:rsidRPr="00DC6274">
        <w:rPr>
          <w:noProof/>
        </w:rPr>
        <w:drawing>
          <wp:inline distT="0" distB="0" distL="0" distR="0" wp14:anchorId="28425792" wp14:editId="2B021CAA">
            <wp:extent cx="5731510" cy="1727200"/>
            <wp:effectExtent l="0" t="0" r="2540" b="6350"/>
            <wp:docPr id="72"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31510" cy="1727200"/>
                    </a:xfrm>
                    <a:prstGeom prst="rect">
                      <a:avLst/>
                    </a:prstGeom>
                  </pic:spPr>
                </pic:pic>
              </a:graphicData>
            </a:graphic>
          </wp:inline>
        </w:drawing>
      </w:r>
    </w:p>
    <w:p w14:paraId="7A8B1D0F" w14:textId="2A34CF00" w:rsidR="00AF4A0D" w:rsidRDefault="00AF4A0D" w:rsidP="00AF4A0D">
      <w:pPr>
        <w:pStyle w:val="Caption"/>
        <w:jc w:val="center"/>
      </w:pPr>
      <w:r w:rsidRPr="00DC6274">
        <w:t xml:space="preserve">Figure </w:t>
      </w:r>
      <w:fldSimple w:instr=" SEQ Figure \* ARABIC ">
        <w:r w:rsidR="00FD5C38">
          <w:rPr>
            <w:noProof/>
          </w:rPr>
          <w:t>66</w:t>
        </w:r>
      </w:fldSimple>
      <w:r w:rsidRPr="00DC6274">
        <w:t>: Test to create a new Discount using POST command</w:t>
      </w:r>
    </w:p>
    <w:p w14:paraId="295EECFE" w14:textId="213AFD41" w:rsidR="000E6071" w:rsidRPr="000E6071" w:rsidRDefault="000E6071" w:rsidP="000E6071">
      <w:r>
        <w:t>This test is used to create a new discount using the POST command.</w:t>
      </w:r>
    </w:p>
    <w:p w14:paraId="0419DED0" w14:textId="2CEC472B" w:rsidR="006B3603" w:rsidRPr="00DC6274" w:rsidRDefault="006B3603">
      <w:pPr>
        <w:rPr>
          <w:rFonts w:eastAsiaTheme="majorEastAsia"/>
          <w:color w:val="2F5496" w:themeColor="accent1" w:themeShade="BF"/>
          <w:sz w:val="32"/>
          <w:szCs w:val="32"/>
        </w:rPr>
      </w:pPr>
      <w:r w:rsidRPr="00DC6274">
        <w:br w:type="page"/>
      </w:r>
    </w:p>
    <w:p w14:paraId="6D8B19BE" w14:textId="208CC28D" w:rsidR="00D50077" w:rsidRPr="00DC6274" w:rsidRDefault="00EB04FF" w:rsidP="0033488C">
      <w:pPr>
        <w:pStyle w:val="Heading1"/>
        <w:rPr>
          <w:rFonts w:ascii="Times New Roman" w:hAnsi="Times New Roman" w:cs="Times New Roman"/>
        </w:rPr>
      </w:pPr>
      <w:bookmarkStart w:id="64" w:name="_Toc69380774"/>
      <w:r w:rsidRPr="00DC6274">
        <w:rPr>
          <w:rFonts w:ascii="Times New Roman" w:hAnsi="Times New Roman" w:cs="Times New Roman"/>
        </w:rPr>
        <w:lastRenderedPageBreak/>
        <w:t>7</w:t>
      </w:r>
      <w:r w:rsidR="005C18A8" w:rsidRPr="00DC6274">
        <w:rPr>
          <w:rFonts w:ascii="Times New Roman" w:hAnsi="Times New Roman" w:cs="Times New Roman"/>
        </w:rPr>
        <w:t>. Problems Encountered</w:t>
      </w:r>
      <w:bookmarkEnd w:id="64"/>
    </w:p>
    <w:p w14:paraId="53106A6C" w14:textId="77777777" w:rsidR="002C30DC" w:rsidRPr="00DC6274" w:rsidRDefault="002C30DC" w:rsidP="002C30DC"/>
    <w:p w14:paraId="55EE69D8" w14:textId="187BCB8F" w:rsidR="00895777" w:rsidRPr="00DC6274" w:rsidRDefault="0039052D" w:rsidP="00895777">
      <w:pPr>
        <w:pStyle w:val="Heading2"/>
        <w:rPr>
          <w:rFonts w:ascii="Times New Roman" w:hAnsi="Times New Roman" w:cs="Times New Roman"/>
        </w:rPr>
      </w:pPr>
      <w:bookmarkStart w:id="65" w:name="_Toc69380775"/>
      <w:r w:rsidRPr="00DC6274">
        <w:rPr>
          <w:rFonts w:ascii="Times New Roman" w:hAnsi="Times New Roman" w:cs="Times New Roman"/>
        </w:rPr>
        <w:t xml:space="preserve">7.1 </w:t>
      </w:r>
      <w:r w:rsidR="00895777" w:rsidRPr="00DC6274">
        <w:rPr>
          <w:rFonts w:ascii="Times New Roman" w:hAnsi="Times New Roman" w:cs="Times New Roman"/>
        </w:rPr>
        <w:t>Dependencies</w:t>
      </w:r>
      <w:bookmarkEnd w:id="65"/>
    </w:p>
    <w:p w14:paraId="365F6A32" w14:textId="77777777" w:rsidR="00895777" w:rsidRPr="00DC6274" w:rsidRDefault="00895777" w:rsidP="00895777">
      <w:r w:rsidRPr="00DC6274">
        <w:t>The project was in total split into 3 separate projects. The android side, the spring boot side and the testing side. All the projects required multiple settings, dependencies and libraries imported and to work for all members of the group. That caused issues few times where for example initial spring boot dependencies had to have the correct versions to work with each other but that wasn’t clearly stated in any documentations. Similar problem arose when creating the testing project which used REST for example and Junit versions where both had to be correctly assigned in the pom file. Further that caused an issue where two people were working on two sets of test individually, one on the spring boot side and the other on the REST side and when combined in Jenkins the JDK version and Junit versions didn’t match and one had to be downgraded in the pom file without breaking any of the code.</w:t>
      </w:r>
    </w:p>
    <w:p w14:paraId="0579DB22" w14:textId="77777777" w:rsidR="00895777" w:rsidRPr="00DC6274" w:rsidRDefault="00895777" w:rsidP="00895777"/>
    <w:p w14:paraId="2ED84819" w14:textId="4B158B7B" w:rsidR="00895777" w:rsidRPr="00DC6274" w:rsidRDefault="0039052D" w:rsidP="00895777">
      <w:pPr>
        <w:pStyle w:val="Heading2"/>
        <w:rPr>
          <w:rFonts w:ascii="Times New Roman" w:hAnsi="Times New Roman" w:cs="Times New Roman"/>
        </w:rPr>
      </w:pPr>
      <w:bookmarkStart w:id="66" w:name="_Toc69380776"/>
      <w:r w:rsidRPr="00DC6274">
        <w:rPr>
          <w:rFonts w:ascii="Times New Roman" w:hAnsi="Times New Roman" w:cs="Times New Roman"/>
        </w:rPr>
        <w:t xml:space="preserve">7.2 </w:t>
      </w:r>
      <w:r w:rsidR="00895777" w:rsidRPr="00DC6274">
        <w:rPr>
          <w:rFonts w:ascii="Times New Roman" w:hAnsi="Times New Roman" w:cs="Times New Roman"/>
        </w:rPr>
        <w:t>Other path finding algorithms</w:t>
      </w:r>
      <w:bookmarkEnd w:id="66"/>
      <w:r w:rsidR="00895777" w:rsidRPr="00DC6274">
        <w:rPr>
          <w:rFonts w:ascii="Times New Roman" w:hAnsi="Times New Roman" w:cs="Times New Roman"/>
        </w:rPr>
        <w:t xml:space="preserve"> </w:t>
      </w:r>
    </w:p>
    <w:p w14:paraId="48FC96A6" w14:textId="3A52A905" w:rsidR="003E1D34" w:rsidRPr="00DC6274" w:rsidRDefault="00895777" w:rsidP="00895777">
      <w:pPr>
        <w:rPr>
          <w:rFonts w:eastAsiaTheme="majorEastAsia"/>
          <w:color w:val="2F5496" w:themeColor="accent1" w:themeShade="BF"/>
          <w:sz w:val="32"/>
          <w:szCs w:val="32"/>
        </w:rPr>
      </w:pPr>
      <w:r w:rsidRPr="00DC6274">
        <w:t>There was a plan in motion to implement different path finding algorithms for example to search for all the paths. The issue with the path finding algorithms was that the database implementation wasn’t initially created to fit nodes and edges for destinations and routs in that sense. All that had to be implemented separately as initially the algorithm couldn’t be created from the raw data. That lead to the issue where applying different algorithms for the path finding and strategy pattern with the combination of the filters to be applied would be too expensive, considering the changes to be made in each class for the algorithm, to add with respect to the value it would contribute.</w:t>
      </w:r>
      <w:r w:rsidR="003E1D34" w:rsidRPr="00DC6274">
        <w:br w:type="page"/>
      </w:r>
    </w:p>
    <w:p w14:paraId="5296DF31" w14:textId="5E5993F0" w:rsidR="001252D7" w:rsidRPr="00DC6274" w:rsidRDefault="00EB04FF" w:rsidP="00F9684A">
      <w:pPr>
        <w:pStyle w:val="Heading1"/>
        <w:rPr>
          <w:rFonts w:ascii="Times New Roman" w:hAnsi="Times New Roman" w:cs="Times New Roman"/>
        </w:rPr>
      </w:pPr>
      <w:bookmarkStart w:id="67" w:name="_Toc69380777"/>
      <w:r w:rsidRPr="00DC6274">
        <w:rPr>
          <w:rFonts w:ascii="Times New Roman" w:hAnsi="Times New Roman" w:cs="Times New Roman"/>
        </w:rPr>
        <w:lastRenderedPageBreak/>
        <w:t>8</w:t>
      </w:r>
      <w:r w:rsidR="00D50077" w:rsidRPr="00DC6274">
        <w:rPr>
          <w:rFonts w:ascii="Times New Roman" w:hAnsi="Times New Roman" w:cs="Times New Roman"/>
        </w:rPr>
        <w:t xml:space="preserve">. </w:t>
      </w:r>
      <w:r w:rsidRPr="00DC6274">
        <w:rPr>
          <w:rFonts w:ascii="Times New Roman" w:hAnsi="Times New Roman" w:cs="Times New Roman"/>
        </w:rPr>
        <w:t xml:space="preserve">Evaluation and </w:t>
      </w:r>
      <w:r w:rsidR="00D50077" w:rsidRPr="00DC6274">
        <w:rPr>
          <w:rFonts w:ascii="Times New Roman" w:hAnsi="Times New Roman" w:cs="Times New Roman"/>
        </w:rPr>
        <w:t>Critique</w:t>
      </w:r>
      <w:bookmarkEnd w:id="67"/>
    </w:p>
    <w:p w14:paraId="479851BA" w14:textId="4149AFED" w:rsidR="00303678" w:rsidRPr="00DC6274" w:rsidRDefault="00303678" w:rsidP="00303678">
      <w:pPr>
        <w:pStyle w:val="Heading2"/>
        <w:rPr>
          <w:rFonts w:ascii="Times New Roman" w:hAnsi="Times New Roman" w:cs="Times New Roman"/>
        </w:rPr>
      </w:pPr>
      <w:bookmarkStart w:id="68" w:name="_Toc69380778"/>
      <w:r w:rsidRPr="00DC6274">
        <w:rPr>
          <w:rFonts w:ascii="Times New Roman" w:hAnsi="Times New Roman" w:cs="Times New Roman"/>
        </w:rPr>
        <w:t>8.1 Critique of Admin User</w:t>
      </w:r>
      <w:bookmarkEnd w:id="68"/>
    </w:p>
    <w:p w14:paraId="51BF35F5" w14:textId="353043FA" w:rsidR="00536C86" w:rsidRPr="00DC6274" w:rsidRDefault="00804910" w:rsidP="00303678">
      <w:r w:rsidRPr="00DC6274">
        <w:t>Initially in this project there was an idea to implement an admin user. The said user would be able to handle administrator level features such as adding and deleting routes, adding and deleting discounts and some other features requiring this access if necessary in the further development. That idea never became a thing as it would require not only new functionality but also new fragments on the android side of the project to have a graphical interface for the created functionality. Currently our system operates in such a way that all new features have to be added or deleted using a curl command, that directly connects to the live service, or through manual addition to the database.</w:t>
      </w:r>
    </w:p>
    <w:p w14:paraId="1D40C9B1" w14:textId="3B8C1AF2" w:rsidR="00740620" w:rsidRPr="00DC6274" w:rsidRDefault="00740620" w:rsidP="00740620">
      <w:pPr>
        <w:pStyle w:val="Heading2"/>
        <w:rPr>
          <w:rFonts w:ascii="Times New Roman" w:hAnsi="Times New Roman" w:cs="Times New Roman"/>
        </w:rPr>
      </w:pPr>
      <w:bookmarkStart w:id="69" w:name="_Toc69380779"/>
      <w:r w:rsidRPr="00DC6274">
        <w:rPr>
          <w:rFonts w:ascii="Times New Roman" w:hAnsi="Times New Roman" w:cs="Times New Roman"/>
        </w:rPr>
        <w:t>8.2 Critique of Graphical User Interface</w:t>
      </w:r>
      <w:bookmarkEnd w:id="69"/>
    </w:p>
    <w:p w14:paraId="08F1E8C5" w14:textId="6458CBBE" w:rsidR="00536C86" w:rsidRPr="00DC6274" w:rsidRDefault="00740620" w:rsidP="00740620">
      <w:r w:rsidRPr="00DC6274">
        <w:t>The system is split between Spring Boot and Android applications. The later provides the necessary functionality to implement Graphical User Interface (GUI). This project includes a functional, fully tested and working GUI but some more work could be done on it. The work could include making the interface more neat, more appealing and add some new functionality like the one for admin user from section 8.1. To make the visual aspects of the project neater some rearranging would be required, e.g. on the search fragment which has a lot of options and buttons. To make the interface more appealing some more functional colour theme would be required alongside with greater button designs and option selection designs.</w:t>
      </w:r>
    </w:p>
    <w:p w14:paraId="3E5F6F31" w14:textId="4EA7A0C5" w:rsidR="007D60C7" w:rsidRPr="00DC6274" w:rsidRDefault="008536FB" w:rsidP="004E53A4">
      <w:pPr>
        <w:pStyle w:val="Heading2"/>
        <w:rPr>
          <w:rFonts w:ascii="Times New Roman" w:hAnsi="Times New Roman" w:cs="Times New Roman"/>
        </w:rPr>
      </w:pPr>
      <w:bookmarkStart w:id="70" w:name="_Toc69380780"/>
      <w:r w:rsidRPr="00DC6274">
        <w:rPr>
          <w:rFonts w:ascii="Times New Roman" w:hAnsi="Times New Roman" w:cs="Times New Roman"/>
        </w:rPr>
        <w:t>8.</w:t>
      </w:r>
      <w:r w:rsidR="00B82FEA" w:rsidRPr="00DC6274">
        <w:rPr>
          <w:rFonts w:ascii="Times New Roman" w:hAnsi="Times New Roman" w:cs="Times New Roman"/>
        </w:rPr>
        <w:t>3</w:t>
      </w:r>
      <w:r w:rsidRPr="00DC6274">
        <w:rPr>
          <w:rFonts w:ascii="Times New Roman" w:hAnsi="Times New Roman" w:cs="Times New Roman"/>
        </w:rPr>
        <w:t xml:space="preserve"> </w:t>
      </w:r>
      <w:r w:rsidR="004E53A4" w:rsidRPr="00DC6274">
        <w:rPr>
          <w:rFonts w:ascii="Times New Roman" w:hAnsi="Times New Roman" w:cs="Times New Roman"/>
        </w:rPr>
        <w:t>Critique of Command Pattern</w:t>
      </w:r>
      <w:bookmarkEnd w:id="70"/>
    </w:p>
    <w:p w14:paraId="59D6CE27" w14:textId="62F12648" w:rsidR="00B404C8" w:rsidRPr="00DC6274" w:rsidRDefault="005E77AD" w:rsidP="00475D5A">
      <w:pPr>
        <w:spacing w:line="240" w:lineRule="auto"/>
        <w:rPr>
          <w:szCs w:val="24"/>
        </w:rPr>
      </w:pPr>
      <w:r w:rsidRPr="00DC6274">
        <w:rPr>
          <w:szCs w:val="24"/>
        </w:rPr>
        <w:t>Using the command pattern for applying the discounts has worked and functions efficiently, but it did come with one issue that was not resolved in the scope of this project. One of potential features that we wanted to implement was a loyalty point system, this system would allow to provide users to receive points when they use our app i.e. when they purchase tickets. These points then could be used to apply discounts for any future purchases. We have found that using the command pattern for such a system was not going to work or at least would require a lot of separate commands to handle the different parts of the system i.e. check current points, apply discount based on points, add new points etc. From our experience it seems this system would be best to be implemented as a separate service that would handle all of its logic itself, at current time we did not find which pattern would be best suited for such as system. If the project were to be continued this would definitely be one area of high priority to do research and find a solution suited for such a system.</w:t>
      </w:r>
    </w:p>
    <w:p w14:paraId="19A7669F" w14:textId="2712620C" w:rsidR="004E53A4" w:rsidRPr="00DC6274" w:rsidRDefault="008536FB" w:rsidP="004E53A4">
      <w:pPr>
        <w:pStyle w:val="Heading2"/>
        <w:rPr>
          <w:rFonts w:ascii="Times New Roman" w:hAnsi="Times New Roman" w:cs="Times New Roman"/>
        </w:rPr>
      </w:pPr>
      <w:bookmarkStart w:id="71" w:name="_Toc69380781"/>
      <w:r w:rsidRPr="00DC6274">
        <w:rPr>
          <w:rFonts w:ascii="Times New Roman" w:hAnsi="Times New Roman" w:cs="Times New Roman"/>
        </w:rPr>
        <w:t>8.</w:t>
      </w:r>
      <w:r w:rsidR="00B82FEA" w:rsidRPr="00DC6274">
        <w:rPr>
          <w:rFonts w:ascii="Times New Roman" w:hAnsi="Times New Roman" w:cs="Times New Roman"/>
        </w:rPr>
        <w:t>4</w:t>
      </w:r>
      <w:r w:rsidRPr="00DC6274">
        <w:rPr>
          <w:rFonts w:ascii="Times New Roman" w:hAnsi="Times New Roman" w:cs="Times New Roman"/>
        </w:rPr>
        <w:t xml:space="preserve"> </w:t>
      </w:r>
      <w:r w:rsidR="004E53A4" w:rsidRPr="00DC6274">
        <w:rPr>
          <w:rFonts w:ascii="Times New Roman" w:hAnsi="Times New Roman" w:cs="Times New Roman"/>
        </w:rPr>
        <w:t>Critique of Memento Pattern</w:t>
      </w:r>
      <w:bookmarkEnd w:id="71"/>
    </w:p>
    <w:p w14:paraId="1FE7C372" w14:textId="58568D1E" w:rsidR="00B82FEA" w:rsidRDefault="00783EFC">
      <w:r w:rsidRPr="00DC6274">
        <w:t>The memento pattern was added on the android side to have the values of each input box saved on the search screen of the application and allow the user to go back to previous search option. This was done by introducing a undo button in a case a user would like to change search parameters ultimately looking for example for a different day etc. This use didn’t add much value to the project and the android APK already has the functionality to go back to the previous screen and have most of the inputs there saved while doing so. During further development of the project there would be a chance for a better location to implement that pattern but currently it isn’t of a great use.</w:t>
      </w:r>
    </w:p>
    <w:p w14:paraId="0B70A67F" w14:textId="77777777" w:rsidR="00DB3E5B" w:rsidRPr="00DC6274" w:rsidRDefault="00DB3E5B"/>
    <w:p w14:paraId="3C3C39ED" w14:textId="01157194" w:rsidR="00B82FEA" w:rsidRPr="00DC6274" w:rsidRDefault="00B82FEA" w:rsidP="00B82FEA">
      <w:pPr>
        <w:pStyle w:val="Heading2"/>
        <w:rPr>
          <w:rFonts w:ascii="Times New Roman" w:hAnsi="Times New Roman" w:cs="Times New Roman"/>
        </w:rPr>
      </w:pPr>
      <w:bookmarkStart w:id="72" w:name="_Toc69380782"/>
      <w:r w:rsidRPr="00DC6274">
        <w:rPr>
          <w:rFonts w:ascii="Times New Roman" w:hAnsi="Times New Roman" w:cs="Times New Roman"/>
        </w:rPr>
        <w:lastRenderedPageBreak/>
        <w:t>8.5 Evaluation of Interceptor Pattern</w:t>
      </w:r>
      <w:bookmarkEnd w:id="72"/>
    </w:p>
    <w:p w14:paraId="5A43FF3C" w14:textId="70013FD4" w:rsidR="00724D06" w:rsidRPr="00DC6274" w:rsidRDefault="002253D6" w:rsidP="00B82FEA">
      <w:r w:rsidRPr="00DC6274">
        <w:t>The interceptor pattern implementation is one of the highlights of the application. It provides functionality to apply filters onto all services of the application. The filters come in the form of expandable list which can hold from one to as many as needed filters that would be ran in order. In each Service Implementation class the interceptor is handling the execution of the application based on the requests provided by the controller. The entire section is made of a switch statement where each case handles desired functionality based on the request issued by the controller. The use of the switch statement along with the request creation results in a great extensibility of this pattern where new functionality can be easily implemented by just making proper request and handling it in a new case of switch statement for respective Service Implementation.</w:t>
      </w:r>
    </w:p>
    <w:p w14:paraId="3F53F1A8" w14:textId="68A72B08" w:rsidR="00B82FEA" w:rsidRPr="00DC6274" w:rsidRDefault="00B82FEA" w:rsidP="00B82FEA">
      <w:pPr>
        <w:pStyle w:val="Heading2"/>
        <w:rPr>
          <w:rFonts w:ascii="Times New Roman" w:hAnsi="Times New Roman" w:cs="Times New Roman"/>
        </w:rPr>
      </w:pPr>
      <w:bookmarkStart w:id="73" w:name="_Toc69380783"/>
      <w:r w:rsidRPr="00DC6274">
        <w:rPr>
          <w:rFonts w:ascii="Times New Roman" w:hAnsi="Times New Roman" w:cs="Times New Roman"/>
        </w:rPr>
        <w:t>8.6 Evaluation of Bridge Pattern</w:t>
      </w:r>
      <w:bookmarkEnd w:id="73"/>
    </w:p>
    <w:p w14:paraId="45EEE384" w14:textId="41C8BB3F" w:rsidR="00724D06" w:rsidRPr="00DC6274" w:rsidRDefault="0098380C" w:rsidP="00B82FEA">
      <w:r w:rsidRPr="00DC6274">
        <w:t>Implementation of the Bridge Pattern turned out to be a very effective way of supporting multiple different types of payment services(Stripe) and different payment types(Credit and Debit). In the current version of application user can pay both using a credit or debit card through Stripe. Stripe was implemented using the available service of Stripe Sandbox, therefore we can test our application without having to create real payment transaction and instead use the testing sandbox to test different type of transactions. The creation of the Bridge pattern also allows to add new payment options such as PayPal in the future without having to re-write any code, as we are able to add new payment services by creating new payment system class in our backend which then has common methods with other services. Another great benefit is that we can also very easily add any new payment types such as bank transfers in the future if required. Overall this pattern was implemented successfully and allows our project to be more extensible.</w:t>
      </w:r>
    </w:p>
    <w:p w14:paraId="5CDB8FA2" w14:textId="7ACE48F1" w:rsidR="00B82FEA" w:rsidRPr="00DC6274" w:rsidRDefault="00B82FEA" w:rsidP="00B82FEA">
      <w:pPr>
        <w:pStyle w:val="Heading2"/>
        <w:rPr>
          <w:rFonts w:ascii="Times New Roman" w:hAnsi="Times New Roman" w:cs="Times New Roman"/>
        </w:rPr>
      </w:pPr>
      <w:bookmarkStart w:id="74" w:name="_Toc69380784"/>
      <w:r w:rsidRPr="00DC6274">
        <w:rPr>
          <w:rFonts w:ascii="Times New Roman" w:hAnsi="Times New Roman" w:cs="Times New Roman"/>
        </w:rPr>
        <w:t>8.7 Evaluation of Jenkins</w:t>
      </w:r>
      <w:bookmarkEnd w:id="74"/>
    </w:p>
    <w:p w14:paraId="56D14A79" w14:textId="7E99B384" w:rsidR="00B82FEA" w:rsidRPr="00DC6274" w:rsidRDefault="00B05240" w:rsidP="00B82FEA">
      <w:r w:rsidRPr="00DC6274">
        <w:t>The addition of Jenkins pipeline enabled the application to perform automated test execution through a remote server. This provides functionality to create and execute Junit tests at any given time. The tests currently implemented introduce proof of concept for test automation of both spring boot and live services. Even with limited amount of test cases they allowed us to find and resolve some minor issues included in the development process. The way this service is implemented allows for easy extensibility of the tests that with a relatively little amount of work could cover the entire application both on the spring boot side and the live services.</w:t>
      </w:r>
    </w:p>
    <w:p w14:paraId="5DF6DB19" w14:textId="5565C4D0" w:rsidR="003C6754" w:rsidRPr="00DC6274" w:rsidRDefault="003C6754" w:rsidP="00B82FEA">
      <w:pPr>
        <w:pStyle w:val="Heading2"/>
        <w:rPr>
          <w:rFonts w:ascii="Times New Roman" w:eastAsiaTheme="minorHAnsi" w:hAnsi="Times New Roman" w:cs="Times New Roman"/>
          <w:color w:val="auto"/>
          <w:sz w:val="24"/>
          <w:szCs w:val="22"/>
        </w:rPr>
      </w:pPr>
      <w:r w:rsidRPr="00DC6274">
        <w:rPr>
          <w:rFonts w:ascii="Times New Roman" w:hAnsi="Times New Roman" w:cs="Times New Roman"/>
        </w:rPr>
        <w:br w:type="page"/>
      </w:r>
    </w:p>
    <w:p w14:paraId="5C4BF663" w14:textId="45E7856F" w:rsidR="004F45AC" w:rsidRPr="00DC6274" w:rsidRDefault="004F45AC" w:rsidP="004F45AC">
      <w:pPr>
        <w:pStyle w:val="Heading1"/>
        <w:rPr>
          <w:rFonts w:ascii="Times New Roman" w:hAnsi="Times New Roman" w:cs="Times New Roman"/>
        </w:rPr>
      </w:pPr>
      <w:bookmarkStart w:id="75" w:name="_Toc69380785"/>
      <w:r w:rsidRPr="00DC6274">
        <w:rPr>
          <w:rFonts w:ascii="Times New Roman" w:hAnsi="Times New Roman" w:cs="Times New Roman"/>
        </w:rPr>
        <w:lastRenderedPageBreak/>
        <w:t>9. Contributions of each team member</w:t>
      </w:r>
      <w:bookmarkEnd w:id="75"/>
    </w:p>
    <w:p w14:paraId="2C777D8A" w14:textId="3AD88B2D" w:rsidR="00163507" w:rsidRPr="00DC6274" w:rsidRDefault="00893CBA" w:rsidP="003A4AE0">
      <w:pPr>
        <w:pStyle w:val="Heading2"/>
        <w:rPr>
          <w:rFonts w:ascii="Times New Roman" w:hAnsi="Times New Roman" w:cs="Times New Roman"/>
        </w:rPr>
      </w:pPr>
      <w:bookmarkStart w:id="76" w:name="_Toc69380786"/>
      <w:r w:rsidRPr="00DC6274">
        <w:rPr>
          <w:rFonts w:ascii="Times New Roman" w:hAnsi="Times New Roman" w:cs="Times New Roman"/>
        </w:rPr>
        <w:t xml:space="preserve">9.1 </w:t>
      </w:r>
      <w:r w:rsidR="003A4AE0" w:rsidRPr="00DC6274">
        <w:rPr>
          <w:rFonts w:ascii="Times New Roman" w:hAnsi="Times New Roman" w:cs="Times New Roman"/>
        </w:rPr>
        <w:t>Spring Boot</w:t>
      </w:r>
      <w:bookmarkEnd w:id="76"/>
    </w:p>
    <w:tbl>
      <w:tblPr>
        <w:tblStyle w:val="TableGrid"/>
        <w:tblW w:w="0" w:type="auto"/>
        <w:tblLook w:val="04A0" w:firstRow="1" w:lastRow="0" w:firstColumn="1" w:lastColumn="0" w:noHBand="0" w:noVBand="1"/>
      </w:tblPr>
      <w:tblGrid>
        <w:gridCol w:w="4107"/>
        <w:gridCol w:w="2803"/>
        <w:gridCol w:w="1458"/>
        <w:gridCol w:w="648"/>
      </w:tblGrid>
      <w:tr w:rsidR="00B23B17" w:rsidRPr="00DC6274" w14:paraId="6E1C4031" w14:textId="77777777" w:rsidTr="005117A0">
        <w:tc>
          <w:tcPr>
            <w:tcW w:w="4107" w:type="dxa"/>
          </w:tcPr>
          <w:p w14:paraId="0FFDF6A9" w14:textId="3CA5AE57" w:rsidR="007E0818" w:rsidRPr="00DC6274" w:rsidRDefault="007E0818" w:rsidP="00CA4486">
            <w:pPr>
              <w:jc w:val="center"/>
              <w:rPr>
                <w:b/>
                <w:bCs/>
              </w:rPr>
            </w:pPr>
            <w:r w:rsidRPr="00DC6274">
              <w:rPr>
                <w:b/>
                <w:bCs/>
              </w:rPr>
              <w:t>Package</w:t>
            </w:r>
          </w:p>
        </w:tc>
        <w:tc>
          <w:tcPr>
            <w:tcW w:w="2803" w:type="dxa"/>
          </w:tcPr>
          <w:p w14:paraId="1CEC6087" w14:textId="45590AF3" w:rsidR="007E0818" w:rsidRPr="00DC6274" w:rsidRDefault="007E0818" w:rsidP="00CA4486">
            <w:pPr>
              <w:jc w:val="center"/>
              <w:rPr>
                <w:b/>
                <w:bCs/>
              </w:rPr>
            </w:pPr>
            <w:r w:rsidRPr="00DC6274">
              <w:rPr>
                <w:b/>
                <w:bCs/>
              </w:rPr>
              <w:t>Class</w:t>
            </w:r>
          </w:p>
        </w:tc>
        <w:tc>
          <w:tcPr>
            <w:tcW w:w="1458" w:type="dxa"/>
          </w:tcPr>
          <w:p w14:paraId="333FD830" w14:textId="66DE9F2B" w:rsidR="007E0818" w:rsidRPr="00DC6274" w:rsidRDefault="007E0818" w:rsidP="00CA4486">
            <w:pPr>
              <w:jc w:val="center"/>
              <w:rPr>
                <w:b/>
                <w:bCs/>
              </w:rPr>
            </w:pPr>
            <w:r w:rsidRPr="00DC6274">
              <w:rPr>
                <w:b/>
                <w:bCs/>
              </w:rPr>
              <w:t>Author</w:t>
            </w:r>
          </w:p>
        </w:tc>
        <w:tc>
          <w:tcPr>
            <w:tcW w:w="648" w:type="dxa"/>
          </w:tcPr>
          <w:p w14:paraId="3355654E" w14:textId="110F22BA" w:rsidR="007E0818" w:rsidRPr="00DC6274" w:rsidRDefault="007E0818" w:rsidP="00CA4486">
            <w:pPr>
              <w:jc w:val="center"/>
              <w:rPr>
                <w:b/>
                <w:bCs/>
              </w:rPr>
            </w:pPr>
            <w:r w:rsidRPr="00DC6274">
              <w:rPr>
                <w:b/>
                <w:bCs/>
              </w:rPr>
              <w:t>Lines of Code</w:t>
            </w:r>
          </w:p>
        </w:tc>
      </w:tr>
      <w:tr w:rsidR="00B23B17" w:rsidRPr="00DC6274" w14:paraId="24999C9A" w14:textId="77777777" w:rsidTr="005117A0">
        <w:tc>
          <w:tcPr>
            <w:tcW w:w="4107" w:type="dxa"/>
          </w:tcPr>
          <w:p w14:paraId="4CD7965B" w14:textId="784A65E2" w:rsidR="007E0818" w:rsidRPr="00DC6274" w:rsidRDefault="00A46685" w:rsidP="00CA4486">
            <w:pPr>
              <w:jc w:val="center"/>
            </w:pPr>
            <w:r w:rsidRPr="00DC6274">
              <w:t>com.cs4125.bookingapp.controllers</w:t>
            </w:r>
          </w:p>
        </w:tc>
        <w:tc>
          <w:tcPr>
            <w:tcW w:w="2803" w:type="dxa"/>
          </w:tcPr>
          <w:p w14:paraId="05AFF2F6" w14:textId="025C9829" w:rsidR="00212F14" w:rsidRPr="00DC6274" w:rsidRDefault="00212F14" w:rsidP="00CA4486">
            <w:pPr>
              <w:jc w:val="center"/>
            </w:pPr>
            <w:r w:rsidRPr="00DC6274">
              <w:t>BookingController</w:t>
            </w:r>
          </w:p>
        </w:tc>
        <w:tc>
          <w:tcPr>
            <w:tcW w:w="1458" w:type="dxa"/>
          </w:tcPr>
          <w:p w14:paraId="4A0868EF" w14:textId="1A69B66B" w:rsidR="007E0818" w:rsidRPr="00DC6274" w:rsidRDefault="00DE380E" w:rsidP="00CA4486">
            <w:pPr>
              <w:jc w:val="center"/>
            </w:pPr>
            <w:r w:rsidRPr="00DC6274">
              <w:t>Eoghan/Pawel</w:t>
            </w:r>
          </w:p>
        </w:tc>
        <w:tc>
          <w:tcPr>
            <w:tcW w:w="648" w:type="dxa"/>
          </w:tcPr>
          <w:p w14:paraId="3FAE810D" w14:textId="2E7F26CF" w:rsidR="007E0818" w:rsidRPr="00DC6274" w:rsidRDefault="00643514" w:rsidP="00CA4486">
            <w:pPr>
              <w:jc w:val="center"/>
            </w:pPr>
            <w:r w:rsidRPr="00DC6274">
              <w:t>100</w:t>
            </w:r>
          </w:p>
        </w:tc>
      </w:tr>
      <w:tr w:rsidR="00B23B17" w:rsidRPr="00DC6274" w14:paraId="7AE87880" w14:textId="77777777" w:rsidTr="005117A0">
        <w:tc>
          <w:tcPr>
            <w:tcW w:w="4107" w:type="dxa"/>
          </w:tcPr>
          <w:p w14:paraId="3419815C" w14:textId="3C429CF1" w:rsidR="00212F14" w:rsidRPr="00DC6274" w:rsidRDefault="00212F14" w:rsidP="00CA4486">
            <w:pPr>
              <w:jc w:val="center"/>
            </w:pPr>
            <w:r w:rsidRPr="00DC6274">
              <w:t>com.cs4125.bookingapp.controllers</w:t>
            </w:r>
          </w:p>
        </w:tc>
        <w:tc>
          <w:tcPr>
            <w:tcW w:w="2803" w:type="dxa"/>
          </w:tcPr>
          <w:p w14:paraId="51846FDA" w14:textId="78BE0B90" w:rsidR="00212F14" w:rsidRPr="00DC6274" w:rsidRDefault="00212F14" w:rsidP="00CA4486">
            <w:pPr>
              <w:jc w:val="center"/>
            </w:pPr>
            <w:r w:rsidRPr="00DC6274">
              <w:t>DiscountController</w:t>
            </w:r>
          </w:p>
        </w:tc>
        <w:tc>
          <w:tcPr>
            <w:tcW w:w="1458" w:type="dxa"/>
          </w:tcPr>
          <w:p w14:paraId="60C3D855" w14:textId="16936AC6" w:rsidR="00212F14" w:rsidRPr="00DC6274" w:rsidRDefault="00DE380E" w:rsidP="00CA4486">
            <w:pPr>
              <w:jc w:val="center"/>
            </w:pPr>
            <w:r w:rsidRPr="00DC6274">
              <w:t>Eoghan/Pawel</w:t>
            </w:r>
          </w:p>
        </w:tc>
        <w:tc>
          <w:tcPr>
            <w:tcW w:w="648" w:type="dxa"/>
          </w:tcPr>
          <w:p w14:paraId="544F226C" w14:textId="772EBB02" w:rsidR="00212F14" w:rsidRPr="00DC6274" w:rsidRDefault="007C0FFC" w:rsidP="00CA4486">
            <w:pPr>
              <w:jc w:val="center"/>
            </w:pPr>
            <w:r w:rsidRPr="00DC6274">
              <w:t>86</w:t>
            </w:r>
          </w:p>
        </w:tc>
      </w:tr>
      <w:tr w:rsidR="00B23B17" w:rsidRPr="00DC6274" w14:paraId="5B6A60D6" w14:textId="77777777" w:rsidTr="005117A0">
        <w:tc>
          <w:tcPr>
            <w:tcW w:w="4107" w:type="dxa"/>
          </w:tcPr>
          <w:p w14:paraId="4363BC96" w14:textId="39E9FDE8" w:rsidR="00212F14" w:rsidRPr="00DC6274" w:rsidRDefault="00212F14" w:rsidP="00CA4486">
            <w:pPr>
              <w:jc w:val="center"/>
            </w:pPr>
            <w:r w:rsidRPr="00DC6274">
              <w:t>com.cs4125.bookingapp.controllers</w:t>
            </w:r>
          </w:p>
        </w:tc>
        <w:tc>
          <w:tcPr>
            <w:tcW w:w="2803" w:type="dxa"/>
          </w:tcPr>
          <w:p w14:paraId="6446AA85" w14:textId="2D4018A5" w:rsidR="00212F14" w:rsidRPr="00DC6274" w:rsidRDefault="00212F14" w:rsidP="00CA4486">
            <w:pPr>
              <w:jc w:val="center"/>
            </w:pPr>
            <w:r w:rsidRPr="00DC6274">
              <w:t>PaymentController</w:t>
            </w:r>
          </w:p>
        </w:tc>
        <w:tc>
          <w:tcPr>
            <w:tcW w:w="1458" w:type="dxa"/>
          </w:tcPr>
          <w:p w14:paraId="06089CF7" w14:textId="3073D92A" w:rsidR="00212F14" w:rsidRPr="00DC6274" w:rsidRDefault="00DE380E" w:rsidP="00CA4486">
            <w:pPr>
              <w:jc w:val="center"/>
            </w:pPr>
            <w:r w:rsidRPr="00DC6274">
              <w:t>Eoghan/Pawel</w:t>
            </w:r>
          </w:p>
        </w:tc>
        <w:tc>
          <w:tcPr>
            <w:tcW w:w="648" w:type="dxa"/>
          </w:tcPr>
          <w:p w14:paraId="137A71BF" w14:textId="2E504ED6" w:rsidR="00212F14" w:rsidRPr="00DC6274" w:rsidRDefault="007C0FFC" w:rsidP="00CA4486">
            <w:pPr>
              <w:jc w:val="center"/>
            </w:pPr>
            <w:r w:rsidRPr="00DC6274">
              <w:t>122</w:t>
            </w:r>
          </w:p>
        </w:tc>
      </w:tr>
      <w:tr w:rsidR="00B23B17" w:rsidRPr="00DC6274" w14:paraId="0FA46664" w14:textId="77777777" w:rsidTr="005117A0">
        <w:tc>
          <w:tcPr>
            <w:tcW w:w="4107" w:type="dxa"/>
          </w:tcPr>
          <w:p w14:paraId="1B11D147" w14:textId="00B91208" w:rsidR="00212F14" w:rsidRPr="00DC6274" w:rsidRDefault="00212F14" w:rsidP="00CA4486">
            <w:pPr>
              <w:jc w:val="center"/>
            </w:pPr>
            <w:r w:rsidRPr="00DC6274">
              <w:t>com.cs4125.bookingapp.controllers</w:t>
            </w:r>
          </w:p>
        </w:tc>
        <w:tc>
          <w:tcPr>
            <w:tcW w:w="2803" w:type="dxa"/>
          </w:tcPr>
          <w:p w14:paraId="15965AFA" w14:textId="260A4D02" w:rsidR="00212F14" w:rsidRPr="00DC6274" w:rsidRDefault="00212F14" w:rsidP="00CA4486">
            <w:pPr>
              <w:jc w:val="center"/>
            </w:pPr>
            <w:r w:rsidRPr="00DC6274">
              <w:t>RouteController</w:t>
            </w:r>
          </w:p>
        </w:tc>
        <w:tc>
          <w:tcPr>
            <w:tcW w:w="1458" w:type="dxa"/>
          </w:tcPr>
          <w:p w14:paraId="442CD58D" w14:textId="675EF2AD" w:rsidR="00212F14" w:rsidRPr="00DC6274" w:rsidRDefault="00DE380E" w:rsidP="00CA4486">
            <w:pPr>
              <w:jc w:val="center"/>
            </w:pPr>
            <w:r w:rsidRPr="00DC6274">
              <w:t>Eoghan/Pawel</w:t>
            </w:r>
          </w:p>
        </w:tc>
        <w:tc>
          <w:tcPr>
            <w:tcW w:w="648" w:type="dxa"/>
          </w:tcPr>
          <w:p w14:paraId="07096CED" w14:textId="53D77638" w:rsidR="00212F14" w:rsidRPr="00DC6274" w:rsidRDefault="007C0FFC" w:rsidP="00CA4486">
            <w:pPr>
              <w:jc w:val="center"/>
            </w:pPr>
            <w:r w:rsidRPr="00DC6274">
              <w:t>114</w:t>
            </w:r>
          </w:p>
        </w:tc>
      </w:tr>
      <w:tr w:rsidR="00B23B17" w:rsidRPr="00DC6274" w14:paraId="3816E890" w14:textId="77777777" w:rsidTr="005117A0">
        <w:tc>
          <w:tcPr>
            <w:tcW w:w="4107" w:type="dxa"/>
          </w:tcPr>
          <w:p w14:paraId="30F8B6D6" w14:textId="24CB775B" w:rsidR="00212F14" w:rsidRPr="00DC6274" w:rsidRDefault="00212F14" w:rsidP="00CA4486">
            <w:pPr>
              <w:jc w:val="center"/>
            </w:pPr>
            <w:r w:rsidRPr="00DC6274">
              <w:t>com.cs4125.bookingapp.controllers</w:t>
            </w:r>
          </w:p>
        </w:tc>
        <w:tc>
          <w:tcPr>
            <w:tcW w:w="2803" w:type="dxa"/>
          </w:tcPr>
          <w:p w14:paraId="508B0589" w14:textId="68666C90" w:rsidR="00212F14" w:rsidRPr="00DC6274" w:rsidRDefault="00212F14" w:rsidP="00CA4486">
            <w:pPr>
              <w:jc w:val="center"/>
            </w:pPr>
            <w:r w:rsidRPr="00DC6274">
              <w:t>UserController</w:t>
            </w:r>
          </w:p>
        </w:tc>
        <w:tc>
          <w:tcPr>
            <w:tcW w:w="1458" w:type="dxa"/>
          </w:tcPr>
          <w:p w14:paraId="006031CA" w14:textId="6E594E7F" w:rsidR="00212F14" w:rsidRPr="00DC6274" w:rsidRDefault="003A51E3" w:rsidP="00CA4486">
            <w:pPr>
              <w:jc w:val="center"/>
            </w:pPr>
            <w:r w:rsidRPr="00DC6274">
              <w:t>Eoghan/Pawel</w:t>
            </w:r>
          </w:p>
        </w:tc>
        <w:tc>
          <w:tcPr>
            <w:tcW w:w="648" w:type="dxa"/>
          </w:tcPr>
          <w:p w14:paraId="0562BDC5" w14:textId="084094A6" w:rsidR="00212F14" w:rsidRPr="00DC6274" w:rsidRDefault="007C0FFC" w:rsidP="00CA4486">
            <w:pPr>
              <w:jc w:val="center"/>
            </w:pPr>
            <w:r w:rsidRPr="00DC6274">
              <w:t>48</w:t>
            </w:r>
          </w:p>
        </w:tc>
      </w:tr>
      <w:tr w:rsidR="00B23B17" w:rsidRPr="00DC6274" w14:paraId="629ACB9A" w14:textId="77777777" w:rsidTr="005117A0">
        <w:tc>
          <w:tcPr>
            <w:tcW w:w="4107" w:type="dxa"/>
          </w:tcPr>
          <w:p w14:paraId="61E4B4C9" w14:textId="5842D7C5" w:rsidR="00212F14" w:rsidRPr="00DC6274" w:rsidRDefault="00D077BF" w:rsidP="00CA4486">
            <w:pPr>
              <w:jc w:val="center"/>
            </w:pPr>
            <w:r w:rsidRPr="00DC6274">
              <w:t>com.cs4125.bookingapp.model.entities</w:t>
            </w:r>
          </w:p>
        </w:tc>
        <w:tc>
          <w:tcPr>
            <w:tcW w:w="2803" w:type="dxa"/>
          </w:tcPr>
          <w:p w14:paraId="1DF8803A" w14:textId="336C4F46" w:rsidR="00212F14" w:rsidRPr="00DC6274" w:rsidRDefault="00473E9A" w:rsidP="00CA4486">
            <w:pPr>
              <w:jc w:val="center"/>
            </w:pPr>
            <w:r w:rsidRPr="00DC6274">
              <w:t>Booking</w:t>
            </w:r>
          </w:p>
        </w:tc>
        <w:tc>
          <w:tcPr>
            <w:tcW w:w="1458" w:type="dxa"/>
          </w:tcPr>
          <w:p w14:paraId="615BF88D" w14:textId="257DB5A7" w:rsidR="00212F14" w:rsidRPr="00DC6274" w:rsidRDefault="00F6324E" w:rsidP="00CA4486">
            <w:pPr>
              <w:jc w:val="center"/>
            </w:pPr>
            <w:r w:rsidRPr="00DC6274">
              <w:t>Eoghan/Damian</w:t>
            </w:r>
          </w:p>
        </w:tc>
        <w:tc>
          <w:tcPr>
            <w:tcW w:w="648" w:type="dxa"/>
          </w:tcPr>
          <w:p w14:paraId="205B1E01" w14:textId="61179095" w:rsidR="00212F14" w:rsidRPr="00DC6274" w:rsidRDefault="00CC7877" w:rsidP="00CA4486">
            <w:pPr>
              <w:jc w:val="center"/>
            </w:pPr>
            <w:r w:rsidRPr="00DC6274">
              <w:t>98</w:t>
            </w:r>
          </w:p>
        </w:tc>
      </w:tr>
      <w:tr w:rsidR="00B23B17" w:rsidRPr="00DC6274" w14:paraId="2D5D5B3B" w14:textId="77777777" w:rsidTr="005117A0">
        <w:tc>
          <w:tcPr>
            <w:tcW w:w="4107" w:type="dxa"/>
          </w:tcPr>
          <w:p w14:paraId="6781B879" w14:textId="316B75E1" w:rsidR="00D077BF" w:rsidRPr="00DC6274" w:rsidRDefault="00D077BF" w:rsidP="00CA4486">
            <w:pPr>
              <w:jc w:val="center"/>
            </w:pPr>
            <w:r w:rsidRPr="00DC6274">
              <w:t>com.cs4125.bookingapp.model.entities</w:t>
            </w:r>
          </w:p>
        </w:tc>
        <w:tc>
          <w:tcPr>
            <w:tcW w:w="2803" w:type="dxa"/>
          </w:tcPr>
          <w:p w14:paraId="768ED883" w14:textId="0B7034C8" w:rsidR="00D077BF" w:rsidRPr="00DC6274" w:rsidRDefault="00473E9A" w:rsidP="00CA4486">
            <w:pPr>
              <w:jc w:val="center"/>
            </w:pPr>
            <w:r w:rsidRPr="00DC6274">
              <w:t>Connection</w:t>
            </w:r>
          </w:p>
        </w:tc>
        <w:tc>
          <w:tcPr>
            <w:tcW w:w="1458" w:type="dxa"/>
          </w:tcPr>
          <w:p w14:paraId="611522A2" w14:textId="20FA1DFA" w:rsidR="00D077BF" w:rsidRPr="00DC6274" w:rsidRDefault="00B93B82" w:rsidP="00CA4486">
            <w:pPr>
              <w:jc w:val="center"/>
            </w:pPr>
            <w:r w:rsidRPr="00DC6274">
              <w:t>Damian</w:t>
            </w:r>
          </w:p>
        </w:tc>
        <w:tc>
          <w:tcPr>
            <w:tcW w:w="648" w:type="dxa"/>
          </w:tcPr>
          <w:p w14:paraId="02DE833D" w14:textId="415A7A8D" w:rsidR="00D077BF" w:rsidRPr="00DC6274" w:rsidRDefault="00CC7877" w:rsidP="00CA4486">
            <w:pPr>
              <w:jc w:val="center"/>
            </w:pPr>
            <w:r w:rsidRPr="00DC6274">
              <w:t>75</w:t>
            </w:r>
          </w:p>
        </w:tc>
      </w:tr>
      <w:tr w:rsidR="00B23B17" w:rsidRPr="00DC6274" w14:paraId="4A7D72B3" w14:textId="77777777" w:rsidTr="005117A0">
        <w:tc>
          <w:tcPr>
            <w:tcW w:w="4107" w:type="dxa"/>
          </w:tcPr>
          <w:p w14:paraId="2AE0C28A" w14:textId="1F6179D2" w:rsidR="00D077BF" w:rsidRPr="00DC6274" w:rsidRDefault="00D077BF" w:rsidP="00CA4486">
            <w:pPr>
              <w:jc w:val="center"/>
            </w:pPr>
            <w:r w:rsidRPr="00DC6274">
              <w:t>com.cs4125.bookingapp.model.entities</w:t>
            </w:r>
          </w:p>
        </w:tc>
        <w:tc>
          <w:tcPr>
            <w:tcW w:w="2803" w:type="dxa"/>
          </w:tcPr>
          <w:p w14:paraId="0B93F816" w14:textId="39815D32" w:rsidR="00D077BF" w:rsidRPr="00DC6274" w:rsidRDefault="00473E9A" w:rsidP="00CA4486">
            <w:pPr>
              <w:jc w:val="center"/>
            </w:pPr>
            <w:r w:rsidRPr="00DC6274">
              <w:t>Discount</w:t>
            </w:r>
          </w:p>
        </w:tc>
        <w:tc>
          <w:tcPr>
            <w:tcW w:w="1458" w:type="dxa"/>
          </w:tcPr>
          <w:p w14:paraId="46A11033" w14:textId="365CCD72" w:rsidR="00D077BF" w:rsidRPr="00DC6274" w:rsidRDefault="00B93B82" w:rsidP="00CA4486">
            <w:pPr>
              <w:jc w:val="center"/>
            </w:pPr>
            <w:r w:rsidRPr="00DC6274">
              <w:t>Eoghan/Damian</w:t>
            </w:r>
          </w:p>
        </w:tc>
        <w:tc>
          <w:tcPr>
            <w:tcW w:w="648" w:type="dxa"/>
          </w:tcPr>
          <w:p w14:paraId="2BF754D0" w14:textId="20E83177" w:rsidR="00D077BF" w:rsidRPr="00DC6274" w:rsidRDefault="00CC7877" w:rsidP="00CA4486">
            <w:pPr>
              <w:jc w:val="center"/>
            </w:pPr>
            <w:r w:rsidRPr="00DC6274">
              <w:t>67</w:t>
            </w:r>
          </w:p>
        </w:tc>
      </w:tr>
      <w:tr w:rsidR="00B23B17" w:rsidRPr="00DC6274" w14:paraId="34DA105C" w14:textId="77777777" w:rsidTr="005117A0">
        <w:tc>
          <w:tcPr>
            <w:tcW w:w="4107" w:type="dxa"/>
          </w:tcPr>
          <w:p w14:paraId="5E74B3B3" w14:textId="285FFB7E" w:rsidR="00D077BF" w:rsidRPr="00DC6274" w:rsidRDefault="00D077BF" w:rsidP="00CA4486">
            <w:pPr>
              <w:jc w:val="center"/>
            </w:pPr>
            <w:r w:rsidRPr="00DC6274">
              <w:t>com.cs4125.bookingapp.model.entities</w:t>
            </w:r>
          </w:p>
        </w:tc>
        <w:tc>
          <w:tcPr>
            <w:tcW w:w="2803" w:type="dxa"/>
          </w:tcPr>
          <w:p w14:paraId="3E1ED0D4" w14:textId="7DD697CD" w:rsidR="00D077BF" w:rsidRPr="00DC6274" w:rsidRDefault="00473E9A" w:rsidP="00CA4486">
            <w:pPr>
              <w:jc w:val="center"/>
            </w:pPr>
            <w:r w:rsidRPr="00DC6274">
              <w:t>Log</w:t>
            </w:r>
          </w:p>
        </w:tc>
        <w:tc>
          <w:tcPr>
            <w:tcW w:w="1458" w:type="dxa"/>
          </w:tcPr>
          <w:p w14:paraId="3F3E1B4C" w14:textId="4E544093" w:rsidR="00D077BF" w:rsidRPr="00DC6274" w:rsidRDefault="00B93B82" w:rsidP="00CA4486">
            <w:pPr>
              <w:jc w:val="center"/>
            </w:pPr>
            <w:r w:rsidRPr="00DC6274">
              <w:t>Eoghan</w:t>
            </w:r>
          </w:p>
        </w:tc>
        <w:tc>
          <w:tcPr>
            <w:tcW w:w="648" w:type="dxa"/>
          </w:tcPr>
          <w:p w14:paraId="4CAA1AFC" w14:textId="511B5935" w:rsidR="00D077BF" w:rsidRPr="00DC6274" w:rsidRDefault="00CC7877" w:rsidP="00CA4486">
            <w:pPr>
              <w:jc w:val="center"/>
            </w:pPr>
            <w:r w:rsidRPr="00DC6274">
              <w:t>59</w:t>
            </w:r>
          </w:p>
        </w:tc>
      </w:tr>
      <w:tr w:rsidR="00B23B17" w:rsidRPr="00DC6274" w14:paraId="06650233" w14:textId="77777777" w:rsidTr="005117A0">
        <w:tc>
          <w:tcPr>
            <w:tcW w:w="4107" w:type="dxa"/>
          </w:tcPr>
          <w:p w14:paraId="34044D71" w14:textId="2FF5AACC" w:rsidR="00D077BF" w:rsidRPr="00DC6274" w:rsidRDefault="00D077BF" w:rsidP="00CA4486">
            <w:pPr>
              <w:jc w:val="center"/>
            </w:pPr>
            <w:r w:rsidRPr="00DC6274">
              <w:t>com.cs4125.bookingapp.model.entities</w:t>
            </w:r>
          </w:p>
        </w:tc>
        <w:tc>
          <w:tcPr>
            <w:tcW w:w="2803" w:type="dxa"/>
          </w:tcPr>
          <w:p w14:paraId="241BBAEC" w14:textId="7E14DC63" w:rsidR="00D077BF" w:rsidRPr="00DC6274" w:rsidRDefault="00473E9A" w:rsidP="00CA4486">
            <w:pPr>
              <w:jc w:val="center"/>
            </w:pPr>
            <w:r w:rsidRPr="00DC6274">
              <w:t>Node</w:t>
            </w:r>
          </w:p>
        </w:tc>
        <w:tc>
          <w:tcPr>
            <w:tcW w:w="1458" w:type="dxa"/>
          </w:tcPr>
          <w:p w14:paraId="56DEC587" w14:textId="581EE0EF" w:rsidR="00D077BF" w:rsidRPr="00DC6274" w:rsidRDefault="00B93B82" w:rsidP="00CA4486">
            <w:pPr>
              <w:jc w:val="center"/>
            </w:pPr>
            <w:r w:rsidRPr="00DC6274">
              <w:t>Damian</w:t>
            </w:r>
          </w:p>
        </w:tc>
        <w:tc>
          <w:tcPr>
            <w:tcW w:w="648" w:type="dxa"/>
          </w:tcPr>
          <w:p w14:paraId="3B4CA50F" w14:textId="4E2A67AD" w:rsidR="00D077BF" w:rsidRPr="00DC6274" w:rsidRDefault="00CC7877" w:rsidP="00CA4486">
            <w:pPr>
              <w:jc w:val="center"/>
            </w:pPr>
            <w:r w:rsidRPr="00DC6274">
              <w:t>53</w:t>
            </w:r>
          </w:p>
        </w:tc>
      </w:tr>
      <w:tr w:rsidR="00B23B17" w:rsidRPr="00DC6274" w14:paraId="4898C79E" w14:textId="77777777" w:rsidTr="005117A0">
        <w:tc>
          <w:tcPr>
            <w:tcW w:w="4107" w:type="dxa"/>
          </w:tcPr>
          <w:p w14:paraId="27E30382" w14:textId="014CF4EC" w:rsidR="00D077BF" w:rsidRPr="00DC6274" w:rsidRDefault="00D077BF" w:rsidP="00CA4486">
            <w:pPr>
              <w:jc w:val="center"/>
            </w:pPr>
            <w:r w:rsidRPr="00DC6274">
              <w:t>com.cs4125.bookingapp.model.entities</w:t>
            </w:r>
          </w:p>
        </w:tc>
        <w:tc>
          <w:tcPr>
            <w:tcW w:w="2803" w:type="dxa"/>
          </w:tcPr>
          <w:p w14:paraId="4B0A68FE" w14:textId="5428ED83" w:rsidR="00D077BF" w:rsidRPr="00DC6274" w:rsidRDefault="00473E9A" w:rsidP="00CA4486">
            <w:pPr>
              <w:jc w:val="center"/>
            </w:pPr>
            <w:r w:rsidRPr="00DC6274">
              <w:t>Route</w:t>
            </w:r>
          </w:p>
        </w:tc>
        <w:tc>
          <w:tcPr>
            <w:tcW w:w="1458" w:type="dxa"/>
          </w:tcPr>
          <w:p w14:paraId="696ABF26" w14:textId="33A80DA9" w:rsidR="00D077BF" w:rsidRPr="00DC6274" w:rsidRDefault="00B93B82" w:rsidP="00CA4486">
            <w:pPr>
              <w:jc w:val="center"/>
            </w:pPr>
            <w:r w:rsidRPr="00DC6274">
              <w:t>Eoghan/Damian</w:t>
            </w:r>
          </w:p>
        </w:tc>
        <w:tc>
          <w:tcPr>
            <w:tcW w:w="648" w:type="dxa"/>
          </w:tcPr>
          <w:p w14:paraId="3F33FDB4" w14:textId="5CEA7729" w:rsidR="00D077BF" w:rsidRPr="00DC6274" w:rsidRDefault="007009BF" w:rsidP="00CA4486">
            <w:pPr>
              <w:jc w:val="center"/>
            </w:pPr>
            <w:r w:rsidRPr="00DC6274">
              <w:t>67</w:t>
            </w:r>
          </w:p>
        </w:tc>
      </w:tr>
      <w:tr w:rsidR="00B23B17" w:rsidRPr="00DC6274" w14:paraId="0AACD553" w14:textId="77777777" w:rsidTr="005117A0">
        <w:tc>
          <w:tcPr>
            <w:tcW w:w="4107" w:type="dxa"/>
          </w:tcPr>
          <w:p w14:paraId="24CF457B" w14:textId="0CEBA860" w:rsidR="00D077BF" w:rsidRPr="00DC6274" w:rsidRDefault="00D077BF" w:rsidP="00CA4486">
            <w:pPr>
              <w:jc w:val="center"/>
            </w:pPr>
            <w:r w:rsidRPr="00DC6274">
              <w:t>com.cs4125.bookingapp.model.entities</w:t>
            </w:r>
          </w:p>
        </w:tc>
        <w:tc>
          <w:tcPr>
            <w:tcW w:w="2803" w:type="dxa"/>
          </w:tcPr>
          <w:p w14:paraId="3EA9516E" w14:textId="018C872B" w:rsidR="00D077BF" w:rsidRPr="00DC6274" w:rsidRDefault="00473E9A" w:rsidP="00CA4486">
            <w:pPr>
              <w:jc w:val="center"/>
            </w:pPr>
            <w:r w:rsidRPr="00DC6274">
              <w:t>TransactionRecord</w:t>
            </w:r>
          </w:p>
        </w:tc>
        <w:tc>
          <w:tcPr>
            <w:tcW w:w="1458" w:type="dxa"/>
          </w:tcPr>
          <w:p w14:paraId="00A5C953" w14:textId="5120E842" w:rsidR="00D077BF" w:rsidRPr="00DC6274" w:rsidRDefault="00B93B82" w:rsidP="00CA4486">
            <w:pPr>
              <w:jc w:val="center"/>
            </w:pPr>
            <w:r w:rsidRPr="00DC6274">
              <w:t>Eoghan/Damian</w:t>
            </w:r>
          </w:p>
        </w:tc>
        <w:tc>
          <w:tcPr>
            <w:tcW w:w="648" w:type="dxa"/>
          </w:tcPr>
          <w:p w14:paraId="732918E4" w14:textId="1E08612E" w:rsidR="00D077BF" w:rsidRPr="00DC6274" w:rsidRDefault="007009BF" w:rsidP="00CA4486">
            <w:pPr>
              <w:jc w:val="center"/>
            </w:pPr>
            <w:r w:rsidRPr="00DC6274">
              <w:t>65</w:t>
            </w:r>
          </w:p>
        </w:tc>
      </w:tr>
      <w:tr w:rsidR="00B23B17" w:rsidRPr="00DC6274" w14:paraId="60710172" w14:textId="77777777" w:rsidTr="005117A0">
        <w:tc>
          <w:tcPr>
            <w:tcW w:w="4107" w:type="dxa"/>
          </w:tcPr>
          <w:p w14:paraId="493BBE5B" w14:textId="5B47A76B" w:rsidR="00D077BF" w:rsidRPr="00DC6274" w:rsidRDefault="00D077BF" w:rsidP="00CA4486">
            <w:pPr>
              <w:jc w:val="center"/>
            </w:pPr>
            <w:r w:rsidRPr="00DC6274">
              <w:t>com.cs4125.bookingapp.model.entities</w:t>
            </w:r>
          </w:p>
        </w:tc>
        <w:tc>
          <w:tcPr>
            <w:tcW w:w="2803" w:type="dxa"/>
          </w:tcPr>
          <w:p w14:paraId="1402975B" w14:textId="3CBAF86C" w:rsidR="00D077BF" w:rsidRPr="00DC6274" w:rsidRDefault="00473E9A" w:rsidP="00CA4486">
            <w:pPr>
              <w:jc w:val="center"/>
            </w:pPr>
            <w:r w:rsidRPr="00DC6274">
              <w:t>User</w:t>
            </w:r>
          </w:p>
        </w:tc>
        <w:tc>
          <w:tcPr>
            <w:tcW w:w="1458" w:type="dxa"/>
          </w:tcPr>
          <w:p w14:paraId="42753FEC" w14:textId="767AF9F9" w:rsidR="00D077BF" w:rsidRPr="00DC6274" w:rsidRDefault="00B93B82" w:rsidP="00CA4486">
            <w:pPr>
              <w:jc w:val="center"/>
            </w:pPr>
            <w:r w:rsidRPr="00DC6274">
              <w:t>Eoghan/Damian</w:t>
            </w:r>
          </w:p>
        </w:tc>
        <w:tc>
          <w:tcPr>
            <w:tcW w:w="648" w:type="dxa"/>
          </w:tcPr>
          <w:p w14:paraId="27220D9D" w14:textId="0093DA57" w:rsidR="00D077BF" w:rsidRPr="00DC6274" w:rsidRDefault="007009BF" w:rsidP="00CA4486">
            <w:pPr>
              <w:jc w:val="center"/>
            </w:pPr>
            <w:r w:rsidRPr="00DC6274">
              <w:t>75</w:t>
            </w:r>
          </w:p>
        </w:tc>
      </w:tr>
      <w:tr w:rsidR="00B23B17" w:rsidRPr="00DC6274" w14:paraId="15B4FDF6" w14:textId="77777777" w:rsidTr="005117A0">
        <w:tc>
          <w:tcPr>
            <w:tcW w:w="4107" w:type="dxa"/>
          </w:tcPr>
          <w:p w14:paraId="791835E0" w14:textId="7E49EB15" w:rsidR="00D077BF" w:rsidRPr="00DC6274" w:rsidRDefault="005D27FD" w:rsidP="00CA4486">
            <w:pPr>
              <w:jc w:val="center"/>
            </w:pPr>
            <w:r w:rsidRPr="00DC6274">
              <w:t>com.cs4125.bookingapp.model.repositories</w:t>
            </w:r>
          </w:p>
        </w:tc>
        <w:tc>
          <w:tcPr>
            <w:tcW w:w="2803" w:type="dxa"/>
          </w:tcPr>
          <w:p w14:paraId="30D7DCC5" w14:textId="1BB71D48" w:rsidR="00D077BF" w:rsidRPr="00DC6274" w:rsidRDefault="005D27FD" w:rsidP="00CA4486">
            <w:pPr>
              <w:jc w:val="center"/>
            </w:pPr>
            <w:r w:rsidRPr="00DC6274">
              <w:t>BookingRepository</w:t>
            </w:r>
          </w:p>
        </w:tc>
        <w:tc>
          <w:tcPr>
            <w:tcW w:w="1458" w:type="dxa"/>
          </w:tcPr>
          <w:p w14:paraId="643D37EC" w14:textId="64E25910" w:rsidR="00D077BF" w:rsidRPr="00DC6274" w:rsidRDefault="00924C90" w:rsidP="00CA4486">
            <w:pPr>
              <w:jc w:val="center"/>
            </w:pPr>
            <w:r w:rsidRPr="00DC6274">
              <w:t>Eoghan/Damian</w:t>
            </w:r>
          </w:p>
        </w:tc>
        <w:tc>
          <w:tcPr>
            <w:tcW w:w="648" w:type="dxa"/>
          </w:tcPr>
          <w:p w14:paraId="1B974815" w14:textId="2330BFBC" w:rsidR="00D077BF" w:rsidRPr="00DC6274" w:rsidRDefault="00CA4486" w:rsidP="00CA4486">
            <w:pPr>
              <w:jc w:val="center"/>
            </w:pPr>
            <w:r w:rsidRPr="00DC6274">
              <w:t>14</w:t>
            </w:r>
          </w:p>
        </w:tc>
      </w:tr>
      <w:tr w:rsidR="00B23B17" w:rsidRPr="00DC6274" w14:paraId="41815AE4" w14:textId="77777777" w:rsidTr="005117A0">
        <w:tc>
          <w:tcPr>
            <w:tcW w:w="4107" w:type="dxa"/>
          </w:tcPr>
          <w:p w14:paraId="1D50D4EF" w14:textId="2994614D" w:rsidR="005D27FD" w:rsidRPr="00DC6274" w:rsidRDefault="005D27FD" w:rsidP="00CA4486">
            <w:pPr>
              <w:jc w:val="center"/>
            </w:pPr>
            <w:r w:rsidRPr="00DC6274">
              <w:t>com.cs4125.bookingapp.model.repositories</w:t>
            </w:r>
          </w:p>
        </w:tc>
        <w:tc>
          <w:tcPr>
            <w:tcW w:w="2803" w:type="dxa"/>
          </w:tcPr>
          <w:p w14:paraId="41058D65" w14:textId="69479022" w:rsidR="005D27FD" w:rsidRPr="00DC6274" w:rsidRDefault="005D27FD" w:rsidP="00CA4486">
            <w:pPr>
              <w:jc w:val="center"/>
            </w:pPr>
            <w:r w:rsidRPr="00DC6274">
              <w:t>ConnectionRepository</w:t>
            </w:r>
          </w:p>
        </w:tc>
        <w:tc>
          <w:tcPr>
            <w:tcW w:w="1458" w:type="dxa"/>
          </w:tcPr>
          <w:p w14:paraId="0D0E3ADB" w14:textId="5A7F95C6" w:rsidR="005D27FD" w:rsidRPr="00DC6274" w:rsidRDefault="00924C90" w:rsidP="00CA4486">
            <w:pPr>
              <w:jc w:val="center"/>
            </w:pPr>
            <w:r w:rsidRPr="00DC6274">
              <w:t>Eoghan/Damian</w:t>
            </w:r>
          </w:p>
        </w:tc>
        <w:tc>
          <w:tcPr>
            <w:tcW w:w="648" w:type="dxa"/>
          </w:tcPr>
          <w:p w14:paraId="75F48AE5" w14:textId="2E4BBF38" w:rsidR="005D27FD" w:rsidRPr="00DC6274" w:rsidRDefault="00CA4486" w:rsidP="00CA4486">
            <w:pPr>
              <w:jc w:val="center"/>
            </w:pPr>
            <w:r w:rsidRPr="00DC6274">
              <w:t>15</w:t>
            </w:r>
          </w:p>
        </w:tc>
      </w:tr>
      <w:tr w:rsidR="00B23B17" w:rsidRPr="00DC6274" w14:paraId="372F5568" w14:textId="77777777" w:rsidTr="005117A0">
        <w:tc>
          <w:tcPr>
            <w:tcW w:w="4107" w:type="dxa"/>
          </w:tcPr>
          <w:p w14:paraId="2BF87F1B" w14:textId="2B73B90D" w:rsidR="005D27FD" w:rsidRPr="00DC6274" w:rsidRDefault="005D27FD" w:rsidP="00CA4486">
            <w:pPr>
              <w:jc w:val="center"/>
            </w:pPr>
            <w:r w:rsidRPr="00DC6274">
              <w:t>com.cs4125.bookingapp.model.repositories</w:t>
            </w:r>
          </w:p>
        </w:tc>
        <w:tc>
          <w:tcPr>
            <w:tcW w:w="2803" w:type="dxa"/>
          </w:tcPr>
          <w:p w14:paraId="7730EA99" w14:textId="782A88D9" w:rsidR="005D27FD" w:rsidRPr="00DC6274" w:rsidRDefault="005D27FD" w:rsidP="00CA4486">
            <w:pPr>
              <w:jc w:val="center"/>
            </w:pPr>
            <w:r w:rsidRPr="00DC6274">
              <w:t>DiscountRepository</w:t>
            </w:r>
          </w:p>
        </w:tc>
        <w:tc>
          <w:tcPr>
            <w:tcW w:w="1458" w:type="dxa"/>
          </w:tcPr>
          <w:p w14:paraId="2AA4EDD6" w14:textId="6BA1BA66" w:rsidR="005D27FD" w:rsidRPr="00DC6274" w:rsidRDefault="00924C90" w:rsidP="00CA4486">
            <w:pPr>
              <w:jc w:val="center"/>
            </w:pPr>
            <w:r w:rsidRPr="00DC6274">
              <w:t>Eoghan/Damian</w:t>
            </w:r>
          </w:p>
        </w:tc>
        <w:tc>
          <w:tcPr>
            <w:tcW w:w="648" w:type="dxa"/>
          </w:tcPr>
          <w:p w14:paraId="14450722" w14:textId="5A9BD1DF" w:rsidR="005D27FD" w:rsidRPr="00DC6274" w:rsidRDefault="00CA4486" w:rsidP="00CA4486">
            <w:pPr>
              <w:jc w:val="center"/>
            </w:pPr>
            <w:r w:rsidRPr="00DC6274">
              <w:t>12</w:t>
            </w:r>
          </w:p>
        </w:tc>
      </w:tr>
      <w:tr w:rsidR="00B23B17" w:rsidRPr="00DC6274" w14:paraId="20984D08" w14:textId="77777777" w:rsidTr="005117A0">
        <w:tc>
          <w:tcPr>
            <w:tcW w:w="4107" w:type="dxa"/>
          </w:tcPr>
          <w:p w14:paraId="3074100D" w14:textId="7189C989" w:rsidR="005D27FD" w:rsidRPr="00DC6274" w:rsidRDefault="005D27FD" w:rsidP="00CA4486">
            <w:pPr>
              <w:jc w:val="center"/>
            </w:pPr>
            <w:r w:rsidRPr="00DC6274">
              <w:t>com.cs4125.bookingapp.model.repositories</w:t>
            </w:r>
          </w:p>
        </w:tc>
        <w:tc>
          <w:tcPr>
            <w:tcW w:w="2803" w:type="dxa"/>
          </w:tcPr>
          <w:p w14:paraId="6F988003" w14:textId="415D1C6D" w:rsidR="005D27FD" w:rsidRPr="00DC6274" w:rsidRDefault="005D27FD" w:rsidP="00CA4486">
            <w:pPr>
              <w:jc w:val="center"/>
            </w:pPr>
            <w:r w:rsidRPr="00DC6274">
              <w:t>LogRepository</w:t>
            </w:r>
          </w:p>
        </w:tc>
        <w:tc>
          <w:tcPr>
            <w:tcW w:w="1458" w:type="dxa"/>
          </w:tcPr>
          <w:p w14:paraId="4873E342" w14:textId="3678C35B" w:rsidR="005D27FD" w:rsidRPr="00DC6274" w:rsidRDefault="00924C90" w:rsidP="00CA4486">
            <w:pPr>
              <w:jc w:val="center"/>
            </w:pPr>
            <w:r w:rsidRPr="00DC6274">
              <w:t>Eoghan/Damian</w:t>
            </w:r>
          </w:p>
        </w:tc>
        <w:tc>
          <w:tcPr>
            <w:tcW w:w="648" w:type="dxa"/>
          </w:tcPr>
          <w:p w14:paraId="20E231AC" w14:textId="79392184" w:rsidR="005D27FD" w:rsidRPr="00DC6274" w:rsidRDefault="00CA4486" w:rsidP="00CA4486">
            <w:pPr>
              <w:jc w:val="center"/>
            </w:pPr>
            <w:r w:rsidRPr="00DC6274">
              <w:t>16</w:t>
            </w:r>
          </w:p>
        </w:tc>
      </w:tr>
      <w:tr w:rsidR="00B23B17" w:rsidRPr="00DC6274" w14:paraId="1168BD4E" w14:textId="77777777" w:rsidTr="005117A0">
        <w:tc>
          <w:tcPr>
            <w:tcW w:w="4107" w:type="dxa"/>
          </w:tcPr>
          <w:p w14:paraId="78045A0A" w14:textId="7C0B6E48" w:rsidR="005D27FD" w:rsidRPr="00DC6274" w:rsidRDefault="005D27FD" w:rsidP="00CA4486">
            <w:pPr>
              <w:jc w:val="center"/>
            </w:pPr>
            <w:r w:rsidRPr="00DC6274">
              <w:t>com.cs4125.bookingapp.model.repositories</w:t>
            </w:r>
          </w:p>
        </w:tc>
        <w:tc>
          <w:tcPr>
            <w:tcW w:w="2803" w:type="dxa"/>
          </w:tcPr>
          <w:p w14:paraId="59FF182B" w14:textId="32A2F9BE" w:rsidR="005D27FD" w:rsidRPr="00DC6274" w:rsidRDefault="005D27FD" w:rsidP="00CA4486">
            <w:pPr>
              <w:jc w:val="center"/>
            </w:pPr>
            <w:r w:rsidRPr="00DC6274">
              <w:t>NodeRepository</w:t>
            </w:r>
          </w:p>
        </w:tc>
        <w:tc>
          <w:tcPr>
            <w:tcW w:w="1458" w:type="dxa"/>
          </w:tcPr>
          <w:p w14:paraId="2A4EFED1" w14:textId="51EB4DE7" w:rsidR="005D27FD" w:rsidRPr="00DC6274" w:rsidRDefault="00924C90" w:rsidP="00CA4486">
            <w:pPr>
              <w:jc w:val="center"/>
            </w:pPr>
            <w:r w:rsidRPr="00DC6274">
              <w:t>Eoghan/Damian</w:t>
            </w:r>
          </w:p>
        </w:tc>
        <w:tc>
          <w:tcPr>
            <w:tcW w:w="648" w:type="dxa"/>
          </w:tcPr>
          <w:p w14:paraId="33925F8F" w14:textId="4ADB4432" w:rsidR="005D27FD" w:rsidRPr="00DC6274" w:rsidRDefault="00CA4486" w:rsidP="00CA4486">
            <w:pPr>
              <w:jc w:val="center"/>
            </w:pPr>
            <w:r w:rsidRPr="00DC6274">
              <w:t>17</w:t>
            </w:r>
          </w:p>
        </w:tc>
      </w:tr>
      <w:tr w:rsidR="00B23B17" w:rsidRPr="00DC6274" w14:paraId="736843E3" w14:textId="77777777" w:rsidTr="005117A0">
        <w:tc>
          <w:tcPr>
            <w:tcW w:w="4107" w:type="dxa"/>
          </w:tcPr>
          <w:p w14:paraId="15F768BF" w14:textId="3B665F25" w:rsidR="005D27FD" w:rsidRPr="00DC6274" w:rsidRDefault="005D27FD" w:rsidP="00CA4486">
            <w:pPr>
              <w:jc w:val="center"/>
            </w:pPr>
            <w:r w:rsidRPr="00DC6274">
              <w:t>com.cs4125.bookingapp.model.repositories</w:t>
            </w:r>
          </w:p>
        </w:tc>
        <w:tc>
          <w:tcPr>
            <w:tcW w:w="2803" w:type="dxa"/>
          </w:tcPr>
          <w:p w14:paraId="4F7A2A5F" w14:textId="710C8C52" w:rsidR="005D27FD" w:rsidRPr="00DC6274" w:rsidRDefault="005D27FD" w:rsidP="00CA4486">
            <w:pPr>
              <w:jc w:val="center"/>
            </w:pPr>
            <w:r w:rsidRPr="00DC6274">
              <w:t>RouteRepository</w:t>
            </w:r>
          </w:p>
        </w:tc>
        <w:tc>
          <w:tcPr>
            <w:tcW w:w="1458" w:type="dxa"/>
          </w:tcPr>
          <w:p w14:paraId="1CB86730" w14:textId="4B187A92" w:rsidR="005D27FD" w:rsidRPr="00DC6274" w:rsidRDefault="00924C90" w:rsidP="00CA4486">
            <w:pPr>
              <w:jc w:val="center"/>
            </w:pPr>
            <w:r w:rsidRPr="00DC6274">
              <w:t>Eoghan/Damian</w:t>
            </w:r>
          </w:p>
        </w:tc>
        <w:tc>
          <w:tcPr>
            <w:tcW w:w="648" w:type="dxa"/>
          </w:tcPr>
          <w:p w14:paraId="695B6CC2" w14:textId="634B3BFB" w:rsidR="005D27FD" w:rsidRPr="00DC6274" w:rsidRDefault="000C5CD0" w:rsidP="00CA4486">
            <w:pPr>
              <w:jc w:val="center"/>
            </w:pPr>
            <w:r w:rsidRPr="00DC6274">
              <w:t>17</w:t>
            </w:r>
          </w:p>
        </w:tc>
      </w:tr>
      <w:tr w:rsidR="00B23B17" w:rsidRPr="00DC6274" w14:paraId="0D9FD861" w14:textId="77777777" w:rsidTr="005117A0">
        <w:tc>
          <w:tcPr>
            <w:tcW w:w="4107" w:type="dxa"/>
          </w:tcPr>
          <w:p w14:paraId="477DAE41" w14:textId="093AE221" w:rsidR="005D27FD" w:rsidRPr="00DC6274" w:rsidRDefault="005D27FD" w:rsidP="00CA4486">
            <w:pPr>
              <w:jc w:val="center"/>
            </w:pPr>
            <w:r w:rsidRPr="00DC6274">
              <w:t>com.cs4125.bookingapp.model.repositories</w:t>
            </w:r>
          </w:p>
        </w:tc>
        <w:tc>
          <w:tcPr>
            <w:tcW w:w="2803" w:type="dxa"/>
          </w:tcPr>
          <w:p w14:paraId="3B92CB0E" w14:textId="424A2352" w:rsidR="005D27FD" w:rsidRPr="00DC6274" w:rsidRDefault="005D27FD" w:rsidP="00CA4486">
            <w:pPr>
              <w:jc w:val="center"/>
            </w:pPr>
            <w:r w:rsidRPr="00DC6274">
              <w:t>TransactionRepository</w:t>
            </w:r>
          </w:p>
        </w:tc>
        <w:tc>
          <w:tcPr>
            <w:tcW w:w="1458" w:type="dxa"/>
          </w:tcPr>
          <w:p w14:paraId="0984B0F4" w14:textId="05232336" w:rsidR="005D27FD" w:rsidRPr="00DC6274" w:rsidRDefault="00924C90" w:rsidP="00CA4486">
            <w:pPr>
              <w:jc w:val="center"/>
            </w:pPr>
            <w:r w:rsidRPr="00DC6274">
              <w:t>Eoghan/Damian</w:t>
            </w:r>
          </w:p>
        </w:tc>
        <w:tc>
          <w:tcPr>
            <w:tcW w:w="648" w:type="dxa"/>
          </w:tcPr>
          <w:p w14:paraId="42854473" w14:textId="7FCCE46D" w:rsidR="005D27FD" w:rsidRPr="00DC6274" w:rsidRDefault="000C5CD0" w:rsidP="00CA4486">
            <w:pPr>
              <w:jc w:val="center"/>
            </w:pPr>
            <w:r w:rsidRPr="00DC6274">
              <w:t>12</w:t>
            </w:r>
          </w:p>
        </w:tc>
      </w:tr>
      <w:tr w:rsidR="00B23B17" w:rsidRPr="00DC6274" w14:paraId="5E9440AE" w14:textId="77777777" w:rsidTr="005117A0">
        <w:tc>
          <w:tcPr>
            <w:tcW w:w="4107" w:type="dxa"/>
          </w:tcPr>
          <w:p w14:paraId="306F20D9" w14:textId="6C125B31" w:rsidR="005D27FD" w:rsidRPr="00DC6274" w:rsidRDefault="005D27FD" w:rsidP="00CA4486">
            <w:pPr>
              <w:jc w:val="center"/>
            </w:pPr>
            <w:r w:rsidRPr="00DC6274">
              <w:t>com.cs4125.bookingapp.model.repositories</w:t>
            </w:r>
          </w:p>
        </w:tc>
        <w:tc>
          <w:tcPr>
            <w:tcW w:w="2803" w:type="dxa"/>
          </w:tcPr>
          <w:p w14:paraId="324BF72E" w14:textId="1A4892CB" w:rsidR="005D27FD" w:rsidRPr="00DC6274" w:rsidRDefault="005D27FD" w:rsidP="00CA4486">
            <w:pPr>
              <w:jc w:val="center"/>
            </w:pPr>
            <w:r w:rsidRPr="00DC6274">
              <w:t>UserRepository</w:t>
            </w:r>
          </w:p>
        </w:tc>
        <w:tc>
          <w:tcPr>
            <w:tcW w:w="1458" w:type="dxa"/>
          </w:tcPr>
          <w:p w14:paraId="27566B17" w14:textId="300A7EDF" w:rsidR="005D27FD" w:rsidRPr="00DC6274" w:rsidRDefault="00924C90" w:rsidP="00CA4486">
            <w:pPr>
              <w:jc w:val="center"/>
            </w:pPr>
            <w:r w:rsidRPr="00DC6274">
              <w:t>Eoghan/Damian</w:t>
            </w:r>
          </w:p>
        </w:tc>
        <w:tc>
          <w:tcPr>
            <w:tcW w:w="648" w:type="dxa"/>
          </w:tcPr>
          <w:p w14:paraId="395720DB" w14:textId="0687DBF4" w:rsidR="005D27FD" w:rsidRPr="00DC6274" w:rsidRDefault="000C5CD0" w:rsidP="00CA4486">
            <w:pPr>
              <w:jc w:val="center"/>
            </w:pPr>
            <w:r w:rsidRPr="00DC6274">
              <w:t>14</w:t>
            </w:r>
          </w:p>
        </w:tc>
      </w:tr>
      <w:tr w:rsidR="002A3A60" w:rsidRPr="00DC6274" w14:paraId="5EBFB547" w14:textId="77777777" w:rsidTr="005117A0">
        <w:tc>
          <w:tcPr>
            <w:tcW w:w="4107" w:type="dxa"/>
          </w:tcPr>
          <w:p w14:paraId="22358E70" w14:textId="34E3C02C" w:rsidR="002A3A60" w:rsidRPr="00DC6274" w:rsidRDefault="00455718" w:rsidP="00CA4486">
            <w:pPr>
              <w:jc w:val="center"/>
            </w:pPr>
            <w:r w:rsidRPr="00DC6274">
              <w:t>com.cs4125.bookingapp.model</w:t>
            </w:r>
          </w:p>
        </w:tc>
        <w:tc>
          <w:tcPr>
            <w:tcW w:w="2803" w:type="dxa"/>
          </w:tcPr>
          <w:p w14:paraId="7BA611C9" w14:textId="0EC14B1F" w:rsidR="00455718" w:rsidRPr="00DC6274" w:rsidRDefault="00455718" w:rsidP="00455718">
            <w:pPr>
              <w:jc w:val="center"/>
            </w:pPr>
            <w:proofErr w:type="spellStart"/>
            <w:r w:rsidRPr="00DC6274">
              <w:t>ConcreteRouteFactory</w:t>
            </w:r>
            <w:proofErr w:type="spellEnd"/>
          </w:p>
        </w:tc>
        <w:tc>
          <w:tcPr>
            <w:tcW w:w="1458" w:type="dxa"/>
          </w:tcPr>
          <w:p w14:paraId="2D054794" w14:textId="1F9CA9E6" w:rsidR="002A3A60" w:rsidRPr="00DC6274" w:rsidRDefault="0070576C" w:rsidP="00CA4486">
            <w:pPr>
              <w:jc w:val="center"/>
            </w:pPr>
            <w:r w:rsidRPr="00DC6274">
              <w:t>Damian</w:t>
            </w:r>
          </w:p>
        </w:tc>
        <w:tc>
          <w:tcPr>
            <w:tcW w:w="648" w:type="dxa"/>
          </w:tcPr>
          <w:p w14:paraId="3E97C079" w14:textId="1817F063" w:rsidR="002A3A60" w:rsidRPr="00DC6274" w:rsidRDefault="00455718" w:rsidP="00CA4486">
            <w:pPr>
              <w:jc w:val="center"/>
            </w:pPr>
            <w:r w:rsidRPr="00DC6274">
              <w:t>21</w:t>
            </w:r>
          </w:p>
        </w:tc>
      </w:tr>
      <w:tr w:rsidR="002A3A60" w:rsidRPr="00DC6274" w14:paraId="66792A3B" w14:textId="77777777" w:rsidTr="005117A0">
        <w:tc>
          <w:tcPr>
            <w:tcW w:w="4107" w:type="dxa"/>
          </w:tcPr>
          <w:p w14:paraId="153AB7CA" w14:textId="0B9D6FAD" w:rsidR="002A3A60" w:rsidRPr="00DC6274" w:rsidRDefault="00455718" w:rsidP="00CA4486">
            <w:pPr>
              <w:jc w:val="center"/>
            </w:pPr>
            <w:r w:rsidRPr="00DC6274">
              <w:t>com.cs4125.bookingapp.model</w:t>
            </w:r>
          </w:p>
        </w:tc>
        <w:tc>
          <w:tcPr>
            <w:tcW w:w="2803" w:type="dxa"/>
          </w:tcPr>
          <w:p w14:paraId="08A97224" w14:textId="1E1DF66E" w:rsidR="002A3A60" w:rsidRPr="00DC6274" w:rsidRDefault="00455718" w:rsidP="00CA4486">
            <w:pPr>
              <w:jc w:val="center"/>
            </w:pPr>
            <w:r w:rsidRPr="00DC6274">
              <w:t>ConcreteUserFactory</w:t>
            </w:r>
          </w:p>
        </w:tc>
        <w:tc>
          <w:tcPr>
            <w:tcW w:w="1458" w:type="dxa"/>
          </w:tcPr>
          <w:p w14:paraId="678C7391" w14:textId="3DDAAF3F" w:rsidR="002A3A60" w:rsidRPr="00DC6274" w:rsidRDefault="0070576C" w:rsidP="00CA4486">
            <w:pPr>
              <w:jc w:val="center"/>
            </w:pPr>
            <w:r w:rsidRPr="00DC6274">
              <w:t>Damian</w:t>
            </w:r>
          </w:p>
        </w:tc>
        <w:tc>
          <w:tcPr>
            <w:tcW w:w="648" w:type="dxa"/>
          </w:tcPr>
          <w:p w14:paraId="123A6D20" w14:textId="657A9D5D" w:rsidR="002A3A60" w:rsidRPr="00DC6274" w:rsidRDefault="00A03A44" w:rsidP="00CA4486">
            <w:pPr>
              <w:jc w:val="center"/>
            </w:pPr>
            <w:r w:rsidRPr="00DC6274">
              <w:t>24</w:t>
            </w:r>
          </w:p>
        </w:tc>
      </w:tr>
      <w:tr w:rsidR="002A3A60" w:rsidRPr="00DC6274" w14:paraId="7AC05A3B" w14:textId="77777777" w:rsidTr="005117A0">
        <w:tc>
          <w:tcPr>
            <w:tcW w:w="4107" w:type="dxa"/>
          </w:tcPr>
          <w:p w14:paraId="15875C2E" w14:textId="31D1E709" w:rsidR="002A3A60" w:rsidRPr="00DC6274" w:rsidRDefault="00455718" w:rsidP="006D07D2">
            <w:pPr>
              <w:jc w:val="center"/>
            </w:pPr>
            <w:r w:rsidRPr="00DC6274">
              <w:lastRenderedPageBreak/>
              <w:t>com.cs4125.bookingapp.model</w:t>
            </w:r>
          </w:p>
        </w:tc>
        <w:tc>
          <w:tcPr>
            <w:tcW w:w="2803" w:type="dxa"/>
          </w:tcPr>
          <w:p w14:paraId="04E7FBF3" w14:textId="34E3252F" w:rsidR="002A3A60" w:rsidRPr="00DC6274" w:rsidRDefault="00A03A44" w:rsidP="006D07D2">
            <w:pPr>
              <w:jc w:val="center"/>
            </w:pPr>
            <w:r w:rsidRPr="00DC6274">
              <w:t>RouteFactory</w:t>
            </w:r>
          </w:p>
        </w:tc>
        <w:tc>
          <w:tcPr>
            <w:tcW w:w="1458" w:type="dxa"/>
          </w:tcPr>
          <w:p w14:paraId="52B94556" w14:textId="5733EE32" w:rsidR="002A3A60" w:rsidRPr="00DC6274" w:rsidRDefault="008A4E17" w:rsidP="006D07D2">
            <w:pPr>
              <w:jc w:val="center"/>
            </w:pPr>
            <w:r w:rsidRPr="00DC6274">
              <w:t>Damian</w:t>
            </w:r>
          </w:p>
        </w:tc>
        <w:tc>
          <w:tcPr>
            <w:tcW w:w="648" w:type="dxa"/>
          </w:tcPr>
          <w:p w14:paraId="28A5C697" w14:textId="3904A284" w:rsidR="002A3A60" w:rsidRPr="00DC6274" w:rsidRDefault="00A03A44" w:rsidP="006D07D2">
            <w:pPr>
              <w:jc w:val="center"/>
            </w:pPr>
            <w:r w:rsidRPr="00DC6274">
              <w:t>11</w:t>
            </w:r>
          </w:p>
        </w:tc>
      </w:tr>
      <w:tr w:rsidR="002A3A60" w:rsidRPr="00DC6274" w14:paraId="178F790E" w14:textId="77777777" w:rsidTr="005117A0">
        <w:tc>
          <w:tcPr>
            <w:tcW w:w="4107" w:type="dxa"/>
          </w:tcPr>
          <w:p w14:paraId="40527F4C" w14:textId="5C991E08" w:rsidR="002A3A60" w:rsidRPr="00DC6274" w:rsidRDefault="00455718" w:rsidP="006D07D2">
            <w:pPr>
              <w:jc w:val="center"/>
            </w:pPr>
            <w:r w:rsidRPr="00DC6274">
              <w:t>com.cs4125.bookingapp.model</w:t>
            </w:r>
          </w:p>
        </w:tc>
        <w:tc>
          <w:tcPr>
            <w:tcW w:w="2803" w:type="dxa"/>
          </w:tcPr>
          <w:p w14:paraId="37EA55CF" w14:textId="6C01C577" w:rsidR="002A3A60" w:rsidRPr="00DC6274" w:rsidRDefault="00A03A44" w:rsidP="006D07D2">
            <w:pPr>
              <w:jc w:val="center"/>
            </w:pPr>
            <w:r w:rsidRPr="00DC6274">
              <w:t>UserFactory</w:t>
            </w:r>
          </w:p>
        </w:tc>
        <w:tc>
          <w:tcPr>
            <w:tcW w:w="1458" w:type="dxa"/>
          </w:tcPr>
          <w:p w14:paraId="33EABFD1" w14:textId="613AA0EA" w:rsidR="002A3A60" w:rsidRPr="00DC6274" w:rsidRDefault="008A4E17" w:rsidP="006D07D2">
            <w:pPr>
              <w:jc w:val="center"/>
            </w:pPr>
            <w:r w:rsidRPr="00DC6274">
              <w:t>Damian</w:t>
            </w:r>
          </w:p>
        </w:tc>
        <w:tc>
          <w:tcPr>
            <w:tcW w:w="648" w:type="dxa"/>
          </w:tcPr>
          <w:p w14:paraId="4FCD71B1" w14:textId="5C488AFE" w:rsidR="002A3A60" w:rsidRPr="00DC6274" w:rsidRDefault="00A03A44" w:rsidP="006D07D2">
            <w:pPr>
              <w:jc w:val="center"/>
            </w:pPr>
            <w:r w:rsidRPr="00DC6274">
              <w:t>10</w:t>
            </w:r>
          </w:p>
        </w:tc>
      </w:tr>
      <w:tr w:rsidR="00B23B17" w:rsidRPr="00DC6274" w14:paraId="5ADC4E02" w14:textId="77777777" w:rsidTr="005117A0">
        <w:tc>
          <w:tcPr>
            <w:tcW w:w="4107" w:type="dxa"/>
          </w:tcPr>
          <w:p w14:paraId="64C61E98" w14:textId="2CD2AFA5" w:rsidR="005D27FD" w:rsidRPr="00DC6274" w:rsidRDefault="0064117B" w:rsidP="006D07D2">
            <w:pPr>
              <w:jc w:val="center"/>
            </w:pPr>
            <w:r w:rsidRPr="00DC6274">
              <w:t>com.cs4125.bookingapp.services.abstractFactory</w:t>
            </w:r>
          </w:p>
        </w:tc>
        <w:tc>
          <w:tcPr>
            <w:tcW w:w="2803" w:type="dxa"/>
          </w:tcPr>
          <w:p w14:paraId="1F908F9A" w14:textId="19B5B59D" w:rsidR="005D27FD" w:rsidRPr="00DC6274" w:rsidRDefault="007E29E1" w:rsidP="006D07D2">
            <w:pPr>
              <w:jc w:val="center"/>
            </w:pPr>
            <w:proofErr w:type="spellStart"/>
            <w:r w:rsidRPr="00DC6274">
              <w:t>AbstractCriteriaFactory</w:t>
            </w:r>
            <w:proofErr w:type="spellEnd"/>
          </w:p>
        </w:tc>
        <w:tc>
          <w:tcPr>
            <w:tcW w:w="1458" w:type="dxa"/>
          </w:tcPr>
          <w:p w14:paraId="07E1CD62" w14:textId="6679C194" w:rsidR="005D27FD" w:rsidRPr="00DC6274" w:rsidRDefault="005117A0" w:rsidP="006D07D2">
            <w:pPr>
              <w:jc w:val="center"/>
            </w:pPr>
            <w:r w:rsidRPr="00DC6274">
              <w:t>Damian</w:t>
            </w:r>
          </w:p>
        </w:tc>
        <w:tc>
          <w:tcPr>
            <w:tcW w:w="648" w:type="dxa"/>
          </w:tcPr>
          <w:p w14:paraId="7C90D22F" w14:textId="246F47A5" w:rsidR="005D27FD" w:rsidRPr="00DC6274" w:rsidRDefault="006D07D2" w:rsidP="006D07D2">
            <w:pPr>
              <w:jc w:val="center"/>
            </w:pPr>
            <w:r w:rsidRPr="00DC6274">
              <w:t>8</w:t>
            </w:r>
          </w:p>
        </w:tc>
      </w:tr>
      <w:tr w:rsidR="00B23B17" w:rsidRPr="00DC6274" w14:paraId="6A60C206" w14:textId="77777777" w:rsidTr="005117A0">
        <w:tc>
          <w:tcPr>
            <w:tcW w:w="4107" w:type="dxa"/>
          </w:tcPr>
          <w:p w14:paraId="65BB608C" w14:textId="283A5BC6" w:rsidR="005D27FD" w:rsidRPr="00DC6274" w:rsidRDefault="00C56B78" w:rsidP="006D07D2">
            <w:pPr>
              <w:jc w:val="center"/>
            </w:pPr>
            <w:r w:rsidRPr="00DC6274">
              <w:t>com.cs4125.bookingapp.services.abstractFactory</w:t>
            </w:r>
          </w:p>
        </w:tc>
        <w:tc>
          <w:tcPr>
            <w:tcW w:w="2803" w:type="dxa"/>
          </w:tcPr>
          <w:p w14:paraId="6073C315" w14:textId="56026582" w:rsidR="005D27FD" w:rsidRPr="00DC6274" w:rsidRDefault="007E29E1" w:rsidP="006D07D2">
            <w:pPr>
              <w:jc w:val="center"/>
            </w:pPr>
            <w:proofErr w:type="spellStart"/>
            <w:r w:rsidRPr="00DC6274">
              <w:t>ConnectionCriteriaFactory</w:t>
            </w:r>
            <w:proofErr w:type="spellEnd"/>
          </w:p>
        </w:tc>
        <w:tc>
          <w:tcPr>
            <w:tcW w:w="1458" w:type="dxa"/>
          </w:tcPr>
          <w:p w14:paraId="540FEFDE" w14:textId="457EA4D6" w:rsidR="005D27FD" w:rsidRPr="00DC6274" w:rsidRDefault="005117A0" w:rsidP="006D07D2">
            <w:pPr>
              <w:jc w:val="center"/>
            </w:pPr>
            <w:r w:rsidRPr="00DC6274">
              <w:t>Damian</w:t>
            </w:r>
          </w:p>
        </w:tc>
        <w:tc>
          <w:tcPr>
            <w:tcW w:w="648" w:type="dxa"/>
          </w:tcPr>
          <w:p w14:paraId="0271FF6E" w14:textId="45C66357" w:rsidR="005D27FD" w:rsidRPr="00DC6274" w:rsidRDefault="006D07D2" w:rsidP="006D07D2">
            <w:pPr>
              <w:jc w:val="center"/>
            </w:pPr>
            <w:r w:rsidRPr="00DC6274">
              <w:t>44</w:t>
            </w:r>
          </w:p>
        </w:tc>
      </w:tr>
      <w:tr w:rsidR="00B23B17" w:rsidRPr="00DC6274" w14:paraId="251C93AA" w14:textId="77777777" w:rsidTr="005117A0">
        <w:tc>
          <w:tcPr>
            <w:tcW w:w="4107" w:type="dxa"/>
          </w:tcPr>
          <w:p w14:paraId="70B1F881" w14:textId="61DF94C4" w:rsidR="005D27FD" w:rsidRPr="00DC6274" w:rsidRDefault="00C56B78" w:rsidP="006D07D2">
            <w:pPr>
              <w:jc w:val="center"/>
            </w:pPr>
            <w:r w:rsidRPr="00DC6274">
              <w:t>com.cs4125.bookingapp.services.abstractFactory</w:t>
            </w:r>
          </w:p>
        </w:tc>
        <w:tc>
          <w:tcPr>
            <w:tcW w:w="2803" w:type="dxa"/>
          </w:tcPr>
          <w:p w14:paraId="76975982" w14:textId="2C429302" w:rsidR="005D27FD" w:rsidRPr="00DC6274" w:rsidRDefault="007E29E1" w:rsidP="006D07D2">
            <w:pPr>
              <w:jc w:val="center"/>
            </w:pPr>
            <w:proofErr w:type="spellStart"/>
            <w:r w:rsidRPr="00DC6274">
              <w:t>CriteriaFactoryProducer</w:t>
            </w:r>
            <w:proofErr w:type="spellEnd"/>
          </w:p>
        </w:tc>
        <w:tc>
          <w:tcPr>
            <w:tcW w:w="1458" w:type="dxa"/>
          </w:tcPr>
          <w:p w14:paraId="2751B8C1" w14:textId="669FC2BE" w:rsidR="005D27FD" w:rsidRPr="00DC6274" w:rsidRDefault="005117A0" w:rsidP="006D07D2">
            <w:pPr>
              <w:jc w:val="center"/>
            </w:pPr>
            <w:r w:rsidRPr="00DC6274">
              <w:t>Damian</w:t>
            </w:r>
          </w:p>
        </w:tc>
        <w:tc>
          <w:tcPr>
            <w:tcW w:w="648" w:type="dxa"/>
          </w:tcPr>
          <w:p w14:paraId="05298694" w14:textId="685195D0" w:rsidR="005D27FD" w:rsidRPr="00DC6274" w:rsidRDefault="00712898" w:rsidP="006D07D2">
            <w:pPr>
              <w:jc w:val="center"/>
            </w:pPr>
            <w:r w:rsidRPr="00DC6274">
              <w:t>23</w:t>
            </w:r>
          </w:p>
        </w:tc>
      </w:tr>
      <w:tr w:rsidR="00B23B17" w:rsidRPr="00DC6274" w14:paraId="69EF35FF" w14:textId="77777777" w:rsidTr="005117A0">
        <w:tc>
          <w:tcPr>
            <w:tcW w:w="4107" w:type="dxa"/>
          </w:tcPr>
          <w:p w14:paraId="7BB384E1" w14:textId="595B1B3D" w:rsidR="005D27FD" w:rsidRPr="00DC6274" w:rsidRDefault="00C56B78" w:rsidP="006D07D2">
            <w:pPr>
              <w:jc w:val="center"/>
            </w:pPr>
            <w:r w:rsidRPr="00DC6274">
              <w:t>com.cs4125.bookingapp.services.abstractFactory</w:t>
            </w:r>
          </w:p>
        </w:tc>
        <w:tc>
          <w:tcPr>
            <w:tcW w:w="2803" w:type="dxa"/>
          </w:tcPr>
          <w:p w14:paraId="30FDAE6A" w14:textId="43FF7904" w:rsidR="005D27FD" w:rsidRPr="00DC6274" w:rsidRDefault="007E29E1" w:rsidP="006D07D2">
            <w:pPr>
              <w:jc w:val="center"/>
            </w:pPr>
            <w:proofErr w:type="spellStart"/>
            <w:r w:rsidRPr="00DC6274">
              <w:t>RouteCriteriaFactory</w:t>
            </w:r>
            <w:proofErr w:type="spellEnd"/>
          </w:p>
        </w:tc>
        <w:tc>
          <w:tcPr>
            <w:tcW w:w="1458" w:type="dxa"/>
          </w:tcPr>
          <w:p w14:paraId="0F18E9F5" w14:textId="19FEECB6" w:rsidR="005D27FD" w:rsidRPr="00DC6274" w:rsidRDefault="005117A0" w:rsidP="006D07D2">
            <w:pPr>
              <w:jc w:val="center"/>
            </w:pPr>
            <w:r w:rsidRPr="00DC6274">
              <w:t>Damian</w:t>
            </w:r>
          </w:p>
        </w:tc>
        <w:tc>
          <w:tcPr>
            <w:tcW w:w="648" w:type="dxa"/>
          </w:tcPr>
          <w:p w14:paraId="49D4207D" w14:textId="55259E34" w:rsidR="005D27FD" w:rsidRPr="00DC6274" w:rsidRDefault="00712898" w:rsidP="006D07D2">
            <w:pPr>
              <w:jc w:val="center"/>
            </w:pPr>
            <w:r w:rsidRPr="00DC6274">
              <w:t>23</w:t>
            </w:r>
          </w:p>
        </w:tc>
      </w:tr>
      <w:tr w:rsidR="00B23B17" w:rsidRPr="00DC6274" w14:paraId="4FDF51AE" w14:textId="77777777" w:rsidTr="005117A0">
        <w:tc>
          <w:tcPr>
            <w:tcW w:w="4107" w:type="dxa"/>
          </w:tcPr>
          <w:p w14:paraId="6069DE51" w14:textId="178E70ED" w:rsidR="005D27FD" w:rsidRPr="00DC6274" w:rsidRDefault="007B56F3" w:rsidP="006D07D2">
            <w:pPr>
              <w:jc w:val="center"/>
            </w:pPr>
            <w:r w:rsidRPr="00DC6274">
              <w:t>com.cs4125.bookingapp.services.commandDiscount</w:t>
            </w:r>
          </w:p>
        </w:tc>
        <w:tc>
          <w:tcPr>
            <w:tcW w:w="2803" w:type="dxa"/>
          </w:tcPr>
          <w:p w14:paraId="5882BD0A" w14:textId="2BF4B899" w:rsidR="005D27FD" w:rsidRPr="00DC6274" w:rsidRDefault="007B56F3" w:rsidP="006D07D2">
            <w:pPr>
              <w:jc w:val="center"/>
            </w:pPr>
            <w:proofErr w:type="spellStart"/>
            <w:r w:rsidRPr="00DC6274">
              <w:t>ApplyAllDiscounts</w:t>
            </w:r>
            <w:proofErr w:type="spellEnd"/>
          </w:p>
        </w:tc>
        <w:tc>
          <w:tcPr>
            <w:tcW w:w="1458" w:type="dxa"/>
          </w:tcPr>
          <w:p w14:paraId="2A9B0CE3" w14:textId="63CBB4FE" w:rsidR="005D27FD" w:rsidRPr="00DC6274" w:rsidRDefault="005117A0" w:rsidP="006D07D2">
            <w:pPr>
              <w:jc w:val="center"/>
            </w:pPr>
            <w:r w:rsidRPr="00DC6274">
              <w:t>Damian</w:t>
            </w:r>
          </w:p>
        </w:tc>
        <w:tc>
          <w:tcPr>
            <w:tcW w:w="648" w:type="dxa"/>
          </w:tcPr>
          <w:p w14:paraId="194A3BA8" w14:textId="0662E043" w:rsidR="005D27FD" w:rsidRPr="00DC6274" w:rsidRDefault="00712898" w:rsidP="006D07D2">
            <w:pPr>
              <w:jc w:val="center"/>
            </w:pPr>
            <w:r w:rsidRPr="00DC6274">
              <w:t>28</w:t>
            </w:r>
          </w:p>
        </w:tc>
      </w:tr>
      <w:tr w:rsidR="00B23B17" w:rsidRPr="00DC6274" w14:paraId="535980F0" w14:textId="77777777" w:rsidTr="005117A0">
        <w:tc>
          <w:tcPr>
            <w:tcW w:w="4107" w:type="dxa"/>
          </w:tcPr>
          <w:p w14:paraId="0D6D9CA5" w14:textId="7A48E0B6" w:rsidR="005D27FD" w:rsidRPr="00DC6274" w:rsidRDefault="007B56F3" w:rsidP="006D07D2">
            <w:pPr>
              <w:jc w:val="center"/>
            </w:pPr>
            <w:r w:rsidRPr="00DC6274">
              <w:t>com.cs4125.bookingapp.services.commandDiscount</w:t>
            </w:r>
          </w:p>
        </w:tc>
        <w:tc>
          <w:tcPr>
            <w:tcW w:w="2803" w:type="dxa"/>
          </w:tcPr>
          <w:p w14:paraId="411F306C" w14:textId="37792178" w:rsidR="005D27FD" w:rsidRPr="00DC6274" w:rsidRDefault="007B56F3" w:rsidP="006D07D2">
            <w:pPr>
              <w:jc w:val="center"/>
            </w:pPr>
            <w:proofErr w:type="spellStart"/>
            <w:r w:rsidRPr="00DC6274">
              <w:t>ApplyDiscount</w:t>
            </w:r>
            <w:proofErr w:type="spellEnd"/>
          </w:p>
        </w:tc>
        <w:tc>
          <w:tcPr>
            <w:tcW w:w="1458" w:type="dxa"/>
          </w:tcPr>
          <w:p w14:paraId="649167D7" w14:textId="18EB5AEE" w:rsidR="005D27FD" w:rsidRPr="00DC6274" w:rsidRDefault="005117A0" w:rsidP="006D07D2">
            <w:pPr>
              <w:jc w:val="center"/>
            </w:pPr>
            <w:r w:rsidRPr="00DC6274">
              <w:t>Damian</w:t>
            </w:r>
          </w:p>
        </w:tc>
        <w:tc>
          <w:tcPr>
            <w:tcW w:w="648" w:type="dxa"/>
          </w:tcPr>
          <w:p w14:paraId="39497D52" w14:textId="751CF0FE" w:rsidR="005D27FD" w:rsidRPr="00DC6274" w:rsidRDefault="00712898" w:rsidP="006D07D2">
            <w:pPr>
              <w:jc w:val="center"/>
            </w:pPr>
            <w:r w:rsidRPr="00DC6274">
              <w:t>20</w:t>
            </w:r>
          </w:p>
        </w:tc>
      </w:tr>
      <w:tr w:rsidR="00B23B17" w:rsidRPr="00DC6274" w14:paraId="0F11FD21" w14:textId="77777777" w:rsidTr="005117A0">
        <w:tc>
          <w:tcPr>
            <w:tcW w:w="4107" w:type="dxa"/>
          </w:tcPr>
          <w:p w14:paraId="22A69CA7" w14:textId="58E1AC8A" w:rsidR="005D27FD" w:rsidRPr="00DC6274" w:rsidRDefault="007B56F3" w:rsidP="006D07D2">
            <w:pPr>
              <w:jc w:val="center"/>
            </w:pPr>
            <w:r w:rsidRPr="00DC6274">
              <w:t>com.cs4125.bookingapp.services.commandDiscount</w:t>
            </w:r>
          </w:p>
        </w:tc>
        <w:tc>
          <w:tcPr>
            <w:tcW w:w="2803" w:type="dxa"/>
          </w:tcPr>
          <w:p w14:paraId="6CD47BDF" w14:textId="397B81A5" w:rsidR="005D27FD" w:rsidRPr="00DC6274" w:rsidRDefault="007B56F3" w:rsidP="006D07D2">
            <w:pPr>
              <w:jc w:val="center"/>
            </w:pPr>
            <w:proofErr w:type="spellStart"/>
            <w:r w:rsidRPr="00DC6274">
              <w:t>DiscountContext</w:t>
            </w:r>
            <w:proofErr w:type="spellEnd"/>
          </w:p>
        </w:tc>
        <w:tc>
          <w:tcPr>
            <w:tcW w:w="1458" w:type="dxa"/>
          </w:tcPr>
          <w:p w14:paraId="2EA1059C" w14:textId="180C0A18" w:rsidR="005D27FD" w:rsidRPr="00DC6274" w:rsidRDefault="005117A0" w:rsidP="006D07D2">
            <w:pPr>
              <w:jc w:val="center"/>
            </w:pPr>
            <w:r w:rsidRPr="00DC6274">
              <w:t>Damian</w:t>
            </w:r>
          </w:p>
        </w:tc>
        <w:tc>
          <w:tcPr>
            <w:tcW w:w="648" w:type="dxa"/>
          </w:tcPr>
          <w:p w14:paraId="72610537" w14:textId="6FE371DC" w:rsidR="005D27FD" w:rsidRPr="00DC6274" w:rsidRDefault="00712898" w:rsidP="006D07D2">
            <w:pPr>
              <w:jc w:val="center"/>
            </w:pPr>
            <w:r w:rsidRPr="00DC6274">
              <w:t>36</w:t>
            </w:r>
          </w:p>
        </w:tc>
      </w:tr>
      <w:tr w:rsidR="00B23B17" w:rsidRPr="00DC6274" w14:paraId="7B6D368D" w14:textId="77777777" w:rsidTr="005117A0">
        <w:tc>
          <w:tcPr>
            <w:tcW w:w="4107" w:type="dxa"/>
          </w:tcPr>
          <w:p w14:paraId="3A2C19AC" w14:textId="64A50A44" w:rsidR="005D27FD" w:rsidRPr="00DC6274" w:rsidRDefault="007B56F3" w:rsidP="006D07D2">
            <w:pPr>
              <w:jc w:val="center"/>
            </w:pPr>
            <w:r w:rsidRPr="00DC6274">
              <w:t>com.cs4125.bookingapp.services.commandDiscount</w:t>
            </w:r>
          </w:p>
        </w:tc>
        <w:tc>
          <w:tcPr>
            <w:tcW w:w="2803" w:type="dxa"/>
          </w:tcPr>
          <w:p w14:paraId="48E1BE51" w14:textId="0EBF8FB0" w:rsidR="005D27FD" w:rsidRPr="00DC6274" w:rsidRDefault="00562D98" w:rsidP="006D07D2">
            <w:pPr>
              <w:jc w:val="center"/>
            </w:pPr>
            <w:proofErr w:type="spellStart"/>
            <w:r w:rsidRPr="00DC6274">
              <w:t>DiscountInvoker</w:t>
            </w:r>
            <w:proofErr w:type="spellEnd"/>
          </w:p>
        </w:tc>
        <w:tc>
          <w:tcPr>
            <w:tcW w:w="1458" w:type="dxa"/>
          </w:tcPr>
          <w:p w14:paraId="174EF34F" w14:textId="20EC05F3" w:rsidR="005D27FD" w:rsidRPr="00DC6274" w:rsidRDefault="005117A0" w:rsidP="006D07D2">
            <w:pPr>
              <w:jc w:val="center"/>
            </w:pPr>
            <w:r w:rsidRPr="00DC6274">
              <w:t>Damian</w:t>
            </w:r>
          </w:p>
        </w:tc>
        <w:tc>
          <w:tcPr>
            <w:tcW w:w="648" w:type="dxa"/>
          </w:tcPr>
          <w:p w14:paraId="4AD8D4EC" w14:textId="60397282" w:rsidR="005D27FD" w:rsidRPr="00DC6274" w:rsidRDefault="00712898" w:rsidP="006D07D2">
            <w:pPr>
              <w:jc w:val="center"/>
            </w:pPr>
            <w:r w:rsidRPr="00DC6274">
              <w:t>17</w:t>
            </w:r>
          </w:p>
        </w:tc>
      </w:tr>
      <w:tr w:rsidR="00B23B17" w:rsidRPr="00DC6274" w14:paraId="2EEDDC86" w14:textId="77777777" w:rsidTr="005117A0">
        <w:tc>
          <w:tcPr>
            <w:tcW w:w="4107" w:type="dxa"/>
          </w:tcPr>
          <w:p w14:paraId="3AAEDD91" w14:textId="2A87AE44" w:rsidR="005D27FD" w:rsidRPr="00DC6274" w:rsidRDefault="007B56F3" w:rsidP="006D07D2">
            <w:pPr>
              <w:jc w:val="center"/>
            </w:pPr>
            <w:r w:rsidRPr="00DC6274">
              <w:t>com.cs4125.bookingapp.services.commandDiscount</w:t>
            </w:r>
          </w:p>
        </w:tc>
        <w:tc>
          <w:tcPr>
            <w:tcW w:w="2803" w:type="dxa"/>
          </w:tcPr>
          <w:p w14:paraId="6176D69F" w14:textId="3450E3B4" w:rsidR="005D27FD" w:rsidRPr="00DC6274" w:rsidRDefault="00562D98" w:rsidP="006D07D2">
            <w:pPr>
              <w:jc w:val="center"/>
            </w:pPr>
            <w:proofErr w:type="spellStart"/>
            <w:r w:rsidRPr="00DC6274">
              <w:t>DiscountOperation</w:t>
            </w:r>
            <w:proofErr w:type="spellEnd"/>
          </w:p>
        </w:tc>
        <w:tc>
          <w:tcPr>
            <w:tcW w:w="1458" w:type="dxa"/>
          </w:tcPr>
          <w:p w14:paraId="27146E86" w14:textId="19ACFCD8" w:rsidR="005D27FD" w:rsidRPr="00DC6274" w:rsidRDefault="005117A0" w:rsidP="006D07D2">
            <w:pPr>
              <w:jc w:val="center"/>
            </w:pPr>
            <w:r w:rsidRPr="00DC6274">
              <w:t>Damian</w:t>
            </w:r>
          </w:p>
        </w:tc>
        <w:tc>
          <w:tcPr>
            <w:tcW w:w="648" w:type="dxa"/>
          </w:tcPr>
          <w:p w14:paraId="55E0DF93" w14:textId="7D6DC237" w:rsidR="005D27FD" w:rsidRPr="00DC6274" w:rsidRDefault="00712898" w:rsidP="006D07D2">
            <w:pPr>
              <w:jc w:val="center"/>
            </w:pPr>
            <w:r w:rsidRPr="00DC6274">
              <w:t>6</w:t>
            </w:r>
          </w:p>
        </w:tc>
      </w:tr>
      <w:tr w:rsidR="00B23B17" w:rsidRPr="00DC6274" w14:paraId="7AB47557" w14:textId="77777777" w:rsidTr="005117A0">
        <w:tc>
          <w:tcPr>
            <w:tcW w:w="4107" w:type="dxa"/>
          </w:tcPr>
          <w:p w14:paraId="1EC492B2" w14:textId="12A86B82" w:rsidR="005D27FD" w:rsidRPr="00DC6274" w:rsidRDefault="00562D98" w:rsidP="006D07D2">
            <w:pPr>
              <w:jc w:val="center"/>
            </w:pPr>
            <w:r w:rsidRPr="00DC6274">
              <w:t>com.cs4125.bookingapp.services.criteria</w:t>
            </w:r>
          </w:p>
        </w:tc>
        <w:tc>
          <w:tcPr>
            <w:tcW w:w="2803" w:type="dxa"/>
          </w:tcPr>
          <w:p w14:paraId="763C6CD6" w14:textId="3B1D6E8C" w:rsidR="005D27FD" w:rsidRPr="00DC6274" w:rsidRDefault="00634B14" w:rsidP="006D07D2">
            <w:pPr>
              <w:jc w:val="center"/>
            </w:pPr>
            <w:proofErr w:type="spellStart"/>
            <w:r w:rsidRPr="00DC6274">
              <w:t>AndCriteria</w:t>
            </w:r>
            <w:proofErr w:type="spellEnd"/>
          </w:p>
        </w:tc>
        <w:tc>
          <w:tcPr>
            <w:tcW w:w="1458" w:type="dxa"/>
          </w:tcPr>
          <w:p w14:paraId="07283419" w14:textId="3BD04FC8" w:rsidR="005D27FD" w:rsidRPr="00DC6274" w:rsidRDefault="005117A0" w:rsidP="006D07D2">
            <w:pPr>
              <w:jc w:val="center"/>
            </w:pPr>
            <w:r w:rsidRPr="00DC6274">
              <w:t>Darragh</w:t>
            </w:r>
          </w:p>
        </w:tc>
        <w:tc>
          <w:tcPr>
            <w:tcW w:w="648" w:type="dxa"/>
          </w:tcPr>
          <w:p w14:paraId="2C635B5B" w14:textId="28D96D5D" w:rsidR="005D27FD" w:rsidRPr="00DC6274" w:rsidRDefault="00D8469D" w:rsidP="006D07D2">
            <w:pPr>
              <w:jc w:val="center"/>
            </w:pPr>
            <w:r w:rsidRPr="00DC6274">
              <w:t>24</w:t>
            </w:r>
          </w:p>
        </w:tc>
      </w:tr>
      <w:tr w:rsidR="00B23B17" w:rsidRPr="00DC6274" w14:paraId="0D6E35F7" w14:textId="77777777" w:rsidTr="005117A0">
        <w:tc>
          <w:tcPr>
            <w:tcW w:w="4107" w:type="dxa"/>
          </w:tcPr>
          <w:p w14:paraId="5AE87030" w14:textId="2BCCD564" w:rsidR="005D27FD" w:rsidRPr="00DC6274" w:rsidRDefault="00562D98" w:rsidP="006D07D2">
            <w:pPr>
              <w:jc w:val="center"/>
            </w:pPr>
            <w:r w:rsidRPr="00DC6274">
              <w:t>com.cs4125.bookingapp.services.criteria</w:t>
            </w:r>
          </w:p>
        </w:tc>
        <w:tc>
          <w:tcPr>
            <w:tcW w:w="2803" w:type="dxa"/>
          </w:tcPr>
          <w:p w14:paraId="2224CACA" w14:textId="569C00E0" w:rsidR="005D27FD" w:rsidRPr="00DC6274" w:rsidRDefault="00634B14" w:rsidP="006D07D2">
            <w:pPr>
              <w:jc w:val="center"/>
            </w:pPr>
            <w:proofErr w:type="spellStart"/>
            <w:r w:rsidRPr="00DC6274">
              <w:t>BikeCriteria</w:t>
            </w:r>
            <w:proofErr w:type="spellEnd"/>
          </w:p>
        </w:tc>
        <w:tc>
          <w:tcPr>
            <w:tcW w:w="1458" w:type="dxa"/>
          </w:tcPr>
          <w:p w14:paraId="788469B1" w14:textId="0E7FC828" w:rsidR="005D27FD" w:rsidRPr="00DC6274" w:rsidRDefault="005117A0" w:rsidP="006D07D2">
            <w:pPr>
              <w:jc w:val="center"/>
            </w:pPr>
            <w:r w:rsidRPr="00DC6274">
              <w:t>Darragh</w:t>
            </w:r>
          </w:p>
        </w:tc>
        <w:tc>
          <w:tcPr>
            <w:tcW w:w="648" w:type="dxa"/>
          </w:tcPr>
          <w:p w14:paraId="0AD7A1FE" w14:textId="57B1D3A2" w:rsidR="005D27FD" w:rsidRPr="00DC6274" w:rsidRDefault="00D8469D" w:rsidP="006D07D2">
            <w:pPr>
              <w:jc w:val="center"/>
            </w:pPr>
            <w:r w:rsidRPr="00DC6274">
              <w:t>23</w:t>
            </w:r>
          </w:p>
        </w:tc>
      </w:tr>
      <w:tr w:rsidR="00B23B17" w:rsidRPr="00DC6274" w14:paraId="2002EDF8" w14:textId="77777777" w:rsidTr="005117A0">
        <w:tc>
          <w:tcPr>
            <w:tcW w:w="4107" w:type="dxa"/>
          </w:tcPr>
          <w:p w14:paraId="4CF5443A" w14:textId="6C23209D" w:rsidR="005D27FD" w:rsidRPr="00DC6274" w:rsidRDefault="00562D98" w:rsidP="006D07D2">
            <w:pPr>
              <w:jc w:val="center"/>
            </w:pPr>
            <w:r w:rsidRPr="00DC6274">
              <w:t>com.cs4125.bookingapp.services.criteria</w:t>
            </w:r>
          </w:p>
        </w:tc>
        <w:tc>
          <w:tcPr>
            <w:tcW w:w="2803" w:type="dxa"/>
          </w:tcPr>
          <w:p w14:paraId="784744C0" w14:textId="18E0C2D1" w:rsidR="005D27FD" w:rsidRPr="00DC6274" w:rsidRDefault="00634B14" w:rsidP="006D07D2">
            <w:pPr>
              <w:jc w:val="center"/>
            </w:pPr>
            <w:proofErr w:type="spellStart"/>
            <w:r w:rsidRPr="00DC6274">
              <w:t>BusCriteria</w:t>
            </w:r>
            <w:proofErr w:type="spellEnd"/>
          </w:p>
        </w:tc>
        <w:tc>
          <w:tcPr>
            <w:tcW w:w="1458" w:type="dxa"/>
          </w:tcPr>
          <w:p w14:paraId="6125783A" w14:textId="4B941D97" w:rsidR="005D27FD" w:rsidRPr="00DC6274" w:rsidRDefault="005117A0" w:rsidP="006D07D2">
            <w:pPr>
              <w:jc w:val="center"/>
            </w:pPr>
            <w:r w:rsidRPr="00DC6274">
              <w:t>Darragh</w:t>
            </w:r>
          </w:p>
        </w:tc>
        <w:tc>
          <w:tcPr>
            <w:tcW w:w="648" w:type="dxa"/>
          </w:tcPr>
          <w:p w14:paraId="75823A49" w14:textId="0D8FA308" w:rsidR="005D27FD" w:rsidRPr="00DC6274" w:rsidRDefault="00D8469D" w:rsidP="006D07D2">
            <w:pPr>
              <w:jc w:val="center"/>
            </w:pPr>
            <w:r w:rsidRPr="00DC6274">
              <w:t>25</w:t>
            </w:r>
          </w:p>
        </w:tc>
      </w:tr>
      <w:tr w:rsidR="00B23B17" w:rsidRPr="00DC6274" w14:paraId="56CFECC9" w14:textId="77777777" w:rsidTr="005117A0">
        <w:tc>
          <w:tcPr>
            <w:tcW w:w="4107" w:type="dxa"/>
          </w:tcPr>
          <w:p w14:paraId="3F7E9FEE" w14:textId="1AA70539" w:rsidR="005D27FD" w:rsidRPr="00DC6274" w:rsidRDefault="00562D98" w:rsidP="006D07D2">
            <w:pPr>
              <w:jc w:val="center"/>
            </w:pPr>
            <w:r w:rsidRPr="00DC6274">
              <w:t>com.cs4125.bookingapp.services.criteria</w:t>
            </w:r>
          </w:p>
        </w:tc>
        <w:tc>
          <w:tcPr>
            <w:tcW w:w="2803" w:type="dxa"/>
          </w:tcPr>
          <w:p w14:paraId="77CA3756" w14:textId="155F3A7E" w:rsidR="005D27FD" w:rsidRPr="00DC6274" w:rsidRDefault="00634B14" w:rsidP="006D07D2">
            <w:pPr>
              <w:jc w:val="center"/>
            </w:pPr>
            <w:proofErr w:type="spellStart"/>
            <w:r w:rsidRPr="00DC6274">
              <w:t>CarCriteria</w:t>
            </w:r>
            <w:proofErr w:type="spellEnd"/>
          </w:p>
        </w:tc>
        <w:tc>
          <w:tcPr>
            <w:tcW w:w="1458" w:type="dxa"/>
          </w:tcPr>
          <w:p w14:paraId="23B9E231" w14:textId="0C3FFCF4" w:rsidR="005D27FD" w:rsidRPr="00DC6274" w:rsidRDefault="005117A0" w:rsidP="006D07D2">
            <w:pPr>
              <w:jc w:val="center"/>
            </w:pPr>
            <w:r w:rsidRPr="00DC6274">
              <w:t>Darragh</w:t>
            </w:r>
          </w:p>
        </w:tc>
        <w:tc>
          <w:tcPr>
            <w:tcW w:w="648" w:type="dxa"/>
          </w:tcPr>
          <w:p w14:paraId="2D2746B2" w14:textId="5007CC24" w:rsidR="005D27FD" w:rsidRPr="00DC6274" w:rsidRDefault="00D8469D" w:rsidP="006D07D2">
            <w:pPr>
              <w:jc w:val="center"/>
            </w:pPr>
            <w:r w:rsidRPr="00DC6274">
              <w:t>23</w:t>
            </w:r>
          </w:p>
        </w:tc>
      </w:tr>
      <w:tr w:rsidR="00B23B17" w:rsidRPr="00DC6274" w14:paraId="0B5346FA" w14:textId="77777777" w:rsidTr="005117A0">
        <w:tc>
          <w:tcPr>
            <w:tcW w:w="4107" w:type="dxa"/>
          </w:tcPr>
          <w:p w14:paraId="466B995D" w14:textId="14801BA0" w:rsidR="005D27FD" w:rsidRPr="00DC6274" w:rsidRDefault="00562D98" w:rsidP="006D07D2">
            <w:pPr>
              <w:jc w:val="center"/>
            </w:pPr>
            <w:r w:rsidRPr="00DC6274">
              <w:t>com.cs4125.bookingapp.services.criteria</w:t>
            </w:r>
          </w:p>
        </w:tc>
        <w:tc>
          <w:tcPr>
            <w:tcW w:w="2803" w:type="dxa"/>
          </w:tcPr>
          <w:p w14:paraId="28E7655F" w14:textId="449F00E2" w:rsidR="005D27FD" w:rsidRPr="00DC6274" w:rsidRDefault="00634B14" w:rsidP="006D07D2">
            <w:pPr>
              <w:jc w:val="center"/>
            </w:pPr>
            <w:r w:rsidRPr="00DC6274">
              <w:t>Criteria</w:t>
            </w:r>
          </w:p>
        </w:tc>
        <w:tc>
          <w:tcPr>
            <w:tcW w:w="1458" w:type="dxa"/>
          </w:tcPr>
          <w:p w14:paraId="5028A628" w14:textId="0DD7E0FB" w:rsidR="005D27FD" w:rsidRPr="00DC6274" w:rsidRDefault="005117A0" w:rsidP="006D07D2">
            <w:pPr>
              <w:jc w:val="center"/>
            </w:pPr>
            <w:r w:rsidRPr="00DC6274">
              <w:t>Darragh</w:t>
            </w:r>
          </w:p>
        </w:tc>
        <w:tc>
          <w:tcPr>
            <w:tcW w:w="648" w:type="dxa"/>
          </w:tcPr>
          <w:p w14:paraId="427B32A9" w14:textId="562F5958" w:rsidR="005D27FD" w:rsidRPr="00DC6274" w:rsidRDefault="00D8469D" w:rsidP="006D07D2">
            <w:pPr>
              <w:jc w:val="center"/>
            </w:pPr>
            <w:r w:rsidRPr="00DC6274">
              <w:t>8</w:t>
            </w:r>
          </w:p>
        </w:tc>
      </w:tr>
      <w:tr w:rsidR="00B23B17" w:rsidRPr="00DC6274" w14:paraId="582B8A03" w14:textId="77777777" w:rsidTr="005117A0">
        <w:tc>
          <w:tcPr>
            <w:tcW w:w="4107" w:type="dxa"/>
          </w:tcPr>
          <w:p w14:paraId="35AD10DB" w14:textId="11B07A48" w:rsidR="005D27FD" w:rsidRPr="00DC6274" w:rsidRDefault="00562D98" w:rsidP="006D07D2">
            <w:pPr>
              <w:jc w:val="center"/>
            </w:pPr>
            <w:r w:rsidRPr="00DC6274">
              <w:t>com.cs4125.bookingapp.services.criteria</w:t>
            </w:r>
          </w:p>
        </w:tc>
        <w:tc>
          <w:tcPr>
            <w:tcW w:w="2803" w:type="dxa"/>
          </w:tcPr>
          <w:p w14:paraId="4B6C6BAA" w14:textId="11747FE5" w:rsidR="005D27FD" w:rsidRPr="00DC6274" w:rsidRDefault="00634B14" w:rsidP="006D07D2">
            <w:pPr>
              <w:jc w:val="center"/>
            </w:pPr>
            <w:proofErr w:type="spellStart"/>
            <w:r w:rsidRPr="00DC6274">
              <w:t>OrCriteria</w:t>
            </w:r>
            <w:proofErr w:type="spellEnd"/>
          </w:p>
        </w:tc>
        <w:tc>
          <w:tcPr>
            <w:tcW w:w="1458" w:type="dxa"/>
          </w:tcPr>
          <w:p w14:paraId="196B24E3" w14:textId="2DDEA379" w:rsidR="005D27FD" w:rsidRPr="00DC6274" w:rsidRDefault="005117A0" w:rsidP="006D07D2">
            <w:pPr>
              <w:jc w:val="center"/>
            </w:pPr>
            <w:r w:rsidRPr="00DC6274">
              <w:t>Darragh</w:t>
            </w:r>
          </w:p>
        </w:tc>
        <w:tc>
          <w:tcPr>
            <w:tcW w:w="648" w:type="dxa"/>
          </w:tcPr>
          <w:p w14:paraId="3E72E0EC" w14:textId="57B0BEAE" w:rsidR="005D27FD" w:rsidRPr="00DC6274" w:rsidRDefault="00D8469D" w:rsidP="006D07D2">
            <w:pPr>
              <w:jc w:val="center"/>
            </w:pPr>
            <w:r w:rsidRPr="00DC6274">
              <w:t>29</w:t>
            </w:r>
          </w:p>
        </w:tc>
      </w:tr>
      <w:tr w:rsidR="00B23B17" w:rsidRPr="00DC6274" w14:paraId="32DC5D9C" w14:textId="77777777" w:rsidTr="005117A0">
        <w:tc>
          <w:tcPr>
            <w:tcW w:w="4107" w:type="dxa"/>
          </w:tcPr>
          <w:p w14:paraId="29A3EE08" w14:textId="3A4FD5A0" w:rsidR="005D27FD" w:rsidRPr="00DC6274" w:rsidRDefault="00562D98" w:rsidP="006D07D2">
            <w:pPr>
              <w:jc w:val="center"/>
            </w:pPr>
            <w:r w:rsidRPr="00DC6274">
              <w:t>com.cs4125.bookingapp.services.criteria</w:t>
            </w:r>
          </w:p>
        </w:tc>
        <w:tc>
          <w:tcPr>
            <w:tcW w:w="2803" w:type="dxa"/>
          </w:tcPr>
          <w:p w14:paraId="10EF69B9" w14:textId="0AAF1E42" w:rsidR="005D27FD" w:rsidRPr="00DC6274" w:rsidRDefault="00634B14" w:rsidP="006D07D2">
            <w:pPr>
              <w:jc w:val="center"/>
            </w:pPr>
            <w:proofErr w:type="spellStart"/>
            <w:r w:rsidRPr="00DC6274">
              <w:t>PlaneCriteria</w:t>
            </w:r>
            <w:proofErr w:type="spellEnd"/>
          </w:p>
        </w:tc>
        <w:tc>
          <w:tcPr>
            <w:tcW w:w="1458" w:type="dxa"/>
          </w:tcPr>
          <w:p w14:paraId="4BB79641" w14:textId="51322BD4" w:rsidR="005D27FD" w:rsidRPr="00DC6274" w:rsidRDefault="005117A0" w:rsidP="006D07D2">
            <w:pPr>
              <w:jc w:val="center"/>
            </w:pPr>
            <w:r w:rsidRPr="00DC6274">
              <w:t>Darragh</w:t>
            </w:r>
          </w:p>
        </w:tc>
        <w:tc>
          <w:tcPr>
            <w:tcW w:w="648" w:type="dxa"/>
          </w:tcPr>
          <w:p w14:paraId="5D0C105B" w14:textId="5A406ACE" w:rsidR="005D27FD" w:rsidRPr="00DC6274" w:rsidRDefault="00D8469D" w:rsidP="006D07D2">
            <w:pPr>
              <w:jc w:val="center"/>
            </w:pPr>
            <w:r w:rsidRPr="00DC6274">
              <w:t>23</w:t>
            </w:r>
          </w:p>
        </w:tc>
      </w:tr>
      <w:tr w:rsidR="00B23B17" w:rsidRPr="00DC6274" w14:paraId="28001185" w14:textId="77777777" w:rsidTr="005117A0">
        <w:tc>
          <w:tcPr>
            <w:tcW w:w="4107" w:type="dxa"/>
          </w:tcPr>
          <w:p w14:paraId="77305638" w14:textId="23C3412E" w:rsidR="005D27FD" w:rsidRPr="00DC6274" w:rsidRDefault="00562D98" w:rsidP="006D07D2">
            <w:pPr>
              <w:jc w:val="center"/>
            </w:pPr>
            <w:r w:rsidRPr="00DC6274">
              <w:t>com.cs4125.bookingapp.services.criteria</w:t>
            </w:r>
          </w:p>
        </w:tc>
        <w:tc>
          <w:tcPr>
            <w:tcW w:w="2803" w:type="dxa"/>
          </w:tcPr>
          <w:p w14:paraId="14688CE5" w14:textId="0E726AA1" w:rsidR="005D27FD" w:rsidRPr="00DC6274" w:rsidRDefault="00634B14" w:rsidP="006D07D2">
            <w:pPr>
              <w:jc w:val="center"/>
            </w:pPr>
            <w:proofErr w:type="spellStart"/>
            <w:r w:rsidRPr="00DC6274">
              <w:t>TaxiCriteria</w:t>
            </w:r>
            <w:proofErr w:type="spellEnd"/>
          </w:p>
        </w:tc>
        <w:tc>
          <w:tcPr>
            <w:tcW w:w="1458" w:type="dxa"/>
          </w:tcPr>
          <w:p w14:paraId="09F1EC0F" w14:textId="0CC839D0" w:rsidR="005D27FD" w:rsidRPr="00DC6274" w:rsidRDefault="005117A0" w:rsidP="006D07D2">
            <w:pPr>
              <w:jc w:val="center"/>
            </w:pPr>
            <w:r w:rsidRPr="00DC6274">
              <w:t>Darragh</w:t>
            </w:r>
          </w:p>
        </w:tc>
        <w:tc>
          <w:tcPr>
            <w:tcW w:w="648" w:type="dxa"/>
          </w:tcPr>
          <w:p w14:paraId="20F9BE23" w14:textId="77B515F3" w:rsidR="005D27FD" w:rsidRPr="00DC6274" w:rsidRDefault="00D8469D" w:rsidP="006D07D2">
            <w:pPr>
              <w:jc w:val="center"/>
            </w:pPr>
            <w:r w:rsidRPr="00DC6274">
              <w:t>24</w:t>
            </w:r>
          </w:p>
        </w:tc>
      </w:tr>
      <w:tr w:rsidR="00B23B17" w:rsidRPr="00DC6274" w14:paraId="52531B1A" w14:textId="77777777" w:rsidTr="005117A0">
        <w:tc>
          <w:tcPr>
            <w:tcW w:w="4107" w:type="dxa"/>
          </w:tcPr>
          <w:p w14:paraId="18F0CC7D" w14:textId="14A84453" w:rsidR="005D27FD" w:rsidRPr="00DC6274" w:rsidRDefault="00562D98" w:rsidP="006D07D2">
            <w:pPr>
              <w:jc w:val="center"/>
            </w:pPr>
            <w:r w:rsidRPr="00DC6274">
              <w:t>com.cs4125.bookingapp.services.criteria</w:t>
            </w:r>
          </w:p>
        </w:tc>
        <w:tc>
          <w:tcPr>
            <w:tcW w:w="2803" w:type="dxa"/>
          </w:tcPr>
          <w:p w14:paraId="68E19D04" w14:textId="2A307366" w:rsidR="005D27FD" w:rsidRPr="00DC6274" w:rsidRDefault="004A6DE0" w:rsidP="006D07D2">
            <w:pPr>
              <w:jc w:val="center"/>
            </w:pPr>
            <w:proofErr w:type="spellStart"/>
            <w:r w:rsidRPr="00DC6274">
              <w:t>TrainCriteria</w:t>
            </w:r>
            <w:proofErr w:type="spellEnd"/>
          </w:p>
        </w:tc>
        <w:tc>
          <w:tcPr>
            <w:tcW w:w="1458" w:type="dxa"/>
          </w:tcPr>
          <w:p w14:paraId="325198D7" w14:textId="785E9336" w:rsidR="005D27FD" w:rsidRPr="00DC6274" w:rsidRDefault="005117A0" w:rsidP="006D07D2">
            <w:pPr>
              <w:jc w:val="center"/>
            </w:pPr>
            <w:r w:rsidRPr="00DC6274">
              <w:t>Darragh</w:t>
            </w:r>
          </w:p>
        </w:tc>
        <w:tc>
          <w:tcPr>
            <w:tcW w:w="648" w:type="dxa"/>
          </w:tcPr>
          <w:p w14:paraId="7F6149A4" w14:textId="3DAE09FE" w:rsidR="005D27FD" w:rsidRPr="00DC6274" w:rsidRDefault="00F62F2F" w:rsidP="006D07D2">
            <w:pPr>
              <w:jc w:val="center"/>
            </w:pPr>
            <w:r w:rsidRPr="00DC6274">
              <w:t>25</w:t>
            </w:r>
          </w:p>
        </w:tc>
      </w:tr>
      <w:tr w:rsidR="00B23B17" w:rsidRPr="00DC6274" w14:paraId="6E5A9C89" w14:textId="77777777" w:rsidTr="005117A0">
        <w:tc>
          <w:tcPr>
            <w:tcW w:w="4107" w:type="dxa"/>
          </w:tcPr>
          <w:p w14:paraId="0C108F01" w14:textId="1651E9FD" w:rsidR="005D27FD" w:rsidRPr="00DC6274" w:rsidRDefault="00562D98" w:rsidP="006D07D2">
            <w:pPr>
              <w:jc w:val="center"/>
            </w:pPr>
            <w:r w:rsidRPr="00DC6274">
              <w:t>com.cs4125.bookingapp.services.criteria</w:t>
            </w:r>
          </w:p>
        </w:tc>
        <w:tc>
          <w:tcPr>
            <w:tcW w:w="2803" w:type="dxa"/>
          </w:tcPr>
          <w:p w14:paraId="724ABE60" w14:textId="03FAC8FB" w:rsidR="005D27FD" w:rsidRPr="00DC6274" w:rsidRDefault="004A6DE0" w:rsidP="006D07D2">
            <w:pPr>
              <w:jc w:val="center"/>
            </w:pPr>
            <w:proofErr w:type="spellStart"/>
            <w:r w:rsidRPr="00DC6274">
              <w:t>UberCriteria</w:t>
            </w:r>
            <w:proofErr w:type="spellEnd"/>
          </w:p>
        </w:tc>
        <w:tc>
          <w:tcPr>
            <w:tcW w:w="1458" w:type="dxa"/>
          </w:tcPr>
          <w:p w14:paraId="38765EBD" w14:textId="5F4276BA" w:rsidR="005D27FD" w:rsidRPr="00DC6274" w:rsidRDefault="005117A0" w:rsidP="006D07D2">
            <w:pPr>
              <w:jc w:val="center"/>
            </w:pPr>
            <w:r w:rsidRPr="00DC6274">
              <w:t>Darragh</w:t>
            </w:r>
          </w:p>
        </w:tc>
        <w:tc>
          <w:tcPr>
            <w:tcW w:w="648" w:type="dxa"/>
          </w:tcPr>
          <w:p w14:paraId="301D47DC" w14:textId="2BDB659D" w:rsidR="005D27FD" w:rsidRPr="00DC6274" w:rsidRDefault="00F62F2F" w:rsidP="006D07D2">
            <w:pPr>
              <w:jc w:val="center"/>
            </w:pPr>
            <w:r w:rsidRPr="00DC6274">
              <w:t>25</w:t>
            </w:r>
          </w:p>
        </w:tc>
      </w:tr>
      <w:tr w:rsidR="00B23B17" w:rsidRPr="00DC6274" w14:paraId="7693AF20" w14:textId="77777777" w:rsidTr="005117A0">
        <w:tc>
          <w:tcPr>
            <w:tcW w:w="4107" w:type="dxa"/>
          </w:tcPr>
          <w:p w14:paraId="4C01D104" w14:textId="5F8A4D79" w:rsidR="005D27FD" w:rsidRPr="00DC6274" w:rsidRDefault="00562D98" w:rsidP="006D07D2">
            <w:pPr>
              <w:jc w:val="center"/>
            </w:pPr>
            <w:r w:rsidRPr="00DC6274">
              <w:t>com.cs4125.bookingapp.services.criteria</w:t>
            </w:r>
          </w:p>
        </w:tc>
        <w:tc>
          <w:tcPr>
            <w:tcW w:w="2803" w:type="dxa"/>
          </w:tcPr>
          <w:p w14:paraId="7CBC5E31" w14:textId="725EE2A7" w:rsidR="005D27FD" w:rsidRPr="00DC6274" w:rsidRDefault="004A6DE0" w:rsidP="006D07D2">
            <w:pPr>
              <w:jc w:val="center"/>
            </w:pPr>
            <w:proofErr w:type="spellStart"/>
            <w:r w:rsidRPr="00DC6274">
              <w:t>WalkCriteria</w:t>
            </w:r>
            <w:proofErr w:type="spellEnd"/>
          </w:p>
        </w:tc>
        <w:tc>
          <w:tcPr>
            <w:tcW w:w="1458" w:type="dxa"/>
          </w:tcPr>
          <w:p w14:paraId="6176728A" w14:textId="13D19E02" w:rsidR="005D27FD" w:rsidRPr="00DC6274" w:rsidRDefault="005117A0" w:rsidP="006D07D2">
            <w:pPr>
              <w:jc w:val="center"/>
            </w:pPr>
            <w:r w:rsidRPr="00DC6274">
              <w:t>Darragh</w:t>
            </w:r>
          </w:p>
        </w:tc>
        <w:tc>
          <w:tcPr>
            <w:tcW w:w="648" w:type="dxa"/>
          </w:tcPr>
          <w:p w14:paraId="1814F1F9" w14:textId="214D71FD" w:rsidR="005D27FD" w:rsidRPr="00DC6274" w:rsidRDefault="00F62F2F" w:rsidP="006D07D2">
            <w:pPr>
              <w:jc w:val="center"/>
            </w:pPr>
            <w:r w:rsidRPr="00DC6274">
              <w:t>25</w:t>
            </w:r>
          </w:p>
        </w:tc>
      </w:tr>
      <w:tr w:rsidR="00B23B17" w:rsidRPr="00DC6274" w14:paraId="14D191E4" w14:textId="77777777" w:rsidTr="005117A0">
        <w:tc>
          <w:tcPr>
            <w:tcW w:w="4107" w:type="dxa"/>
          </w:tcPr>
          <w:p w14:paraId="302249C4" w14:textId="680FE16F" w:rsidR="005D27FD" w:rsidRPr="00DC6274" w:rsidRDefault="004A6DE0" w:rsidP="006D07D2">
            <w:pPr>
              <w:jc w:val="center"/>
            </w:pPr>
            <w:r w:rsidRPr="00DC6274">
              <w:t>com.cs4125.bookingapp.services.interceptor</w:t>
            </w:r>
          </w:p>
        </w:tc>
        <w:tc>
          <w:tcPr>
            <w:tcW w:w="2803" w:type="dxa"/>
          </w:tcPr>
          <w:p w14:paraId="2E74B534" w14:textId="75FBE392" w:rsidR="005D27FD" w:rsidRPr="00DC6274" w:rsidRDefault="0099760F" w:rsidP="006D07D2">
            <w:pPr>
              <w:jc w:val="center"/>
            </w:pPr>
            <w:r w:rsidRPr="00DC6274">
              <w:t>Filter</w:t>
            </w:r>
          </w:p>
        </w:tc>
        <w:tc>
          <w:tcPr>
            <w:tcW w:w="1458" w:type="dxa"/>
          </w:tcPr>
          <w:p w14:paraId="4E584CEE" w14:textId="6F15C49E" w:rsidR="005D27FD" w:rsidRPr="00DC6274" w:rsidRDefault="0067773C" w:rsidP="006D07D2">
            <w:pPr>
              <w:jc w:val="center"/>
            </w:pPr>
            <w:r w:rsidRPr="00DC6274">
              <w:t>Eoghan/Pawel</w:t>
            </w:r>
          </w:p>
        </w:tc>
        <w:tc>
          <w:tcPr>
            <w:tcW w:w="648" w:type="dxa"/>
          </w:tcPr>
          <w:p w14:paraId="2C8C136A" w14:textId="02E033C1" w:rsidR="005D27FD" w:rsidRPr="00DC6274" w:rsidRDefault="00EE54C1" w:rsidP="006D07D2">
            <w:pPr>
              <w:jc w:val="center"/>
            </w:pPr>
            <w:r w:rsidRPr="00DC6274">
              <w:t>12</w:t>
            </w:r>
          </w:p>
        </w:tc>
      </w:tr>
      <w:tr w:rsidR="0099760F" w:rsidRPr="00DC6274" w14:paraId="39CC6887" w14:textId="77777777" w:rsidTr="005117A0">
        <w:tc>
          <w:tcPr>
            <w:tcW w:w="4107" w:type="dxa"/>
          </w:tcPr>
          <w:p w14:paraId="7684CCE2" w14:textId="4F9F93EA" w:rsidR="0099760F" w:rsidRPr="00DC6274" w:rsidRDefault="0099760F" w:rsidP="006D07D2">
            <w:pPr>
              <w:jc w:val="center"/>
            </w:pPr>
            <w:r w:rsidRPr="00DC6274">
              <w:t>com.cs4125.bookingapp.services.interceptor</w:t>
            </w:r>
          </w:p>
        </w:tc>
        <w:tc>
          <w:tcPr>
            <w:tcW w:w="2803" w:type="dxa"/>
          </w:tcPr>
          <w:p w14:paraId="5FB4EAA4" w14:textId="3CDA5941" w:rsidR="0099760F" w:rsidRPr="00DC6274" w:rsidRDefault="0099760F" w:rsidP="006D07D2">
            <w:pPr>
              <w:jc w:val="center"/>
            </w:pPr>
            <w:proofErr w:type="spellStart"/>
            <w:r w:rsidRPr="00DC6274">
              <w:t>FilterChain</w:t>
            </w:r>
            <w:proofErr w:type="spellEnd"/>
          </w:p>
        </w:tc>
        <w:tc>
          <w:tcPr>
            <w:tcW w:w="1458" w:type="dxa"/>
          </w:tcPr>
          <w:p w14:paraId="3A9A8F30" w14:textId="0E1D152E" w:rsidR="0099760F" w:rsidRPr="00DC6274" w:rsidRDefault="0067773C" w:rsidP="006D07D2">
            <w:pPr>
              <w:jc w:val="center"/>
            </w:pPr>
            <w:r w:rsidRPr="00DC6274">
              <w:t>Eoghan/Pawel</w:t>
            </w:r>
          </w:p>
        </w:tc>
        <w:tc>
          <w:tcPr>
            <w:tcW w:w="648" w:type="dxa"/>
          </w:tcPr>
          <w:p w14:paraId="5673F6B5" w14:textId="0173C547" w:rsidR="0099760F" w:rsidRPr="00DC6274" w:rsidRDefault="00EE54C1" w:rsidP="006D07D2">
            <w:pPr>
              <w:jc w:val="center"/>
            </w:pPr>
            <w:r w:rsidRPr="00DC6274">
              <w:t>34</w:t>
            </w:r>
          </w:p>
        </w:tc>
      </w:tr>
      <w:tr w:rsidR="0099760F" w:rsidRPr="00DC6274" w14:paraId="2B8E9D7E" w14:textId="77777777" w:rsidTr="005117A0">
        <w:tc>
          <w:tcPr>
            <w:tcW w:w="4107" w:type="dxa"/>
          </w:tcPr>
          <w:p w14:paraId="69BA2778" w14:textId="3B85150D" w:rsidR="0099760F" w:rsidRPr="00DC6274" w:rsidRDefault="0099760F" w:rsidP="006D07D2">
            <w:pPr>
              <w:jc w:val="center"/>
            </w:pPr>
            <w:r w:rsidRPr="00DC6274">
              <w:t>com.cs4125.bookingapp.services.interceptor</w:t>
            </w:r>
          </w:p>
        </w:tc>
        <w:tc>
          <w:tcPr>
            <w:tcW w:w="2803" w:type="dxa"/>
          </w:tcPr>
          <w:p w14:paraId="25890934" w14:textId="17BF08A9" w:rsidR="0099760F" w:rsidRPr="00DC6274" w:rsidRDefault="0099760F" w:rsidP="006D07D2">
            <w:pPr>
              <w:jc w:val="center"/>
            </w:pPr>
            <w:r w:rsidRPr="00DC6274">
              <w:t>FilterManager</w:t>
            </w:r>
          </w:p>
        </w:tc>
        <w:tc>
          <w:tcPr>
            <w:tcW w:w="1458" w:type="dxa"/>
          </w:tcPr>
          <w:p w14:paraId="1532C4DE" w14:textId="0CC23080" w:rsidR="0099760F" w:rsidRPr="00DC6274" w:rsidRDefault="0067773C" w:rsidP="006D07D2">
            <w:pPr>
              <w:jc w:val="center"/>
            </w:pPr>
            <w:r w:rsidRPr="00DC6274">
              <w:t>Eoghan/Pawel</w:t>
            </w:r>
          </w:p>
        </w:tc>
        <w:tc>
          <w:tcPr>
            <w:tcW w:w="648" w:type="dxa"/>
          </w:tcPr>
          <w:p w14:paraId="57B73C3C" w14:textId="7E572D51" w:rsidR="0099760F" w:rsidRPr="00DC6274" w:rsidRDefault="00EE54C1" w:rsidP="006D07D2">
            <w:pPr>
              <w:jc w:val="center"/>
            </w:pPr>
            <w:r w:rsidRPr="00DC6274">
              <w:t>28</w:t>
            </w:r>
          </w:p>
        </w:tc>
      </w:tr>
      <w:tr w:rsidR="0099760F" w:rsidRPr="00DC6274" w14:paraId="733780B6" w14:textId="77777777" w:rsidTr="005117A0">
        <w:tc>
          <w:tcPr>
            <w:tcW w:w="4107" w:type="dxa"/>
          </w:tcPr>
          <w:p w14:paraId="5B9DB894" w14:textId="69D18C88" w:rsidR="0099760F" w:rsidRPr="00DC6274" w:rsidRDefault="0099760F" w:rsidP="006D07D2">
            <w:pPr>
              <w:jc w:val="center"/>
            </w:pPr>
            <w:r w:rsidRPr="00DC6274">
              <w:lastRenderedPageBreak/>
              <w:t>com.cs4125.bookingapp.services.interceptor</w:t>
            </w:r>
          </w:p>
        </w:tc>
        <w:tc>
          <w:tcPr>
            <w:tcW w:w="2803" w:type="dxa"/>
          </w:tcPr>
          <w:p w14:paraId="4CBEE680" w14:textId="7B2E4243" w:rsidR="0099760F" w:rsidRPr="00DC6274" w:rsidRDefault="0099760F" w:rsidP="006D07D2">
            <w:pPr>
              <w:jc w:val="center"/>
            </w:pPr>
            <w:proofErr w:type="spellStart"/>
            <w:r w:rsidRPr="00DC6274">
              <w:t>LogFilter</w:t>
            </w:r>
            <w:proofErr w:type="spellEnd"/>
          </w:p>
        </w:tc>
        <w:tc>
          <w:tcPr>
            <w:tcW w:w="1458" w:type="dxa"/>
          </w:tcPr>
          <w:p w14:paraId="529D9A16" w14:textId="10CB471D" w:rsidR="0099760F" w:rsidRPr="00DC6274" w:rsidRDefault="0067773C" w:rsidP="006D07D2">
            <w:pPr>
              <w:jc w:val="center"/>
            </w:pPr>
            <w:r w:rsidRPr="00DC6274">
              <w:t>Eoghan/Pawel</w:t>
            </w:r>
          </w:p>
        </w:tc>
        <w:tc>
          <w:tcPr>
            <w:tcW w:w="648" w:type="dxa"/>
          </w:tcPr>
          <w:p w14:paraId="032D12D1" w14:textId="504C3C6C" w:rsidR="0099760F" w:rsidRPr="00DC6274" w:rsidRDefault="00EE54C1" w:rsidP="006D07D2">
            <w:pPr>
              <w:jc w:val="center"/>
            </w:pPr>
            <w:r w:rsidRPr="00DC6274">
              <w:t>34</w:t>
            </w:r>
          </w:p>
        </w:tc>
      </w:tr>
      <w:tr w:rsidR="0099760F" w:rsidRPr="00DC6274" w14:paraId="57D3AA38" w14:textId="77777777" w:rsidTr="005117A0">
        <w:tc>
          <w:tcPr>
            <w:tcW w:w="4107" w:type="dxa"/>
          </w:tcPr>
          <w:p w14:paraId="7DA2A026" w14:textId="4722FA7D" w:rsidR="0099760F" w:rsidRPr="00DC6274" w:rsidRDefault="0099760F" w:rsidP="006D07D2">
            <w:pPr>
              <w:jc w:val="center"/>
            </w:pPr>
            <w:r w:rsidRPr="00DC6274">
              <w:t>com.cs4125.bookingapp.services.interceptor</w:t>
            </w:r>
          </w:p>
        </w:tc>
        <w:tc>
          <w:tcPr>
            <w:tcW w:w="2803" w:type="dxa"/>
          </w:tcPr>
          <w:p w14:paraId="62E6C438" w14:textId="66C61522" w:rsidR="0099760F" w:rsidRPr="00DC6274" w:rsidRDefault="0099760F" w:rsidP="006D07D2">
            <w:pPr>
              <w:jc w:val="center"/>
            </w:pPr>
            <w:r w:rsidRPr="00DC6274">
              <w:t>Target</w:t>
            </w:r>
          </w:p>
        </w:tc>
        <w:tc>
          <w:tcPr>
            <w:tcW w:w="1458" w:type="dxa"/>
          </w:tcPr>
          <w:p w14:paraId="4A028045" w14:textId="6173E83E" w:rsidR="0099760F" w:rsidRPr="00DC6274" w:rsidRDefault="0067773C" w:rsidP="006D07D2">
            <w:pPr>
              <w:jc w:val="center"/>
            </w:pPr>
            <w:r w:rsidRPr="00DC6274">
              <w:t>Eoghan/Pawel</w:t>
            </w:r>
          </w:p>
        </w:tc>
        <w:tc>
          <w:tcPr>
            <w:tcW w:w="648" w:type="dxa"/>
          </w:tcPr>
          <w:p w14:paraId="5CFFAE6E" w14:textId="5FF01F58" w:rsidR="0099760F" w:rsidRPr="00DC6274" w:rsidRDefault="00EE54C1" w:rsidP="006D07D2">
            <w:pPr>
              <w:jc w:val="center"/>
            </w:pPr>
            <w:r w:rsidRPr="00DC6274">
              <w:t>12</w:t>
            </w:r>
          </w:p>
        </w:tc>
      </w:tr>
      <w:tr w:rsidR="0099760F" w:rsidRPr="00DC6274" w14:paraId="05A558F3" w14:textId="77777777" w:rsidTr="005117A0">
        <w:tc>
          <w:tcPr>
            <w:tcW w:w="4107" w:type="dxa"/>
          </w:tcPr>
          <w:p w14:paraId="59A973B2" w14:textId="4A904ACB" w:rsidR="0099760F" w:rsidRPr="00DC6274" w:rsidRDefault="007A7433" w:rsidP="006D07D2">
            <w:pPr>
              <w:jc w:val="center"/>
            </w:pPr>
            <w:r w:rsidRPr="00DC6274">
              <w:t>com.cs4125.bookingapp.services.pathFinding</w:t>
            </w:r>
          </w:p>
        </w:tc>
        <w:tc>
          <w:tcPr>
            <w:tcW w:w="2803" w:type="dxa"/>
          </w:tcPr>
          <w:p w14:paraId="54C84E2D" w14:textId="12915CF1" w:rsidR="0099760F" w:rsidRPr="00DC6274" w:rsidRDefault="002A57B4" w:rsidP="006D07D2">
            <w:pPr>
              <w:jc w:val="center"/>
            </w:pPr>
            <w:proofErr w:type="spellStart"/>
            <w:r w:rsidRPr="00DC6274">
              <w:t>PathFindingContext</w:t>
            </w:r>
            <w:proofErr w:type="spellEnd"/>
          </w:p>
        </w:tc>
        <w:tc>
          <w:tcPr>
            <w:tcW w:w="1458" w:type="dxa"/>
          </w:tcPr>
          <w:p w14:paraId="236BFE60" w14:textId="0FCCD5CF" w:rsidR="0099760F" w:rsidRPr="00DC6274" w:rsidRDefault="006207B2" w:rsidP="006D07D2">
            <w:pPr>
              <w:jc w:val="center"/>
            </w:pPr>
            <w:r w:rsidRPr="00DC6274">
              <w:t>Eoghan</w:t>
            </w:r>
          </w:p>
        </w:tc>
        <w:tc>
          <w:tcPr>
            <w:tcW w:w="648" w:type="dxa"/>
          </w:tcPr>
          <w:p w14:paraId="010A5D2E" w14:textId="04876697" w:rsidR="0099760F" w:rsidRPr="00DC6274" w:rsidRDefault="002A6537" w:rsidP="006D07D2">
            <w:pPr>
              <w:jc w:val="center"/>
            </w:pPr>
            <w:r w:rsidRPr="00DC6274">
              <w:t>30</w:t>
            </w:r>
          </w:p>
        </w:tc>
      </w:tr>
      <w:tr w:rsidR="0099760F" w:rsidRPr="00DC6274" w14:paraId="1ACC4906" w14:textId="77777777" w:rsidTr="005117A0">
        <w:tc>
          <w:tcPr>
            <w:tcW w:w="4107" w:type="dxa"/>
          </w:tcPr>
          <w:p w14:paraId="6AE6FCED" w14:textId="7F4658EF" w:rsidR="0099760F" w:rsidRPr="00DC6274" w:rsidRDefault="007A7433" w:rsidP="006D07D2">
            <w:pPr>
              <w:jc w:val="center"/>
            </w:pPr>
            <w:r w:rsidRPr="00DC6274">
              <w:t>com.cs4125.bookingapp.services.pathFinding</w:t>
            </w:r>
          </w:p>
        </w:tc>
        <w:tc>
          <w:tcPr>
            <w:tcW w:w="2803" w:type="dxa"/>
          </w:tcPr>
          <w:p w14:paraId="3A81F088" w14:textId="7A5E8A0D" w:rsidR="0099760F" w:rsidRPr="00DC6274" w:rsidRDefault="005429F8" w:rsidP="006D07D2">
            <w:pPr>
              <w:jc w:val="center"/>
            </w:pPr>
            <w:proofErr w:type="spellStart"/>
            <w:r w:rsidRPr="00DC6274">
              <w:t>ShortestPathStrategy</w:t>
            </w:r>
            <w:proofErr w:type="spellEnd"/>
          </w:p>
        </w:tc>
        <w:tc>
          <w:tcPr>
            <w:tcW w:w="1458" w:type="dxa"/>
          </w:tcPr>
          <w:p w14:paraId="25F5628E" w14:textId="1070C96F" w:rsidR="0099760F" w:rsidRPr="00DC6274" w:rsidRDefault="006207B2" w:rsidP="006D07D2">
            <w:pPr>
              <w:jc w:val="center"/>
            </w:pPr>
            <w:r w:rsidRPr="00DC6274">
              <w:t>Eoghan</w:t>
            </w:r>
          </w:p>
        </w:tc>
        <w:tc>
          <w:tcPr>
            <w:tcW w:w="648" w:type="dxa"/>
          </w:tcPr>
          <w:p w14:paraId="51D2B08F" w14:textId="21415A44" w:rsidR="0099760F" w:rsidRPr="00DC6274" w:rsidRDefault="00DD58C0" w:rsidP="006D07D2">
            <w:pPr>
              <w:jc w:val="center"/>
            </w:pPr>
            <w:r w:rsidRPr="00DC6274">
              <w:t>87</w:t>
            </w:r>
          </w:p>
        </w:tc>
      </w:tr>
      <w:tr w:rsidR="002A57B4" w:rsidRPr="00DC6274" w14:paraId="739D37A6" w14:textId="77777777" w:rsidTr="005117A0">
        <w:tc>
          <w:tcPr>
            <w:tcW w:w="4107" w:type="dxa"/>
          </w:tcPr>
          <w:p w14:paraId="66900F7E" w14:textId="528A6D1C" w:rsidR="002A57B4" w:rsidRPr="00DC6274" w:rsidRDefault="002A57B4" w:rsidP="006D07D2">
            <w:pPr>
              <w:jc w:val="center"/>
            </w:pPr>
            <w:r w:rsidRPr="00DC6274">
              <w:t>com.cs4125.bookingapp.services.pathFinding</w:t>
            </w:r>
          </w:p>
        </w:tc>
        <w:tc>
          <w:tcPr>
            <w:tcW w:w="2803" w:type="dxa"/>
          </w:tcPr>
          <w:p w14:paraId="3FAF3E7F" w14:textId="354DF61B" w:rsidR="002A57B4" w:rsidRPr="00DC6274" w:rsidRDefault="005429F8" w:rsidP="006D07D2">
            <w:pPr>
              <w:jc w:val="center"/>
            </w:pPr>
            <w:proofErr w:type="spellStart"/>
            <w:r w:rsidRPr="00DC6274">
              <w:t>DijkstraShortestPath</w:t>
            </w:r>
            <w:proofErr w:type="spellEnd"/>
          </w:p>
        </w:tc>
        <w:tc>
          <w:tcPr>
            <w:tcW w:w="1458" w:type="dxa"/>
          </w:tcPr>
          <w:p w14:paraId="40FD734A" w14:textId="51EC6404" w:rsidR="002A57B4" w:rsidRPr="00DC6274" w:rsidRDefault="006207B2" w:rsidP="006D07D2">
            <w:pPr>
              <w:jc w:val="center"/>
            </w:pPr>
            <w:r w:rsidRPr="00DC6274">
              <w:t>Eoghan</w:t>
            </w:r>
          </w:p>
        </w:tc>
        <w:tc>
          <w:tcPr>
            <w:tcW w:w="648" w:type="dxa"/>
          </w:tcPr>
          <w:p w14:paraId="563CBFF7" w14:textId="64AFDDC2" w:rsidR="002A57B4" w:rsidRPr="00DC6274" w:rsidRDefault="00DD58C0" w:rsidP="006D07D2">
            <w:pPr>
              <w:jc w:val="center"/>
            </w:pPr>
            <w:r w:rsidRPr="00DC6274">
              <w:t>45</w:t>
            </w:r>
          </w:p>
        </w:tc>
      </w:tr>
      <w:tr w:rsidR="002A57B4" w:rsidRPr="00DC6274" w14:paraId="200306BF" w14:textId="77777777" w:rsidTr="005117A0">
        <w:tc>
          <w:tcPr>
            <w:tcW w:w="4107" w:type="dxa"/>
          </w:tcPr>
          <w:p w14:paraId="20A47458" w14:textId="438201B4" w:rsidR="002A57B4" w:rsidRPr="00DC6274" w:rsidRDefault="002A57B4" w:rsidP="006D07D2">
            <w:pPr>
              <w:jc w:val="center"/>
            </w:pPr>
            <w:r w:rsidRPr="00DC6274">
              <w:t>com.cs4125.bookingapp.services.pathFinding</w:t>
            </w:r>
          </w:p>
        </w:tc>
        <w:tc>
          <w:tcPr>
            <w:tcW w:w="2803" w:type="dxa"/>
          </w:tcPr>
          <w:p w14:paraId="60101574" w14:textId="0F63AB2C" w:rsidR="002A57B4" w:rsidRPr="00DC6274" w:rsidRDefault="005429F8" w:rsidP="006D07D2">
            <w:pPr>
              <w:jc w:val="center"/>
            </w:pPr>
            <w:r w:rsidRPr="00DC6274">
              <w:t>Edge</w:t>
            </w:r>
          </w:p>
        </w:tc>
        <w:tc>
          <w:tcPr>
            <w:tcW w:w="1458" w:type="dxa"/>
          </w:tcPr>
          <w:p w14:paraId="6413F9E6" w14:textId="74C5CC3C" w:rsidR="002A57B4" w:rsidRPr="00DC6274" w:rsidRDefault="006207B2" w:rsidP="006D07D2">
            <w:pPr>
              <w:jc w:val="center"/>
            </w:pPr>
            <w:r w:rsidRPr="00DC6274">
              <w:t>Eoghan</w:t>
            </w:r>
          </w:p>
        </w:tc>
        <w:tc>
          <w:tcPr>
            <w:tcW w:w="648" w:type="dxa"/>
          </w:tcPr>
          <w:p w14:paraId="6D66E8EF" w14:textId="6ABE8EAB" w:rsidR="002A57B4" w:rsidRPr="00DC6274" w:rsidRDefault="00DD58C0" w:rsidP="006D07D2">
            <w:pPr>
              <w:jc w:val="center"/>
            </w:pPr>
            <w:r w:rsidRPr="00DC6274">
              <w:t>36</w:t>
            </w:r>
          </w:p>
        </w:tc>
      </w:tr>
      <w:tr w:rsidR="002A57B4" w:rsidRPr="00DC6274" w14:paraId="5A8D824D" w14:textId="77777777" w:rsidTr="005117A0">
        <w:tc>
          <w:tcPr>
            <w:tcW w:w="4107" w:type="dxa"/>
          </w:tcPr>
          <w:p w14:paraId="1589368E" w14:textId="77D0ED40" w:rsidR="002A57B4" w:rsidRPr="00DC6274" w:rsidRDefault="002A57B4" w:rsidP="006D07D2">
            <w:pPr>
              <w:jc w:val="center"/>
            </w:pPr>
            <w:r w:rsidRPr="00DC6274">
              <w:t>com.cs4125.bookingapp.services.pathFinding</w:t>
            </w:r>
          </w:p>
        </w:tc>
        <w:tc>
          <w:tcPr>
            <w:tcW w:w="2803" w:type="dxa"/>
          </w:tcPr>
          <w:p w14:paraId="4BFEB10A" w14:textId="4937E830" w:rsidR="002A57B4" w:rsidRPr="00DC6274" w:rsidRDefault="005429F8" w:rsidP="006D07D2">
            <w:pPr>
              <w:jc w:val="center"/>
            </w:pPr>
            <w:r w:rsidRPr="00DC6274">
              <w:t>Vertex</w:t>
            </w:r>
          </w:p>
        </w:tc>
        <w:tc>
          <w:tcPr>
            <w:tcW w:w="1458" w:type="dxa"/>
          </w:tcPr>
          <w:p w14:paraId="04DAB179" w14:textId="63391161" w:rsidR="002A57B4" w:rsidRPr="00DC6274" w:rsidRDefault="006207B2" w:rsidP="006D07D2">
            <w:pPr>
              <w:jc w:val="center"/>
            </w:pPr>
            <w:r w:rsidRPr="00DC6274">
              <w:t>Eoghan</w:t>
            </w:r>
          </w:p>
        </w:tc>
        <w:tc>
          <w:tcPr>
            <w:tcW w:w="648" w:type="dxa"/>
          </w:tcPr>
          <w:p w14:paraId="54D716AB" w14:textId="08B42777" w:rsidR="002A57B4" w:rsidRPr="00DC6274" w:rsidRDefault="00DD58C0" w:rsidP="006D07D2">
            <w:pPr>
              <w:jc w:val="center"/>
            </w:pPr>
            <w:r w:rsidRPr="00DC6274">
              <w:t>67</w:t>
            </w:r>
          </w:p>
        </w:tc>
      </w:tr>
      <w:tr w:rsidR="002A57B4" w:rsidRPr="00DC6274" w14:paraId="719C6DAD" w14:textId="77777777" w:rsidTr="005117A0">
        <w:tc>
          <w:tcPr>
            <w:tcW w:w="4107" w:type="dxa"/>
          </w:tcPr>
          <w:p w14:paraId="20333523" w14:textId="6FDB7C93" w:rsidR="002A57B4" w:rsidRPr="00DC6274" w:rsidRDefault="002A57B4" w:rsidP="006D07D2">
            <w:pPr>
              <w:jc w:val="center"/>
            </w:pPr>
            <w:r w:rsidRPr="00DC6274">
              <w:t>com.cs4125.bookingapp.services.pathFinding</w:t>
            </w:r>
          </w:p>
        </w:tc>
        <w:tc>
          <w:tcPr>
            <w:tcW w:w="2803" w:type="dxa"/>
          </w:tcPr>
          <w:p w14:paraId="678A3104" w14:textId="1B5BCFCB" w:rsidR="002A57B4" w:rsidRPr="00DC6274" w:rsidRDefault="00F06102" w:rsidP="006D07D2">
            <w:pPr>
              <w:jc w:val="center"/>
            </w:pPr>
            <w:r w:rsidRPr="00DC6274">
              <w:t>Strategy</w:t>
            </w:r>
          </w:p>
        </w:tc>
        <w:tc>
          <w:tcPr>
            <w:tcW w:w="1458" w:type="dxa"/>
          </w:tcPr>
          <w:p w14:paraId="3B875439" w14:textId="1F5CB28C" w:rsidR="002A57B4" w:rsidRPr="00DC6274" w:rsidRDefault="006207B2" w:rsidP="006D07D2">
            <w:pPr>
              <w:jc w:val="center"/>
            </w:pPr>
            <w:r w:rsidRPr="00DC6274">
              <w:t>Eoghan</w:t>
            </w:r>
          </w:p>
        </w:tc>
        <w:tc>
          <w:tcPr>
            <w:tcW w:w="648" w:type="dxa"/>
          </w:tcPr>
          <w:p w14:paraId="51B6EC84" w14:textId="46699545" w:rsidR="002A57B4" w:rsidRPr="00DC6274" w:rsidRDefault="000D730C" w:rsidP="006D07D2">
            <w:pPr>
              <w:jc w:val="center"/>
            </w:pPr>
            <w:r w:rsidRPr="00DC6274">
              <w:t>13</w:t>
            </w:r>
          </w:p>
        </w:tc>
      </w:tr>
      <w:tr w:rsidR="002A57B4" w:rsidRPr="00DC6274" w14:paraId="5A46576E" w14:textId="77777777" w:rsidTr="005117A0">
        <w:tc>
          <w:tcPr>
            <w:tcW w:w="4107" w:type="dxa"/>
          </w:tcPr>
          <w:p w14:paraId="2641E683" w14:textId="15B1FE8C" w:rsidR="002A57B4" w:rsidRPr="00DC6274" w:rsidRDefault="003A2620" w:rsidP="006D07D2">
            <w:pPr>
              <w:jc w:val="center"/>
            </w:pPr>
            <w:r w:rsidRPr="00DC6274">
              <w:t>com.cs4125.bookingapp.services.payment</w:t>
            </w:r>
          </w:p>
        </w:tc>
        <w:tc>
          <w:tcPr>
            <w:tcW w:w="2803" w:type="dxa"/>
          </w:tcPr>
          <w:p w14:paraId="4934F08D" w14:textId="05F987CC" w:rsidR="002A57B4" w:rsidRPr="00DC6274" w:rsidRDefault="00EB4EF2" w:rsidP="006D07D2">
            <w:pPr>
              <w:jc w:val="center"/>
            </w:pPr>
            <w:proofErr w:type="spellStart"/>
            <w:r w:rsidRPr="00DC6274">
              <w:t>CreditCardPayment</w:t>
            </w:r>
            <w:proofErr w:type="spellEnd"/>
          </w:p>
        </w:tc>
        <w:tc>
          <w:tcPr>
            <w:tcW w:w="1458" w:type="dxa"/>
          </w:tcPr>
          <w:p w14:paraId="0EFD3D93" w14:textId="20A88BDF" w:rsidR="002A57B4" w:rsidRPr="00DC6274" w:rsidRDefault="005117A0" w:rsidP="006D07D2">
            <w:pPr>
              <w:jc w:val="center"/>
            </w:pPr>
            <w:r w:rsidRPr="00DC6274">
              <w:t>Darragh</w:t>
            </w:r>
          </w:p>
        </w:tc>
        <w:tc>
          <w:tcPr>
            <w:tcW w:w="648" w:type="dxa"/>
          </w:tcPr>
          <w:p w14:paraId="242FD68B" w14:textId="58AF8D18" w:rsidR="002A57B4" w:rsidRPr="00DC6274" w:rsidRDefault="00457EAD" w:rsidP="006D07D2">
            <w:pPr>
              <w:jc w:val="center"/>
            </w:pPr>
            <w:r w:rsidRPr="00DC6274">
              <w:t>17</w:t>
            </w:r>
          </w:p>
        </w:tc>
      </w:tr>
      <w:tr w:rsidR="005117A0" w:rsidRPr="00DC6274" w14:paraId="0C7A7208" w14:textId="77777777" w:rsidTr="005117A0">
        <w:tc>
          <w:tcPr>
            <w:tcW w:w="4107" w:type="dxa"/>
          </w:tcPr>
          <w:p w14:paraId="391E7DBA" w14:textId="7EE187EA" w:rsidR="005117A0" w:rsidRPr="00DC6274" w:rsidRDefault="005117A0" w:rsidP="005117A0">
            <w:pPr>
              <w:jc w:val="center"/>
            </w:pPr>
            <w:r w:rsidRPr="00DC6274">
              <w:t>com.cs4125.bookingapp.services.payment</w:t>
            </w:r>
          </w:p>
        </w:tc>
        <w:tc>
          <w:tcPr>
            <w:tcW w:w="2803" w:type="dxa"/>
          </w:tcPr>
          <w:p w14:paraId="61CA118C" w14:textId="3E9BCA9C" w:rsidR="005117A0" w:rsidRPr="00DC6274" w:rsidRDefault="005117A0" w:rsidP="005117A0">
            <w:pPr>
              <w:jc w:val="center"/>
            </w:pPr>
            <w:proofErr w:type="spellStart"/>
            <w:r w:rsidRPr="00DC6274">
              <w:t>DebitCardPayment</w:t>
            </w:r>
            <w:proofErr w:type="spellEnd"/>
          </w:p>
        </w:tc>
        <w:tc>
          <w:tcPr>
            <w:tcW w:w="1458" w:type="dxa"/>
          </w:tcPr>
          <w:p w14:paraId="201024EB" w14:textId="6C773C05" w:rsidR="005117A0" w:rsidRPr="00DC6274" w:rsidRDefault="000737AD" w:rsidP="005117A0">
            <w:pPr>
              <w:jc w:val="center"/>
            </w:pPr>
            <w:r w:rsidRPr="00DC6274">
              <w:t>Darragh</w:t>
            </w:r>
          </w:p>
        </w:tc>
        <w:tc>
          <w:tcPr>
            <w:tcW w:w="648" w:type="dxa"/>
          </w:tcPr>
          <w:p w14:paraId="266504EB" w14:textId="50CE206E" w:rsidR="005117A0" w:rsidRPr="00DC6274" w:rsidRDefault="005117A0" w:rsidP="005117A0">
            <w:pPr>
              <w:jc w:val="center"/>
            </w:pPr>
            <w:r w:rsidRPr="00DC6274">
              <w:t>17</w:t>
            </w:r>
          </w:p>
        </w:tc>
      </w:tr>
      <w:tr w:rsidR="005117A0" w:rsidRPr="00DC6274" w14:paraId="510EF656" w14:textId="77777777" w:rsidTr="005117A0">
        <w:tc>
          <w:tcPr>
            <w:tcW w:w="4107" w:type="dxa"/>
          </w:tcPr>
          <w:p w14:paraId="3F0E07F3" w14:textId="2D281E89" w:rsidR="005117A0" w:rsidRPr="00DC6274" w:rsidRDefault="005117A0" w:rsidP="005117A0">
            <w:pPr>
              <w:jc w:val="center"/>
            </w:pPr>
            <w:r w:rsidRPr="00DC6274">
              <w:t>com.cs4125.bookingapp.services.payment</w:t>
            </w:r>
          </w:p>
        </w:tc>
        <w:tc>
          <w:tcPr>
            <w:tcW w:w="2803" w:type="dxa"/>
          </w:tcPr>
          <w:p w14:paraId="1853C2FB" w14:textId="59EC8B94" w:rsidR="005117A0" w:rsidRPr="00DC6274" w:rsidRDefault="005117A0" w:rsidP="005117A0">
            <w:pPr>
              <w:jc w:val="center"/>
            </w:pPr>
            <w:r w:rsidRPr="00DC6274">
              <w:t>Payment</w:t>
            </w:r>
          </w:p>
        </w:tc>
        <w:tc>
          <w:tcPr>
            <w:tcW w:w="1458" w:type="dxa"/>
          </w:tcPr>
          <w:p w14:paraId="606BD885" w14:textId="17712388" w:rsidR="005117A0" w:rsidRPr="00DC6274" w:rsidRDefault="000737AD" w:rsidP="005117A0">
            <w:pPr>
              <w:jc w:val="center"/>
            </w:pPr>
            <w:r w:rsidRPr="00DC6274">
              <w:t>Darragh</w:t>
            </w:r>
          </w:p>
        </w:tc>
        <w:tc>
          <w:tcPr>
            <w:tcW w:w="648" w:type="dxa"/>
          </w:tcPr>
          <w:p w14:paraId="245E4F25" w14:textId="7C1DC02F" w:rsidR="005117A0" w:rsidRPr="00DC6274" w:rsidRDefault="005117A0" w:rsidP="005117A0">
            <w:pPr>
              <w:jc w:val="center"/>
            </w:pPr>
            <w:r w:rsidRPr="00DC6274">
              <w:t>14</w:t>
            </w:r>
          </w:p>
        </w:tc>
      </w:tr>
      <w:tr w:rsidR="005117A0" w:rsidRPr="00DC6274" w14:paraId="00F162C2" w14:textId="77777777" w:rsidTr="005117A0">
        <w:tc>
          <w:tcPr>
            <w:tcW w:w="4107" w:type="dxa"/>
          </w:tcPr>
          <w:p w14:paraId="2A26020C" w14:textId="7728316D" w:rsidR="005117A0" w:rsidRPr="00DC6274" w:rsidRDefault="005117A0" w:rsidP="005117A0">
            <w:pPr>
              <w:jc w:val="center"/>
            </w:pPr>
            <w:r w:rsidRPr="00DC6274">
              <w:t>com.cs4125.bookingapp.services.payment</w:t>
            </w:r>
          </w:p>
        </w:tc>
        <w:tc>
          <w:tcPr>
            <w:tcW w:w="2803" w:type="dxa"/>
          </w:tcPr>
          <w:p w14:paraId="0F29599C" w14:textId="5B5D527E" w:rsidR="005117A0" w:rsidRPr="00DC6274" w:rsidRDefault="005117A0" w:rsidP="005117A0">
            <w:pPr>
              <w:jc w:val="center"/>
            </w:pPr>
            <w:proofErr w:type="spellStart"/>
            <w:r w:rsidRPr="00DC6274">
              <w:t>PaymentSystem</w:t>
            </w:r>
            <w:proofErr w:type="spellEnd"/>
          </w:p>
        </w:tc>
        <w:tc>
          <w:tcPr>
            <w:tcW w:w="1458" w:type="dxa"/>
          </w:tcPr>
          <w:p w14:paraId="405F6195" w14:textId="1084EF7F" w:rsidR="005117A0" w:rsidRPr="00DC6274" w:rsidRDefault="000737AD" w:rsidP="005117A0">
            <w:pPr>
              <w:jc w:val="center"/>
            </w:pPr>
            <w:r w:rsidRPr="00DC6274">
              <w:t>Darragh</w:t>
            </w:r>
          </w:p>
        </w:tc>
        <w:tc>
          <w:tcPr>
            <w:tcW w:w="648" w:type="dxa"/>
          </w:tcPr>
          <w:p w14:paraId="262F558A" w14:textId="1C62D2D9" w:rsidR="005117A0" w:rsidRPr="00DC6274" w:rsidRDefault="005117A0" w:rsidP="005117A0">
            <w:pPr>
              <w:jc w:val="center"/>
            </w:pPr>
            <w:r w:rsidRPr="00DC6274">
              <w:t>7</w:t>
            </w:r>
          </w:p>
        </w:tc>
      </w:tr>
      <w:tr w:rsidR="005117A0" w:rsidRPr="00DC6274" w14:paraId="17EEBA2D" w14:textId="77777777" w:rsidTr="005117A0">
        <w:tc>
          <w:tcPr>
            <w:tcW w:w="4107" w:type="dxa"/>
          </w:tcPr>
          <w:p w14:paraId="071C9791" w14:textId="5BFD239F" w:rsidR="005117A0" w:rsidRPr="00DC6274" w:rsidRDefault="005117A0" w:rsidP="005117A0">
            <w:pPr>
              <w:jc w:val="center"/>
            </w:pPr>
            <w:r w:rsidRPr="00DC6274">
              <w:t>com.cs4125.bookingapp.services.payment</w:t>
            </w:r>
          </w:p>
        </w:tc>
        <w:tc>
          <w:tcPr>
            <w:tcW w:w="2803" w:type="dxa"/>
          </w:tcPr>
          <w:p w14:paraId="6EEF3AC3" w14:textId="1E61E767" w:rsidR="005117A0" w:rsidRPr="00DC6274" w:rsidRDefault="005117A0" w:rsidP="005117A0">
            <w:pPr>
              <w:jc w:val="center"/>
            </w:pPr>
            <w:proofErr w:type="spellStart"/>
            <w:r w:rsidRPr="00DC6274">
              <w:t>PaypalPaymentSystem</w:t>
            </w:r>
            <w:proofErr w:type="spellEnd"/>
          </w:p>
        </w:tc>
        <w:tc>
          <w:tcPr>
            <w:tcW w:w="1458" w:type="dxa"/>
          </w:tcPr>
          <w:p w14:paraId="6AAE47AB" w14:textId="78D502F9" w:rsidR="005117A0" w:rsidRPr="00DC6274" w:rsidRDefault="000737AD" w:rsidP="005117A0">
            <w:pPr>
              <w:jc w:val="center"/>
            </w:pPr>
            <w:r w:rsidRPr="00DC6274">
              <w:t>Darragh</w:t>
            </w:r>
          </w:p>
        </w:tc>
        <w:tc>
          <w:tcPr>
            <w:tcW w:w="648" w:type="dxa"/>
          </w:tcPr>
          <w:p w14:paraId="3B005CA3" w14:textId="1E3A5994" w:rsidR="005117A0" w:rsidRPr="00DC6274" w:rsidRDefault="005117A0" w:rsidP="005117A0">
            <w:pPr>
              <w:jc w:val="center"/>
            </w:pPr>
            <w:r w:rsidRPr="00DC6274">
              <w:t>16</w:t>
            </w:r>
          </w:p>
        </w:tc>
      </w:tr>
      <w:tr w:rsidR="005117A0" w:rsidRPr="00DC6274" w14:paraId="00A6F3AE" w14:textId="77777777" w:rsidTr="005117A0">
        <w:tc>
          <w:tcPr>
            <w:tcW w:w="4107" w:type="dxa"/>
          </w:tcPr>
          <w:p w14:paraId="704CD513" w14:textId="194C82E0" w:rsidR="005117A0" w:rsidRPr="00DC6274" w:rsidRDefault="005117A0" w:rsidP="005117A0">
            <w:pPr>
              <w:jc w:val="center"/>
            </w:pPr>
            <w:r w:rsidRPr="00DC6274">
              <w:t>com.cs4125.bookingapp.services.payment</w:t>
            </w:r>
          </w:p>
        </w:tc>
        <w:tc>
          <w:tcPr>
            <w:tcW w:w="2803" w:type="dxa"/>
          </w:tcPr>
          <w:p w14:paraId="4E973349" w14:textId="65DDDA84" w:rsidR="005117A0" w:rsidRPr="00DC6274" w:rsidRDefault="005117A0" w:rsidP="005117A0">
            <w:pPr>
              <w:jc w:val="center"/>
            </w:pPr>
            <w:proofErr w:type="spellStart"/>
            <w:r w:rsidRPr="00DC6274">
              <w:t>StripePaymentSystem</w:t>
            </w:r>
            <w:proofErr w:type="spellEnd"/>
          </w:p>
        </w:tc>
        <w:tc>
          <w:tcPr>
            <w:tcW w:w="1458" w:type="dxa"/>
          </w:tcPr>
          <w:p w14:paraId="19975B40" w14:textId="6A6E6954" w:rsidR="005117A0" w:rsidRPr="00DC6274" w:rsidRDefault="005117A0" w:rsidP="005117A0">
            <w:pPr>
              <w:jc w:val="center"/>
            </w:pPr>
            <w:r w:rsidRPr="00DC6274">
              <w:t>Darragh/Damian</w:t>
            </w:r>
          </w:p>
        </w:tc>
        <w:tc>
          <w:tcPr>
            <w:tcW w:w="648" w:type="dxa"/>
          </w:tcPr>
          <w:p w14:paraId="5E947705" w14:textId="5E9ACCEE" w:rsidR="005117A0" w:rsidRPr="00DC6274" w:rsidRDefault="005117A0" w:rsidP="005117A0">
            <w:pPr>
              <w:jc w:val="center"/>
            </w:pPr>
            <w:r w:rsidRPr="00DC6274">
              <w:t>85</w:t>
            </w:r>
          </w:p>
        </w:tc>
      </w:tr>
      <w:tr w:rsidR="005117A0" w:rsidRPr="00DC6274" w14:paraId="3D42ADC9" w14:textId="77777777" w:rsidTr="005117A0">
        <w:tc>
          <w:tcPr>
            <w:tcW w:w="4107" w:type="dxa"/>
          </w:tcPr>
          <w:p w14:paraId="62C17615" w14:textId="0C7FB61B" w:rsidR="005117A0" w:rsidRPr="00DC6274" w:rsidRDefault="005117A0" w:rsidP="005117A0">
            <w:pPr>
              <w:jc w:val="center"/>
            </w:pPr>
            <w:r w:rsidRPr="00DC6274">
              <w:t>com.cs4125.bookingapp.services</w:t>
            </w:r>
          </w:p>
        </w:tc>
        <w:tc>
          <w:tcPr>
            <w:tcW w:w="2803" w:type="dxa"/>
          </w:tcPr>
          <w:p w14:paraId="32DBEEC7" w14:textId="2D85BA65" w:rsidR="005117A0" w:rsidRPr="00DC6274" w:rsidRDefault="005117A0" w:rsidP="005117A0">
            <w:pPr>
              <w:jc w:val="center"/>
            </w:pPr>
            <w:r w:rsidRPr="00DC6274">
              <w:t>BookingService</w:t>
            </w:r>
          </w:p>
        </w:tc>
        <w:tc>
          <w:tcPr>
            <w:tcW w:w="1458" w:type="dxa"/>
          </w:tcPr>
          <w:p w14:paraId="3A641864" w14:textId="25C89426" w:rsidR="005117A0" w:rsidRPr="00DC6274" w:rsidRDefault="005117A0" w:rsidP="005117A0">
            <w:pPr>
              <w:jc w:val="center"/>
            </w:pPr>
            <w:r w:rsidRPr="00DC6274">
              <w:t>Damian</w:t>
            </w:r>
          </w:p>
        </w:tc>
        <w:tc>
          <w:tcPr>
            <w:tcW w:w="648" w:type="dxa"/>
          </w:tcPr>
          <w:p w14:paraId="2D0894D6" w14:textId="080882EB" w:rsidR="005117A0" w:rsidRPr="00DC6274" w:rsidRDefault="005117A0" w:rsidP="005117A0">
            <w:pPr>
              <w:jc w:val="center"/>
            </w:pPr>
            <w:r w:rsidRPr="00DC6274">
              <w:t>16</w:t>
            </w:r>
          </w:p>
        </w:tc>
      </w:tr>
      <w:tr w:rsidR="005117A0" w:rsidRPr="00DC6274" w14:paraId="29C0C6EA" w14:textId="77777777" w:rsidTr="005117A0">
        <w:tc>
          <w:tcPr>
            <w:tcW w:w="4107" w:type="dxa"/>
          </w:tcPr>
          <w:p w14:paraId="6FB9A830" w14:textId="46696A06" w:rsidR="005117A0" w:rsidRPr="00DC6274" w:rsidRDefault="005117A0" w:rsidP="005117A0">
            <w:pPr>
              <w:jc w:val="center"/>
            </w:pPr>
            <w:r w:rsidRPr="00DC6274">
              <w:t>com.cs4125.bookingapp.services</w:t>
            </w:r>
          </w:p>
        </w:tc>
        <w:tc>
          <w:tcPr>
            <w:tcW w:w="2803" w:type="dxa"/>
          </w:tcPr>
          <w:p w14:paraId="40763A17" w14:textId="5558BB4C" w:rsidR="005117A0" w:rsidRPr="00DC6274" w:rsidRDefault="005117A0" w:rsidP="005117A0">
            <w:pPr>
              <w:jc w:val="center"/>
            </w:pPr>
            <w:r w:rsidRPr="00DC6274">
              <w:t>BookingServiceImpl</w:t>
            </w:r>
          </w:p>
        </w:tc>
        <w:tc>
          <w:tcPr>
            <w:tcW w:w="1458" w:type="dxa"/>
          </w:tcPr>
          <w:p w14:paraId="129F598D" w14:textId="4F4AECEB" w:rsidR="005117A0" w:rsidRPr="00DC6274" w:rsidRDefault="005117A0" w:rsidP="005117A0">
            <w:pPr>
              <w:jc w:val="center"/>
            </w:pPr>
            <w:r w:rsidRPr="00DC6274">
              <w:t>ALL</w:t>
            </w:r>
          </w:p>
        </w:tc>
        <w:tc>
          <w:tcPr>
            <w:tcW w:w="648" w:type="dxa"/>
          </w:tcPr>
          <w:p w14:paraId="063B3DDC" w14:textId="28F5C790" w:rsidR="005117A0" w:rsidRPr="00DC6274" w:rsidRDefault="005117A0" w:rsidP="005117A0">
            <w:pPr>
              <w:jc w:val="center"/>
            </w:pPr>
            <w:r w:rsidRPr="00DC6274">
              <w:t>274</w:t>
            </w:r>
          </w:p>
        </w:tc>
      </w:tr>
      <w:tr w:rsidR="005117A0" w:rsidRPr="00DC6274" w14:paraId="7097F632" w14:textId="77777777" w:rsidTr="005117A0">
        <w:tc>
          <w:tcPr>
            <w:tcW w:w="4107" w:type="dxa"/>
          </w:tcPr>
          <w:p w14:paraId="7C487446" w14:textId="0B12C58F" w:rsidR="005117A0" w:rsidRPr="00DC6274" w:rsidRDefault="005117A0" w:rsidP="005117A0">
            <w:pPr>
              <w:jc w:val="center"/>
            </w:pPr>
            <w:r w:rsidRPr="00DC6274">
              <w:t>com.cs4125.bookingapp.services</w:t>
            </w:r>
          </w:p>
        </w:tc>
        <w:tc>
          <w:tcPr>
            <w:tcW w:w="2803" w:type="dxa"/>
          </w:tcPr>
          <w:p w14:paraId="02A18A8F" w14:textId="584AA6CD" w:rsidR="005117A0" w:rsidRPr="00DC6274" w:rsidRDefault="005117A0" w:rsidP="005117A0">
            <w:pPr>
              <w:jc w:val="center"/>
            </w:pPr>
            <w:r w:rsidRPr="00DC6274">
              <w:t>DiscountService</w:t>
            </w:r>
          </w:p>
        </w:tc>
        <w:tc>
          <w:tcPr>
            <w:tcW w:w="1458" w:type="dxa"/>
          </w:tcPr>
          <w:p w14:paraId="0A4D3D6F" w14:textId="5441DC27" w:rsidR="005117A0" w:rsidRPr="00DC6274" w:rsidRDefault="005117A0" w:rsidP="005117A0">
            <w:pPr>
              <w:jc w:val="center"/>
            </w:pPr>
            <w:r w:rsidRPr="00DC6274">
              <w:t>Damian</w:t>
            </w:r>
          </w:p>
        </w:tc>
        <w:tc>
          <w:tcPr>
            <w:tcW w:w="648" w:type="dxa"/>
          </w:tcPr>
          <w:p w14:paraId="503A889E" w14:textId="24F2EB33" w:rsidR="005117A0" w:rsidRPr="00DC6274" w:rsidRDefault="005117A0" w:rsidP="005117A0">
            <w:pPr>
              <w:jc w:val="center"/>
            </w:pPr>
            <w:r w:rsidRPr="00DC6274">
              <w:t>16</w:t>
            </w:r>
          </w:p>
        </w:tc>
      </w:tr>
      <w:tr w:rsidR="005117A0" w:rsidRPr="00DC6274" w14:paraId="66E3CA05" w14:textId="77777777" w:rsidTr="005117A0">
        <w:tc>
          <w:tcPr>
            <w:tcW w:w="4107" w:type="dxa"/>
          </w:tcPr>
          <w:p w14:paraId="472526C4" w14:textId="792FDA4F" w:rsidR="005117A0" w:rsidRPr="00DC6274" w:rsidRDefault="005117A0" w:rsidP="005117A0">
            <w:pPr>
              <w:jc w:val="center"/>
            </w:pPr>
            <w:r w:rsidRPr="00DC6274">
              <w:t>com.cs4125.bookingapp.services</w:t>
            </w:r>
          </w:p>
        </w:tc>
        <w:tc>
          <w:tcPr>
            <w:tcW w:w="2803" w:type="dxa"/>
          </w:tcPr>
          <w:p w14:paraId="774D0E3B" w14:textId="72E6FD25" w:rsidR="005117A0" w:rsidRPr="00DC6274" w:rsidRDefault="005117A0" w:rsidP="005117A0">
            <w:pPr>
              <w:jc w:val="center"/>
            </w:pPr>
            <w:r w:rsidRPr="00DC6274">
              <w:t>DiscountServiceImpl</w:t>
            </w:r>
          </w:p>
        </w:tc>
        <w:tc>
          <w:tcPr>
            <w:tcW w:w="1458" w:type="dxa"/>
          </w:tcPr>
          <w:p w14:paraId="6227F640" w14:textId="6A636A59" w:rsidR="005117A0" w:rsidRPr="00DC6274" w:rsidRDefault="005117A0" w:rsidP="005117A0">
            <w:pPr>
              <w:jc w:val="center"/>
            </w:pPr>
            <w:r w:rsidRPr="00DC6274">
              <w:t>ALL</w:t>
            </w:r>
          </w:p>
        </w:tc>
        <w:tc>
          <w:tcPr>
            <w:tcW w:w="648" w:type="dxa"/>
          </w:tcPr>
          <w:p w14:paraId="321EE92A" w14:textId="5A9502DD" w:rsidR="005117A0" w:rsidRPr="00DC6274" w:rsidRDefault="005117A0" w:rsidP="005117A0">
            <w:pPr>
              <w:jc w:val="center"/>
            </w:pPr>
            <w:r w:rsidRPr="00DC6274">
              <w:t>179</w:t>
            </w:r>
          </w:p>
        </w:tc>
      </w:tr>
      <w:tr w:rsidR="005117A0" w:rsidRPr="00DC6274" w14:paraId="5A4E0E68" w14:textId="77777777" w:rsidTr="005117A0">
        <w:tc>
          <w:tcPr>
            <w:tcW w:w="4107" w:type="dxa"/>
          </w:tcPr>
          <w:p w14:paraId="5440273E" w14:textId="0F797CCE" w:rsidR="005117A0" w:rsidRPr="00DC6274" w:rsidRDefault="005117A0" w:rsidP="005117A0">
            <w:pPr>
              <w:jc w:val="center"/>
            </w:pPr>
            <w:r w:rsidRPr="00DC6274">
              <w:t>com.cs4125.bookingapp.services</w:t>
            </w:r>
          </w:p>
        </w:tc>
        <w:tc>
          <w:tcPr>
            <w:tcW w:w="2803" w:type="dxa"/>
          </w:tcPr>
          <w:p w14:paraId="3C2E5488" w14:textId="6538BA1F" w:rsidR="005117A0" w:rsidRPr="00DC6274" w:rsidRDefault="005117A0" w:rsidP="005117A0">
            <w:pPr>
              <w:jc w:val="center"/>
            </w:pPr>
            <w:r w:rsidRPr="00DC6274">
              <w:t>EncryptionService</w:t>
            </w:r>
          </w:p>
        </w:tc>
        <w:tc>
          <w:tcPr>
            <w:tcW w:w="1458" w:type="dxa"/>
          </w:tcPr>
          <w:p w14:paraId="586DCB88" w14:textId="47D5B5F2" w:rsidR="005117A0" w:rsidRPr="00DC6274" w:rsidRDefault="005117A0" w:rsidP="005117A0">
            <w:pPr>
              <w:jc w:val="center"/>
            </w:pPr>
            <w:r w:rsidRPr="00DC6274">
              <w:t>Damian</w:t>
            </w:r>
          </w:p>
        </w:tc>
        <w:tc>
          <w:tcPr>
            <w:tcW w:w="648" w:type="dxa"/>
          </w:tcPr>
          <w:p w14:paraId="0726105A" w14:textId="219BAD68" w:rsidR="005117A0" w:rsidRPr="00DC6274" w:rsidRDefault="005117A0" w:rsidP="005117A0">
            <w:pPr>
              <w:jc w:val="center"/>
            </w:pPr>
            <w:r w:rsidRPr="00DC6274">
              <w:t>9</w:t>
            </w:r>
          </w:p>
        </w:tc>
      </w:tr>
      <w:tr w:rsidR="005117A0" w:rsidRPr="00DC6274" w14:paraId="1D690CA5" w14:textId="77777777" w:rsidTr="005117A0">
        <w:tc>
          <w:tcPr>
            <w:tcW w:w="4107" w:type="dxa"/>
          </w:tcPr>
          <w:p w14:paraId="33C67FDB" w14:textId="12CA29D1" w:rsidR="005117A0" w:rsidRPr="00DC6274" w:rsidRDefault="005117A0" w:rsidP="005117A0">
            <w:pPr>
              <w:jc w:val="center"/>
            </w:pPr>
            <w:r w:rsidRPr="00DC6274">
              <w:t>com.cs4125.bookingapp.services</w:t>
            </w:r>
          </w:p>
        </w:tc>
        <w:tc>
          <w:tcPr>
            <w:tcW w:w="2803" w:type="dxa"/>
          </w:tcPr>
          <w:p w14:paraId="6123BA17" w14:textId="1D9BA7BF" w:rsidR="005117A0" w:rsidRPr="00DC6274" w:rsidRDefault="005117A0" w:rsidP="005117A0">
            <w:pPr>
              <w:jc w:val="center"/>
            </w:pPr>
            <w:r w:rsidRPr="00DC6274">
              <w:t>EncryptionServiceImpl</w:t>
            </w:r>
          </w:p>
        </w:tc>
        <w:tc>
          <w:tcPr>
            <w:tcW w:w="1458" w:type="dxa"/>
          </w:tcPr>
          <w:p w14:paraId="32A6F3C6" w14:textId="248F098F" w:rsidR="005117A0" w:rsidRPr="00DC6274" w:rsidRDefault="005117A0" w:rsidP="005117A0">
            <w:pPr>
              <w:jc w:val="center"/>
            </w:pPr>
            <w:r w:rsidRPr="00DC6274">
              <w:t>Damian</w:t>
            </w:r>
          </w:p>
        </w:tc>
        <w:tc>
          <w:tcPr>
            <w:tcW w:w="648" w:type="dxa"/>
          </w:tcPr>
          <w:p w14:paraId="49E2D097" w14:textId="0E20F8E4" w:rsidR="005117A0" w:rsidRPr="00DC6274" w:rsidRDefault="005117A0" w:rsidP="005117A0">
            <w:pPr>
              <w:jc w:val="center"/>
            </w:pPr>
            <w:r w:rsidRPr="00DC6274">
              <w:t>16</w:t>
            </w:r>
          </w:p>
        </w:tc>
      </w:tr>
      <w:tr w:rsidR="005117A0" w:rsidRPr="00DC6274" w14:paraId="34282986" w14:textId="77777777" w:rsidTr="005117A0">
        <w:tc>
          <w:tcPr>
            <w:tcW w:w="4107" w:type="dxa"/>
          </w:tcPr>
          <w:p w14:paraId="0CD45F71" w14:textId="3C19B03D" w:rsidR="005117A0" w:rsidRPr="00DC6274" w:rsidRDefault="005117A0" w:rsidP="005117A0">
            <w:pPr>
              <w:jc w:val="center"/>
            </w:pPr>
            <w:r w:rsidRPr="00DC6274">
              <w:t>com.cs4125.bookingapp.services</w:t>
            </w:r>
          </w:p>
        </w:tc>
        <w:tc>
          <w:tcPr>
            <w:tcW w:w="2803" w:type="dxa"/>
          </w:tcPr>
          <w:p w14:paraId="4A5E1797" w14:textId="1C5DDEB9" w:rsidR="005117A0" w:rsidRPr="00DC6274" w:rsidRDefault="005117A0" w:rsidP="005117A0">
            <w:pPr>
              <w:jc w:val="center"/>
            </w:pPr>
            <w:proofErr w:type="spellStart"/>
            <w:r w:rsidRPr="00DC6274">
              <w:t>PriceCalculation</w:t>
            </w:r>
            <w:proofErr w:type="spellEnd"/>
          </w:p>
        </w:tc>
        <w:tc>
          <w:tcPr>
            <w:tcW w:w="1458" w:type="dxa"/>
          </w:tcPr>
          <w:p w14:paraId="16BBD5C6" w14:textId="7959A1EC" w:rsidR="005117A0" w:rsidRPr="00DC6274" w:rsidRDefault="005117A0" w:rsidP="005117A0">
            <w:pPr>
              <w:jc w:val="center"/>
            </w:pPr>
            <w:r w:rsidRPr="00DC6274">
              <w:t>Damian</w:t>
            </w:r>
          </w:p>
        </w:tc>
        <w:tc>
          <w:tcPr>
            <w:tcW w:w="648" w:type="dxa"/>
          </w:tcPr>
          <w:p w14:paraId="3F04BF35" w14:textId="0315EC2B" w:rsidR="005117A0" w:rsidRPr="00DC6274" w:rsidRDefault="005117A0" w:rsidP="005117A0">
            <w:pPr>
              <w:jc w:val="center"/>
            </w:pPr>
            <w:r w:rsidRPr="00DC6274">
              <w:t>132</w:t>
            </w:r>
          </w:p>
        </w:tc>
      </w:tr>
      <w:tr w:rsidR="005117A0" w:rsidRPr="00DC6274" w14:paraId="5AC35D65" w14:textId="77777777" w:rsidTr="005117A0">
        <w:tc>
          <w:tcPr>
            <w:tcW w:w="4107" w:type="dxa"/>
          </w:tcPr>
          <w:p w14:paraId="545A4FEE" w14:textId="57549A42" w:rsidR="005117A0" w:rsidRPr="00DC6274" w:rsidRDefault="005117A0" w:rsidP="005117A0">
            <w:pPr>
              <w:jc w:val="center"/>
            </w:pPr>
            <w:r w:rsidRPr="00DC6274">
              <w:t>com.cs4125.bookingapp.services</w:t>
            </w:r>
          </w:p>
        </w:tc>
        <w:tc>
          <w:tcPr>
            <w:tcW w:w="2803" w:type="dxa"/>
          </w:tcPr>
          <w:p w14:paraId="27B93F2B" w14:textId="08E9A12A" w:rsidR="005117A0" w:rsidRPr="00DC6274" w:rsidRDefault="005117A0" w:rsidP="005117A0">
            <w:pPr>
              <w:jc w:val="center"/>
            </w:pPr>
            <w:r w:rsidRPr="00DC6274">
              <w:t>RouteService</w:t>
            </w:r>
          </w:p>
        </w:tc>
        <w:tc>
          <w:tcPr>
            <w:tcW w:w="1458" w:type="dxa"/>
          </w:tcPr>
          <w:p w14:paraId="08B92912" w14:textId="2538CD2D" w:rsidR="005117A0" w:rsidRPr="00DC6274" w:rsidRDefault="005117A0" w:rsidP="005117A0">
            <w:pPr>
              <w:jc w:val="center"/>
            </w:pPr>
            <w:r w:rsidRPr="00DC6274">
              <w:t>Damian</w:t>
            </w:r>
          </w:p>
        </w:tc>
        <w:tc>
          <w:tcPr>
            <w:tcW w:w="648" w:type="dxa"/>
          </w:tcPr>
          <w:p w14:paraId="42693FDA" w14:textId="7526AE16" w:rsidR="005117A0" w:rsidRPr="00DC6274" w:rsidRDefault="005117A0" w:rsidP="005117A0">
            <w:pPr>
              <w:jc w:val="center"/>
            </w:pPr>
            <w:r w:rsidRPr="00DC6274">
              <w:t>21</w:t>
            </w:r>
          </w:p>
        </w:tc>
      </w:tr>
      <w:tr w:rsidR="005117A0" w:rsidRPr="00DC6274" w14:paraId="32519373" w14:textId="77777777" w:rsidTr="005117A0">
        <w:tc>
          <w:tcPr>
            <w:tcW w:w="4107" w:type="dxa"/>
          </w:tcPr>
          <w:p w14:paraId="3B14845D" w14:textId="392F4EB0" w:rsidR="005117A0" w:rsidRPr="00DC6274" w:rsidRDefault="005117A0" w:rsidP="005117A0">
            <w:pPr>
              <w:jc w:val="center"/>
            </w:pPr>
            <w:r w:rsidRPr="00DC6274">
              <w:t>com.cs4125.bookingapp.services</w:t>
            </w:r>
          </w:p>
        </w:tc>
        <w:tc>
          <w:tcPr>
            <w:tcW w:w="2803" w:type="dxa"/>
          </w:tcPr>
          <w:p w14:paraId="1D26BEFA" w14:textId="226BE2F8" w:rsidR="005117A0" w:rsidRPr="00DC6274" w:rsidRDefault="005117A0" w:rsidP="005117A0">
            <w:pPr>
              <w:jc w:val="center"/>
            </w:pPr>
            <w:r w:rsidRPr="00DC6274">
              <w:t>RouteServiceImpl</w:t>
            </w:r>
          </w:p>
        </w:tc>
        <w:tc>
          <w:tcPr>
            <w:tcW w:w="1458" w:type="dxa"/>
          </w:tcPr>
          <w:p w14:paraId="72793277" w14:textId="50C62593" w:rsidR="005117A0" w:rsidRPr="00DC6274" w:rsidRDefault="005117A0" w:rsidP="005117A0">
            <w:pPr>
              <w:jc w:val="center"/>
            </w:pPr>
            <w:r w:rsidRPr="00DC6274">
              <w:t>ALL</w:t>
            </w:r>
          </w:p>
        </w:tc>
        <w:tc>
          <w:tcPr>
            <w:tcW w:w="648" w:type="dxa"/>
          </w:tcPr>
          <w:p w14:paraId="2E920188" w14:textId="06C6170F" w:rsidR="005117A0" w:rsidRPr="00DC6274" w:rsidRDefault="005117A0" w:rsidP="005117A0">
            <w:pPr>
              <w:jc w:val="center"/>
            </w:pPr>
            <w:r w:rsidRPr="00DC6274">
              <w:t>295</w:t>
            </w:r>
          </w:p>
        </w:tc>
      </w:tr>
      <w:tr w:rsidR="005117A0" w:rsidRPr="00DC6274" w14:paraId="7AC3C51B" w14:textId="77777777" w:rsidTr="005117A0">
        <w:tc>
          <w:tcPr>
            <w:tcW w:w="4107" w:type="dxa"/>
          </w:tcPr>
          <w:p w14:paraId="2D3BDB35" w14:textId="52AC225E" w:rsidR="005117A0" w:rsidRPr="00DC6274" w:rsidRDefault="005117A0" w:rsidP="005117A0">
            <w:pPr>
              <w:jc w:val="center"/>
            </w:pPr>
            <w:r w:rsidRPr="00DC6274">
              <w:t>com.cs4125.bookingapp.services</w:t>
            </w:r>
          </w:p>
        </w:tc>
        <w:tc>
          <w:tcPr>
            <w:tcW w:w="2803" w:type="dxa"/>
          </w:tcPr>
          <w:p w14:paraId="6C555CCA" w14:textId="6CE9A471" w:rsidR="005117A0" w:rsidRPr="00DC6274" w:rsidRDefault="005117A0" w:rsidP="005117A0">
            <w:pPr>
              <w:jc w:val="center"/>
            </w:pPr>
            <w:r w:rsidRPr="00DC6274">
              <w:t>TransactionContext</w:t>
            </w:r>
          </w:p>
        </w:tc>
        <w:tc>
          <w:tcPr>
            <w:tcW w:w="1458" w:type="dxa"/>
          </w:tcPr>
          <w:p w14:paraId="21D597BD" w14:textId="5F563027" w:rsidR="005117A0" w:rsidRPr="00DC6274" w:rsidRDefault="005117A0" w:rsidP="005117A0">
            <w:pPr>
              <w:jc w:val="center"/>
            </w:pPr>
            <w:r w:rsidRPr="00DC6274">
              <w:t>Damian</w:t>
            </w:r>
          </w:p>
        </w:tc>
        <w:tc>
          <w:tcPr>
            <w:tcW w:w="648" w:type="dxa"/>
          </w:tcPr>
          <w:p w14:paraId="1A2AE5EF" w14:textId="5FFF1AED" w:rsidR="005117A0" w:rsidRPr="00DC6274" w:rsidRDefault="005117A0" w:rsidP="005117A0">
            <w:pPr>
              <w:jc w:val="center"/>
            </w:pPr>
            <w:r w:rsidRPr="00DC6274">
              <w:t>58</w:t>
            </w:r>
          </w:p>
        </w:tc>
      </w:tr>
      <w:tr w:rsidR="005117A0" w:rsidRPr="00DC6274" w14:paraId="159BC896" w14:textId="77777777" w:rsidTr="005117A0">
        <w:tc>
          <w:tcPr>
            <w:tcW w:w="4107" w:type="dxa"/>
          </w:tcPr>
          <w:p w14:paraId="349ACEC1" w14:textId="48B8EE3D" w:rsidR="005117A0" w:rsidRPr="00DC6274" w:rsidRDefault="005117A0" w:rsidP="005117A0">
            <w:pPr>
              <w:jc w:val="center"/>
            </w:pPr>
            <w:r w:rsidRPr="00DC6274">
              <w:t>com.cs4125.bookingapp.services</w:t>
            </w:r>
          </w:p>
        </w:tc>
        <w:tc>
          <w:tcPr>
            <w:tcW w:w="2803" w:type="dxa"/>
          </w:tcPr>
          <w:p w14:paraId="31FA84BA" w14:textId="5E8CC3D9" w:rsidR="005117A0" w:rsidRPr="00DC6274" w:rsidRDefault="005117A0" w:rsidP="005117A0">
            <w:pPr>
              <w:jc w:val="center"/>
            </w:pPr>
            <w:r w:rsidRPr="00DC6274">
              <w:t>TransactionRecordCancelledState</w:t>
            </w:r>
          </w:p>
        </w:tc>
        <w:tc>
          <w:tcPr>
            <w:tcW w:w="1458" w:type="dxa"/>
          </w:tcPr>
          <w:p w14:paraId="72C29967" w14:textId="49A02706" w:rsidR="005117A0" w:rsidRPr="00DC6274" w:rsidRDefault="005117A0" w:rsidP="005117A0">
            <w:pPr>
              <w:jc w:val="center"/>
            </w:pPr>
            <w:r w:rsidRPr="00DC6274">
              <w:t>Damian</w:t>
            </w:r>
          </w:p>
        </w:tc>
        <w:tc>
          <w:tcPr>
            <w:tcW w:w="648" w:type="dxa"/>
          </w:tcPr>
          <w:p w14:paraId="2E83E959" w14:textId="458C762B" w:rsidR="005117A0" w:rsidRPr="00DC6274" w:rsidRDefault="005117A0" w:rsidP="005117A0">
            <w:pPr>
              <w:jc w:val="center"/>
            </w:pPr>
            <w:r w:rsidRPr="00DC6274">
              <w:t>23</w:t>
            </w:r>
          </w:p>
        </w:tc>
      </w:tr>
      <w:tr w:rsidR="005117A0" w:rsidRPr="00DC6274" w14:paraId="160BBB71" w14:textId="77777777" w:rsidTr="005117A0">
        <w:tc>
          <w:tcPr>
            <w:tcW w:w="4107" w:type="dxa"/>
          </w:tcPr>
          <w:p w14:paraId="5BF8B675" w14:textId="6F270909" w:rsidR="005117A0" w:rsidRPr="00DC6274" w:rsidRDefault="005117A0" w:rsidP="005117A0">
            <w:pPr>
              <w:jc w:val="center"/>
            </w:pPr>
            <w:r w:rsidRPr="00DC6274">
              <w:t>com.cs4125.bookingapp.services</w:t>
            </w:r>
          </w:p>
        </w:tc>
        <w:tc>
          <w:tcPr>
            <w:tcW w:w="2803" w:type="dxa"/>
          </w:tcPr>
          <w:p w14:paraId="6F7C7FBE" w14:textId="7E1800F2" w:rsidR="005117A0" w:rsidRPr="00DC6274" w:rsidRDefault="005117A0" w:rsidP="005117A0">
            <w:pPr>
              <w:jc w:val="center"/>
            </w:pPr>
            <w:r w:rsidRPr="00DC6274">
              <w:t>TransactionRecordCompletedState</w:t>
            </w:r>
          </w:p>
        </w:tc>
        <w:tc>
          <w:tcPr>
            <w:tcW w:w="1458" w:type="dxa"/>
          </w:tcPr>
          <w:p w14:paraId="163D82AE" w14:textId="7490C8AF" w:rsidR="005117A0" w:rsidRPr="00DC6274" w:rsidRDefault="005117A0" w:rsidP="005117A0">
            <w:pPr>
              <w:jc w:val="center"/>
            </w:pPr>
            <w:r w:rsidRPr="00DC6274">
              <w:t>Damian</w:t>
            </w:r>
          </w:p>
        </w:tc>
        <w:tc>
          <w:tcPr>
            <w:tcW w:w="648" w:type="dxa"/>
          </w:tcPr>
          <w:p w14:paraId="50CAFAFE" w14:textId="3422696A" w:rsidR="005117A0" w:rsidRPr="00DC6274" w:rsidRDefault="005117A0" w:rsidP="005117A0">
            <w:pPr>
              <w:jc w:val="center"/>
            </w:pPr>
            <w:r w:rsidRPr="00DC6274">
              <w:t>31</w:t>
            </w:r>
          </w:p>
        </w:tc>
      </w:tr>
      <w:tr w:rsidR="005117A0" w:rsidRPr="00DC6274" w14:paraId="46CF368F" w14:textId="77777777" w:rsidTr="005117A0">
        <w:tc>
          <w:tcPr>
            <w:tcW w:w="4107" w:type="dxa"/>
          </w:tcPr>
          <w:p w14:paraId="117C0DB3" w14:textId="2A7F7696" w:rsidR="005117A0" w:rsidRPr="00DC6274" w:rsidRDefault="005117A0" w:rsidP="005117A0">
            <w:pPr>
              <w:jc w:val="center"/>
            </w:pPr>
            <w:r w:rsidRPr="00DC6274">
              <w:t>com.cs4125.bookingapp.services</w:t>
            </w:r>
          </w:p>
        </w:tc>
        <w:tc>
          <w:tcPr>
            <w:tcW w:w="2803" w:type="dxa"/>
          </w:tcPr>
          <w:p w14:paraId="5F2635B0" w14:textId="573C93A7" w:rsidR="005117A0" w:rsidRPr="00DC6274" w:rsidRDefault="005117A0" w:rsidP="005117A0">
            <w:pPr>
              <w:jc w:val="center"/>
            </w:pPr>
            <w:r w:rsidRPr="00DC6274">
              <w:t>TransactionRecordInitialState</w:t>
            </w:r>
          </w:p>
        </w:tc>
        <w:tc>
          <w:tcPr>
            <w:tcW w:w="1458" w:type="dxa"/>
          </w:tcPr>
          <w:p w14:paraId="57E67A7A" w14:textId="6AACE5D2" w:rsidR="005117A0" w:rsidRPr="00DC6274" w:rsidRDefault="005117A0" w:rsidP="005117A0">
            <w:pPr>
              <w:jc w:val="center"/>
            </w:pPr>
            <w:r w:rsidRPr="00DC6274">
              <w:t>Damian</w:t>
            </w:r>
          </w:p>
        </w:tc>
        <w:tc>
          <w:tcPr>
            <w:tcW w:w="648" w:type="dxa"/>
          </w:tcPr>
          <w:p w14:paraId="3FF5767C" w14:textId="62BA4A82" w:rsidR="005117A0" w:rsidRPr="00DC6274" w:rsidRDefault="005117A0" w:rsidP="005117A0">
            <w:pPr>
              <w:jc w:val="center"/>
            </w:pPr>
            <w:r w:rsidRPr="00DC6274">
              <w:t>32</w:t>
            </w:r>
          </w:p>
        </w:tc>
      </w:tr>
      <w:tr w:rsidR="005117A0" w:rsidRPr="00DC6274" w14:paraId="1C22A1D9" w14:textId="77777777" w:rsidTr="005117A0">
        <w:tc>
          <w:tcPr>
            <w:tcW w:w="4107" w:type="dxa"/>
          </w:tcPr>
          <w:p w14:paraId="45FCF50A" w14:textId="6A6B8651" w:rsidR="005117A0" w:rsidRPr="00DC6274" w:rsidRDefault="005117A0" w:rsidP="005117A0">
            <w:pPr>
              <w:jc w:val="center"/>
            </w:pPr>
            <w:r w:rsidRPr="00DC6274">
              <w:t>com.cs4125.bookingapp.services</w:t>
            </w:r>
          </w:p>
        </w:tc>
        <w:tc>
          <w:tcPr>
            <w:tcW w:w="2803" w:type="dxa"/>
          </w:tcPr>
          <w:p w14:paraId="14514C63" w14:textId="6EB633FB" w:rsidR="005117A0" w:rsidRPr="00DC6274" w:rsidRDefault="005117A0" w:rsidP="005117A0">
            <w:pPr>
              <w:jc w:val="center"/>
            </w:pPr>
            <w:proofErr w:type="spellStart"/>
            <w:r w:rsidRPr="00DC6274">
              <w:t>TransactionRecordInProgressState</w:t>
            </w:r>
            <w:proofErr w:type="spellEnd"/>
          </w:p>
        </w:tc>
        <w:tc>
          <w:tcPr>
            <w:tcW w:w="1458" w:type="dxa"/>
          </w:tcPr>
          <w:p w14:paraId="0DEC3DF2" w14:textId="3FF777F8" w:rsidR="005117A0" w:rsidRPr="00DC6274" w:rsidRDefault="005117A0" w:rsidP="005117A0">
            <w:pPr>
              <w:jc w:val="center"/>
            </w:pPr>
            <w:r w:rsidRPr="00DC6274">
              <w:t>Damian</w:t>
            </w:r>
          </w:p>
        </w:tc>
        <w:tc>
          <w:tcPr>
            <w:tcW w:w="648" w:type="dxa"/>
          </w:tcPr>
          <w:p w14:paraId="3B11276F" w14:textId="06214F8A" w:rsidR="005117A0" w:rsidRPr="00DC6274" w:rsidRDefault="005117A0" w:rsidP="005117A0">
            <w:pPr>
              <w:jc w:val="center"/>
            </w:pPr>
            <w:r w:rsidRPr="00DC6274">
              <w:t>36</w:t>
            </w:r>
          </w:p>
        </w:tc>
      </w:tr>
      <w:tr w:rsidR="005117A0" w:rsidRPr="00DC6274" w14:paraId="21795B8A" w14:textId="77777777" w:rsidTr="005117A0">
        <w:tc>
          <w:tcPr>
            <w:tcW w:w="4107" w:type="dxa"/>
          </w:tcPr>
          <w:p w14:paraId="6CF2B42E" w14:textId="5091C9F6" w:rsidR="005117A0" w:rsidRPr="00DC6274" w:rsidRDefault="005117A0" w:rsidP="005117A0">
            <w:pPr>
              <w:jc w:val="center"/>
            </w:pPr>
            <w:r w:rsidRPr="00DC6274">
              <w:t>com.cs4125.bookingapp.services</w:t>
            </w:r>
          </w:p>
        </w:tc>
        <w:tc>
          <w:tcPr>
            <w:tcW w:w="2803" w:type="dxa"/>
          </w:tcPr>
          <w:p w14:paraId="35F73AAE" w14:textId="444FE303" w:rsidR="005117A0" w:rsidRPr="00DC6274" w:rsidRDefault="005117A0" w:rsidP="005117A0">
            <w:pPr>
              <w:jc w:val="center"/>
            </w:pPr>
            <w:r w:rsidRPr="00DC6274">
              <w:t>TransactionRecordState</w:t>
            </w:r>
          </w:p>
        </w:tc>
        <w:tc>
          <w:tcPr>
            <w:tcW w:w="1458" w:type="dxa"/>
          </w:tcPr>
          <w:p w14:paraId="6892E353" w14:textId="57C22A5C" w:rsidR="005117A0" w:rsidRPr="00DC6274" w:rsidRDefault="005117A0" w:rsidP="005117A0">
            <w:pPr>
              <w:jc w:val="center"/>
            </w:pPr>
            <w:r w:rsidRPr="00DC6274">
              <w:t>Damian</w:t>
            </w:r>
          </w:p>
        </w:tc>
        <w:tc>
          <w:tcPr>
            <w:tcW w:w="648" w:type="dxa"/>
          </w:tcPr>
          <w:p w14:paraId="6627D73E" w14:textId="449A2588" w:rsidR="005117A0" w:rsidRPr="00DC6274" w:rsidRDefault="005117A0" w:rsidP="005117A0">
            <w:pPr>
              <w:jc w:val="center"/>
            </w:pPr>
            <w:r w:rsidRPr="00DC6274">
              <w:t>12</w:t>
            </w:r>
          </w:p>
        </w:tc>
      </w:tr>
      <w:tr w:rsidR="005117A0" w:rsidRPr="00DC6274" w14:paraId="2284CFD8" w14:textId="77777777" w:rsidTr="005117A0">
        <w:tc>
          <w:tcPr>
            <w:tcW w:w="4107" w:type="dxa"/>
          </w:tcPr>
          <w:p w14:paraId="698C2EEC" w14:textId="5B8DF019" w:rsidR="005117A0" w:rsidRPr="00DC6274" w:rsidRDefault="005117A0" w:rsidP="005117A0">
            <w:pPr>
              <w:jc w:val="center"/>
            </w:pPr>
            <w:r w:rsidRPr="00DC6274">
              <w:t>com.cs4125.bookingapp.services</w:t>
            </w:r>
          </w:p>
        </w:tc>
        <w:tc>
          <w:tcPr>
            <w:tcW w:w="2803" w:type="dxa"/>
          </w:tcPr>
          <w:p w14:paraId="41F10267" w14:textId="3717B0F0" w:rsidR="005117A0" w:rsidRPr="00DC6274" w:rsidRDefault="005117A0" w:rsidP="005117A0">
            <w:pPr>
              <w:jc w:val="center"/>
            </w:pPr>
            <w:r w:rsidRPr="00DC6274">
              <w:t>UserService</w:t>
            </w:r>
          </w:p>
        </w:tc>
        <w:tc>
          <w:tcPr>
            <w:tcW w:w="1458" w:type="dxa"/>
          </w:tcPr>
          <w:p w14:paraId="55F60E1F" w14:textId="00D4C5E3" w:rsidR="005117A0" w:rsidRPr="00DC6274" w:rsidRDefault="005117A0" w:rsidP="005117A0">
            <w:pPr>
              <w:jc w:val="center"/>
            </w:pPr>
            <w:r w:rsidRPr="00DC6274">
              <w:t>Damian</w:t>
            </w:r>
          </w:p>
        </w:tc>
        <w:tc>
          <w:tcPr>
            <w:tcW w:w="648" w:type="dxa"/>
          </w:tcPr>
          <w:p w14:paraId="5B8899E5" w14:textId="2A653D02" w:rsidR="005117A0" w:rsidRPr="00DC6274" w:rsidRDefault="005117A0" w:rsidP="005117A0">
            <w:pPr>
              <w:jc w:val="center"/>
            </w:pPr>
            <w:r w:rsidRPr="00DC6274">
              <w:t>10</w:t>
            </w:r>
          </w:p>
        </w:tc>
      </w:tr>
      <w:tr w:rsidR="005117A0" w:rsidRPr="00DC6274" w14:paraId="7AC2B118" w14:textId="77777777" w:rsidTr="005117A0">
        <w:tc>
          <w:tcPr>
            <w:tcW w:w="4107" w:type="dxa"/>
          </w:tcPr>
          <w:p w14:paraId="0900C1AC" w14:textId="6F70D5B3" w:rsidR="005117A0" w:rsidRPr="00DC6274" w:rsidRDefault="005117A0" w:rsidP="005117A0">
            <w:pPr>
              <w:jc w:val="center"/>
            </w:pPr>
            <w:r w:rsidRPr="00DC6274">
              <w:t>com.cs4125.bookingapp.services</w:t>
            </w:r>
          </w:p>
        </w:tc>
        <w:tc>
          <w:tcPr>
            <w:tcW w:w="2803" w:type="dxa"/>
          </w:tcPr>
          <w:p w14:paraId="7D12A9B0" w14:textId="76B7044F" w:rsidR="005117A0" w:rsidRPr="00DC6274" w:rsidRDefault="005117A0" w:rsidP="005117A0">
            <w:pPr>
              <w:jc w:val="center"/>
            </w:pPr>
            <w:r w:rsidRPr="00DC6274">
              <w:t>UserServiceImpl</w:t>
            </w:r>
          </w:p>
        </w:tc>
        <w:tc>
          <w:tcPr>
            <w:tcW w:w="1458" w:type="dxa"/>
          </w:tcPr>
          <w:p w14:paraId="5004CCB5" w14:textId="394D473C" w:rsidR="005117A0" w:rsidRPr="00DC6274" w:rsidRDefault="005117A0" w:rsidP="005117A0">
            <w:pPr>
              <w:jc w:val="center"/>
            </w:pPr>
            <w:r w:rsidRPr="00DC6274">
              <w:t>ALL</w:t>
            </w:r>
          </w:p>
        </w:tc>
        <w:tc>
          <w:tcPr>
            <w:tcW w:w="648" w:type="dxa"/>
          </w:tcPr>
          <w:p w14:paraId="632E1AB0" w14:textId="6B589343" w:rsidR="005117A0" w:rsidRPr="00DC6274" w:rsidRDefault="005117A0" w:rsidP="005117A0">
            <w:pPr>
              <w:jc w:val="center"/>
            </w:pPr>
            <w:r w:rsidRPr="00DC6274">
              <w:t>89</w:t>
            </w:r>
          </w:p>
        </w:tc>
      </w:tr>
      <w:tr w:rsidR="005117A0" w:rsidRPr="00DC6274" w14:paraId="7E955FEC" w14:textId="77777777" w:rsidTr="005117A0">
        <w:tc>
          <w:tcPr>
            <w:tcW w:w="4107" w:type="dxa"/>
          </w:tcPr>
          <w:p w14:paraId="59A5FECB" w14:textId="291D447C" w:rsidR="005117A0" w:rsidRPr="00DC6274" w:rsidRDefault="005117A0" w:rsidP="005117A0">
            <w:pPr>
              <w:jc w:val="center"/>
            </w:pPr>
            <w:r w:rsidRPr="00DC6274">
              <w:lastRenderedPageBreak/>
              <w:t>com.cs4125.bookingapp</w:t>
            </w:r>
          </w:p>
        </w:tc>
        <w:tc>
          <w:tcPr>
            <w:tcW w:w="2803" w:type="dxa"/>
          </w:tcPr>
          <w:p w14:paraId="502CA12A" w14:textId="7F271138" w:rsidR="005117A0" w:rsidRPr="00DC6274" w:rsidRDefault="005117A0" w:rsidP="005117A0">
            <w:pPr>
              <w:jc w:val="center"/>
            </w:pPr>
            <w:r w:rsidRPr="00DC6274">
              <w:t>BasicController</w:t>
            </w:r>
          </w:p>
        </w:tc>
        <w:tc>
          <w:tcPr>
            <w:tcW w:w="1458" w:type="dxa"/>
          </w:tcPr>
          <w:p w14:paraId="5B2FA5EB" w14:textId="639E6357" w:rsidR="005117A0" w:rsidRPr="00DC6274" w:rsidRDefault="005117A0" w:rsidP="005117A0">
            <w:pPr>
              <w:jc w:val="center"/>
            </w:pPr>
            <w:r w:rsidRPr="00DC6274">
              <w:t>Eoghan</w:t>
            </w:r>
          </w:p>
        </w:tc>
        <w:tc>
          <w:tcPr>
            <w:tcW w:w="648" w:type="dxa"/>
          </w:tcPr>
          <w:p w14:paraId="4DFD0428" w14:textId="2DB4056B" w:rsidR="005117A0" w:rsidRPr="00DC6274" w:rsidRDefault="005117A0" w:rsidP="005117A0">
            <w:pPr>
              <w:jc w:val="center"/>
            </w:pPr>
            <w:r w:rsidRPr="00DC6274">
              <w:t>154</w:t>
            </w:r>
          </w:p>
        </w:tc>
      </w:tr>
      <w:tr w:rsidR="005117A0" w:rsidRPr="00DC6274" w14:paraId="32D92C12" w14:textId="77777777" w:rsidTr="005117A0">
        <w:tc>
          <w:tcPr>
            <w:tcW w:w="4107" w:type="dxa"/>
          </w:tcPr>
          <w:p w14:paraId="0CC9F3BE" w14:textId="37AED95D" w:rsidR="005117A0" w:rsidRPr="00DC6274" w:rsidRDefault="005117A0" w:rsidP="005117A0">
            <w:pPr>
              <w:jc w:val="center"/>
            </w:pPr>
            <w:r w:rsidRPr="00DC6274">
              <w:t>com.cs4125.bookingapp</w:t>
            </w:r>
          </w:p>
        </w:tc>
        <w:tc>
          <w:tcPr>
            <w:tcW w:w="2803" w:type="dxa"/>
          </w:tcPr>
          <w:p w14:paraId="3A986D35" w14:textId="187A7170" w:rsidR="005117A0" w:rsidRPr="00DC6274" w:rsidRDefault="005117A0" w:rsidP="005117A0">
            <w:pPr>
              <w:jc w:val="center"/>
            </w:pPr>
            <w:proofErr w:type="spellStart"/>
            <w:r w:rsidRPr="00DC6274">
              <w:t>BookingApplication</w:t>
            </w:r>
            <w:proofErr w:type="spellEnd"/>
          </w:p>
        </w:tc>
        <w:tc>
          <w:tcPr>
            <w:tcW w:w="1458" w:type="dxa"/>
          </w:tcPr>
          <w:p w14:paraId="04A2520A" w14:textId="3D9E851C" w:rsidR="005117A0" w:rsidRPr="00DC6274" w:rsidRDefault="005117A0" w:rsidP="005117A0">
            <w:pPr>
              <w:jc w:val="center"/>
            </w:pPr>
            <w:r w:rsidRPr="00DC6274">
              <w:t>Eoghan</w:t>
            </w:r>
          </w:p>
        </w:tc>
        <w:tc>
          <w:tcPr>
            <w:tcW w:w="648" w:type="dxa"/>
          </w:tcPr>
          <w:p w14:paraId="6231FD8E" w14:textId="72A5558D" w:rsidR="005117A0" w:rsidRPr="00DC6274" w:rsidRDefault="005117A0" w:rsidP="005117A0">
            <w:pPr>
              <w:jc w:val="center"/>
            </w:pPr>
            <w:r w:rsidRPr="00DC6274">
              <w:t>17</w:t>
            </w:r>
          </w:p>
        </w:tc>
      </w:tr>
      <w:tr w:rsidR="005117A0" w:rsidRPr="00DC6274" w14:paraId="4E39C55B" w14:textId="77777777" w:rsidTr="005117A0">
        <w:tc>
          <w:tcPr>
            <w:tcW w:w="4107" w:type="dxa"/>
          </w:tcPr>
          <w:p w14:paraId="126400E9" w14:textId="01D45EAC" w:rsidR="005117A0" w:rsidRPr="00DC6274" w:rsidRDefault="005117A0" w:rsidP="005117A0">
            <w:pPr>
              <w:jc w:val="center"/>
            </w:pPr>
            <w:r w:rsidRPr="00DC6274">
              <w:t>com.cs4125.bookingapp.controller</w:t>
            </w:r>
          </w:p>
        </w:tc>
        <w:tc>
          <w:tcPr>
            <w:tcW w:w="2803" w:type="dxa"/>
          </w:tcPr>
          <w:p w14:paraId="2183A23E" w14:textId="60FCCA9C" w:rsidR="005117A0" w:rsidRPr="00DC6274" w:rsidRDefault="005117A0" w:rsidP="005117A0">
            <w:pPr>
              <w:jc w:val="center"/>
            </w:pPr>
            <w:proofErr w:type="spellStart"/>
            <w:r w:rsidRPr="00DC6274">
              <w:t>BookingControllerTests</w:t>
            </w:r>
            <w:proofErr w:type="spellEnd"/>
          </w:p>
        </w:tc>
        <w:tc>
          <w:tcPr>
            <w:tcW w:w="1458" w:type="dxa"/>
          </w:tcPr>
          <w:p w14:paraId="51F3F5D2" w14:textId="5F4AE0B2" w:rsidR="005117A0" w:rsidRPr="00DC6274" w:rsidRDefault="005117A0" w:rsidP="005117A0">
            <w:pPr>
              <w:jc w:val="center"/>
            </w:pPr>
            <w:r w:rsidRPr="00DC6274">
              <w:t>Eoghan</w:t>
            </w:r>
          </w:p>
        </w:tc>
        <w:tc>
          <w:tcPr>
            <w:tcW w:w="648" w:type="dxa"/>
          </w:tcPr>
          <w:p w14:paraId="172A5634" w14:textId="2575E1DB" w:rsidR="005117A0" w:rsidRPr="00DC6274" w:rsidRDefault="005117A0" w:rsidP="005117A0">
            <w:pPr>
              <w:jc w:val="center"/>
            </w:pPr>
            <w:r w:rsidRPr="00DC6274">
              <w:t>64</w:t>
            </w:r>
          </w:p>
        </w:tc>
      </w:tr>
      <w:tr w:rsidR="005117A0" w:rsidRPr="00DC6274" w14:paraId="43B8F7A0" w14:textId="77777777" w:rsidTr="005117A0">
        <w:tc>
          <w:tcPr>
            <w:tcW w:w="4107" w:type="dxa"/>
          </w:tcPr>
          <w:p w14:paraId="04F7BCCE" w14:textId="40D8E458" w:rsidR="005117A0" w:rsidRPr="00DC6274" w:rsidRDefault="005117A0" w:rsidP="005117A0">
            <w:pPr>
              <w:jc w:val="center"/>
            </w:pPr>
            <w:r w:rsidRPr="00DC6274">
              <w:t>com.cs4125.bookingapp.controller</w:t>
            </w:r>
          </w:p>
        </w:tc>
        <w:tc>
          <w:tcPr>
            <w:tcW w:w="2803" w:type="dxa"/>
          </w:tcPr>
          <w:p w14:paraId="2F12DFF6" w14:textId="3D60EFA8" w:rsidR="005117A0" w:rsidRPr="00DC6274" w:rsidRDefault="005117A0" w:rsidP="005117A0">
            <w:pPr>
              <w:jc w:val="center"/>
            </w:pPr>
            <w:proofErr w:type="spellStart"/>
            <w:r w:rsidRPr="00DC6274">
              <w:t>DiscountControllerTests</w:t>
            </w:r>
            <w:proofErr w:type="spellEnd"/>
          </w:p>
        </w:tc>
        <w:tc>
          <w:tcPr>
            <w:tcW w:w="1458" w:type="dxa"/>
          </w:tcPr>
          <w:p w14:paraId="0226B1E5" w14:textId="245E66D1" w:rsidR="005117A0" w:rsidRPr="00DC6274" w:rsidRDefault="005117A0" w:rsidP="005117A0">
            <w:pPr>
              <w:jc w:val="center"/>
            </w:pPr>
            <w:r w:rsidRPr="00DC6274">
              <w:t>Eoghan</w:t>
            </w:r>
          </w:p>
        </w:tc>
        <w:tc>
          <w:tcPr>
            <w:tcW w:w="648" w:type="dxa"/>
          </w:tcPr>
          <w:p w14:paraId="21834348" w14:textId="0CD1FB81" w:rsidR="005117A0" w:rsidRPr="00DC6274" w:rsidRDefault="005117A0" w:rsidP="005117A0">
            <w:pPr>
              <w:jc w:val="center"/>
            </w:pPr>
            <w:r w:rsidRPr="00DC6274">
              <w:t>67</w:t>
            </w:r>
          </w:p>
        </w:tc>
      </w:tr>
      <w:tr w:rsidR="005117A0" w:rsidRPr="00DC6274" w14:paraId="60705DAB" w14:textId="77777777" w:rsidTr="005117A0">
        <w:tc>
          <w:tcPr>
            <w:tcW w:w="4107" w:type="dxa"/>
          </w:tcPr>
          <w:p w14:paraId="53CDECE6" w14:textId="5BBCCE39" w:rsidR="005117A0" w:rsidRPr="00DC6274" w:rsidRDefault="005117A0" w:rsidP="005117A0">
            <w:pPr>
              <w:jc w:val="center"/>
            </w:pPr>
            <w:r w:rsidRPr="00DC6274">
              <w:t>com.cs4125.bookingapp.controller</w:t>
            </w:r>
          </w:p>
        </w:tc>
        <w:tc>
          <w:tcPr>
            <w:tcW w:w="2803" w:type="dxa"/>
          </w:tcPr>
          <w:p w14:paraId="1E061005" w14:textId="5EB4099D" w:rsidR="005117A0" w:rsidRPr="00DC6274" w:rsidRDefault="005117A0" w:rsidP="005117A0">
            <w:pPr>
              <w:jc w:val="center"/>
            </w:pPr>
            <w:proofErr w:type="spellStart"/>
            <w:r w:rsidRPr="00DC6274">
              <w:t>PaymentControllerTests</w:t>
            </w:r>
            <w:proofErr w:type="spellEnd"/>
          </w:p>
        </w:tc>
        <w:tc>
          <w:tcPr>
            <w:tcW w:w="1458" w:type="dxa"/>
          </w:tcPr>
          <w:p w14:paraId="69A148D6" w14:textId="549B1EF1" w:rsidR="005117A0" w:rsidRPr="00DC6274" w:rsidRDefault="005117A0" w:rsidP="005117A0">
            <w:pPr>
              <w:jc w:val="center"/>
            </w:pPr>
            <w:r w:rsidRPr="00DC6274">
              <w:t>Eoghan</w:t>
            </w:r>
          </w:p>
        </w:tc>
        <w:tc>
          <w:tcPr>
            <w:tcW w:w="648" w:type="dxa"/>
          </w:tcPr>
          <w:p w14:paraId="6B741C58" w14:textId="3EF8FEBC" w:rsidR="005117A0" w:rsidRPr="00DC6274" w:rsidRDefault="005117A0" w:rsidP="005117A0">
            <w:pPr>
              <w:jc w:val="center"/>
            </w:pPr>
            <w:r w:rsidRPr="00DC6274">
              <w:t>43</w:t>
            </w:r>
          </w:p>
        </w:tc>
      </w:tr>
      <w:tr w:rsidR="005117A0" w:rsidRPr="00DC6274" w14:paraId="44225577" w14:textId="77777777" w:rsidTr="005117A0">
        <w:tc>
          <w:tcPr>
            <w:tcW w:w="4107" w:type="dxa"/>
          </w:tcPr>
          <w:p w14:paraId="2997AB3D" w14:textId="75403AC5" w:rsidR="005117A0" w:rsidRPr="00DC6274" w:rsidRDefault="005117A0" w:rsidP="005117A0">
            <w:pPr>
              <w:jc w:val="center"/>
            </w:pPr>
            <w:r w:rsidRPr="00DC6274">
              <w:t>com.cs4125.bookingapp.controller</w:t>
            </w:r>
          </w:p>
        </w:tc>
        <w:tc>
          <w:tcPr>
            <w:tcW w:w="2803" w:type="dxa"/>
          </w:tcPr>
          <w:p w14:paraId="3A910E8A" w14:textId="571FD4A6" w:rsidR="005117A0" w:rsidRPr="00DC6274" w:rsidRDefault="005117A0" w:rsidP="005117A0">
            <w:pPr>
              <w:jc w:val="center"/>
            </w:pPr>
            <w:proofErr w:type="spellStart"/>
            <w:r w:rsidRPr="00DC6274">
              <w:t>UserControllerTests</w:t>
            </w:r>
            <w:proofErr w:type="spellEnd"/>
          </w:p>
        </w:tc>
        <w:tc>
          <w:tcPr>
            <w:tcW w:w="1458" w:type="dxa"/>
          </w:tcPr>
          <w:p w14:paraId="69E793A1" w14:textId="5DFED42C" w:rsidR="005117A0" w:rsidRPr="00DC6274" w:rsidRDefault="005117A0" w:rsidP="005117A0">
            <w:pPr>
              <w:jc w:val="center"/>
            </w:pPr>
            <w:r w:rsidRPr="00DC6274">
              <w:t>Eoghan</w:t>
            </w:r>
          </w:p>
        </w:tc>
        <w:tc>
          <w:tcPr>
            <w:tcW w:w="648" w:type="dxa"/>
          </w:tcPr>
          <w:p w14:paraId="74177CF9" w14:textId="55787CAE" w:rsidR="005117A0" w:rsidRPr="00DC6274" w:rsidRDefault="005117A0" w:rsidP="005117A0">
            <w:pPr>
              <w:jc w:val="center"/>
            </w:pPr>
            <w:r w:rsidRPr="00DC6274">
              <w:t>68</w:t>
            </w:r>
          </w:p>
        </w:tc>
      </w:tr>
      <w:tr w:rsidR="005117A0" w:rsidRPr="00DC6274" w14:paraId="0A42CA99" w14:textId="77777777" w:rsidTr="005117A0">
        <w:tc>
          <w:tcPr>
            <w:tcW w:w="4107" w:type="dxa"/>
          </w:tcPr>
          <w:p w14:paraId="4DEA6D98" w14:textId="2A58D2A8" w:rsidR="005117A0" w:rsidRPr="00DC6274" w:rsidRDefault="005117A0" w:rsidP="005117A0">
            <w:pPr>
              <w:jc w:val="center"/>
            </w:pPr>
            <w:r w:rsidRPr="00DC6274">
              <w:t>com.cs4125.bookingapp</w:t>
            </w:r>
          </w:p>
        </w:tc>
        <w:tc>
          <w:tcPr>
            <w:tcW w:w="2803" w:type="dxa"/>
          </w:tcPr>
          <w:p w14:paraId="357B479F" w14:textId="28E675B7" w:rsidR="005117A0" w:rsidRPr="00DC6274" w:rsidRDefault="005117A0" w:rsidP="005117A0">
            <w:pPr>
              <w:jc w:val="center"/>
            </w:pPr>
            <w:proofErr w:type="spellStart"/>
            <w:r w:rsidRPr="00DC6274">
              <w:t>BookingApplicationTests</w:t>
            </w:r>
            <w:proofErr w:type="spellEnd"/>
          </w:p>
        </w:tc>
        <w:tc>
          <w:tcPr>
            <w:tcW w:w="1458" w:type="dxa"/>
          </w:tcPr>
          <w:p w14:paraId="55776BB6" w14:textId="141E86E9" w:rsidR="005117A0" w:rsidRPr="00DC6274" w:rsidRDefault="005117A0" w:rsidP="005117A0">
            <w:pPr>
              <w:jc w:val="center"/>
            </w:pPr>
            <w:r w:rsidRPr="00DC6274">
              <w:t>Eoghan</w:t>
            </w:r>
          </w:p>
        </w:tc>
        <w:tc>
          <w:tcPr>
            <w:tcW w:w="648" w:type="dxa"/>
          </w:tcPr>
          <w:p w14:paraId="616C13DC" w14:textId="01DDF3C9" w:rsidR="005117A0" w:rsidRPr="00DC6274" w:rsidRDefault="005117A0" w:rsidP="005117A0">
            <w:pPr>
              <w:jc w:val="center"/>
            </w:pPr>
            <w:r w:rsidRPr="00DC6274">
              <w:t>14</w:t>
            </w:r>
          </w:p>
        </w:tc>
      </w:tr>
    </w:tbl>
    <w:p w14:paraId="1D899A96" w14:textId="13CCD870" w:rsidR="003A4AE0" w:rsidRPr="00DC6274" w:rsidRDefault="00B0335D" w:rsidP="003A4AE0">
      <w:r w:rsidRPr="00DC6274">
        <w:tab/>
      </w:r>
    </w:p>
    <w:p w14:paraId="73C84F91" w14:textId="77777777" w:rsidR="00D00900" w:rsidRPr="00DC6274" w:rsidRDefault="00893CBA" w:rsidP="00FA29F5">
      <w:pPr>
        <w:pStyle w:val="Heading2"/>
        <w:rPr>
          <w:rFonts w:ascii="Times New Roman" w:hAnsi="Times New Roman" w:cs="Times New Roman"/>
        </w:rPr>
      </w:pPr>
      <w:bookmarkStart w:id="77" w:name="_Toc69380787"/>
      <w:r w:rsidRPr="00DC6274">
        <w:rPr>
          <w:rFonts w:ascii="Times New Roman" w:hAnsi="Times New Roman" w:cs="Times New Roman"/>
        </w:rPr>
        <w:t xml:space="preserve">9.2 </w:t>
      </w:r>
      <w:r w:rsidR="00FA29F5" w:rsidRPr="00DC6274">
        <w:rPr>
          <w:rFonts w:ascii="Times New Roman" w:hAnsi="Times New Roman" w:cs="Times New Roman"/>
        </w:rPr>
        <w:t>Android Application</w:t>
      </w:r>
      <w:bookmarkEnd w:id="77"/>
    </w:p>
    <w:tbl>
      <w:tblPr>
        <w:tblStyle w:val="TableGrid"/>
        <w:tblW w:w="0" w:type="auto"/>
        <w:tblLook w:val="04A0" w:firstRow="1" w:lastRow="0" w:firstColumn="1" w:lastColumn="0" w:noHBand="0" w:noVBand="1"/>
      </w:tblPr>
      <w:tblGrid>
        <w:gridCol w:w="3277"/>
        <w:gridCol w:w="2900"/>
        <w:gridCol w:w="2136"/>
        <w:gridCol w:w="703"/>
      </w:tblGrid>
      <w:tr w:rsidR="00D00900" w:rsidRPr="00DC6274" w14:paraId="1B0DF4E9" w14:textId="77777777" w:rsidTr="00F67EA4">
        <w:tc>
          <w:tcPr>
            <w:tcW w:w="3743" w:type="dxa"/>
          </w:tcPr>
          <w:p w14:paraId="28F54846" w14:textId="4259A0D1" w:rsidR="00D00900" w:rsidRPr="00DC6274" w:rsidRDefault="00D00900" w:rsidP="00E236A7">
            <w:pPr>
              <w:jc w:val="center"/>
              <w:rPr>
                <w:b/>
                <w:bCs/>
              </w:rPr>
            </w:pPr>
            <w:r w:rsidRPr="00DC6274">
              <w:rPr>
                <w:b/>
                <w:bCs/>
              </w:rPr>
              <w:t>Package</w:t>
            </w:r>
          </w:p>
        </w:tc>
        <w:tc>
          <w:tcPr>
            <w:tcW w:w="3309" w:type="dxa"/>
          </w:tcPr>
          <w:p w14:paraId="64E25DA0" w14:textId="037B3CEF" w:rsidR="00D00900" w:rsidRPr="00DC6274" w:rsidRDefault="00D00900" w:rsidP="00E236A7">
            <w:pPr>
              <w:jc w:val="center"/>
              <w:rPr>
                <w:b/>
                <w:bCs/>
              </w:rPr>
            </w:pPr>
            <w:r w:rsidRPr="00DC6274">
              <w:rPr>
                <w:b/>
                <w:bCs/>
              </w:rPr>
              <w:t>Class</w:t>
            </w:r>
          </w:p>
        </w:tc>
        <w:tc>
          <w:tcPr>
            <w:tcW w:w="1067" w:type="dxa"/>
          </w:tcPr>
          <w:p w14:paraId="5B2EA5CE" w14:textId="29DD497C" w:rsidR="00D00900" w:rsidRPr="00DC6274" w:rsidRDefault="00D00900" w:rsidP="00E236A7">
            <w:pPr>
              <w:jc w:val="center"/>
              <w:rPr>
                <w:b/>
                <w:bCs/>
              </w:rPr>
            </w:pPr>
            <w:r w:rsidRPr="00DC6274">
              <w:rPr>
                <w:b/>
                <w:bCs/>
              </w:rPr>
              <w:t>Author</w:t>
            </w:r>
          </w:p>
        </w:tc>
        <w:tc>
          <w:tcPr>
            <w:tcW w:w="897" w:type="dxa"/>
          </w:tcPr>
          <w:p w14:paraId="279BB225" w14:textId="2958D76A" w:rsidR="00D00900" w:rsidRPr="00DC6274" w:rsidRDefault="00D00900" w:rsidP="00E236A7">
            <w:pPr>
              <w:jc w:val="center"/>
              <w:rPr>
                <w:b/>
                <w:bCs/>
              </w:rPr>
            </w:pPr>
            <w:r w:rsidRPr="00DC6274">
              <w:rPr>
                <w:b/>
                <w:bCs/>
              </w:rPr>
              <w:t>Lines of Code</w:t>
            </w:r>
          </w:p>
        </w:tc>
      </w:tr>
      <w:tr w:rsidR="00D00900" w:rsidRPr="00DC6274" w14:paraId="5CA637C7" w14:textId="77777777" w:rsidTr="00F67EA4">
        <w:tc>
          <w:tcPr>
            <w:tcW w:w="3743" w:type="dxa"/>
          </w:tcPr>
          <w:p w14:paraId="01793C5B" w14:textId="0A4357EA" w:rsidR="00D00900" w:rsidRPr="00DC6274" w:rsidRDefault="00E236A7" w:rsidP="00E236A7">
            <w:pPr>
              <w:jc w:val="center"/>
            </w:pPr>
            <w:r w:rsidRPr="00DC6274">
              <w:t>com.cs4125.bookingapp.entities</w:t>
            </w:r>
          </w:p>
        </w:tc>
        <w:tc>
          <w:tcPr>
            <w:tcW w:w="3309" w:type="dxa"/>
          </w:tcPr>
          <w:p w14:paraId="230D1AE5" w14:textId="142EFE45" w:rsidR="00D00900" w:rsidRPr="00DC6274" w:rsidRDefault="00F135B4" w:rsidP="00E236A7">
            <w:pPr>
              <w:jc w:val="center"/>
            </w:pPr>
            <w:r w:rsidRPr="00DC6274">
              <w:t>Booking</w:t>
            </w:r>
          </w:p>
        </w:tc>
        <w:tc>
          <w:tcPr>
            <w:tcW w:w="1067" w:type="dxa"/>
          </w:tcPr>
          <w:p w14:paraId="48CD80A2" w14:textId="2803D744" w:rsidR="00D00900" w:rsidRPr="00DC6274" w:rsidRDefault="005117A0" w:rsidP="00E236A7">
            <w:pPr>
              <w:jc w:val="center"/>
            </w:pPr>
            <w:r w:rsidRPr="00DC6274">
              <w:t>Damian</w:t>
            </w:r>
          </w:p>
        </w:tc>
        <w:tc>
          <w:tcPr>
            <w:tcW w:w="897" w:type="dxa"/>
          </w:tcPr>
          <w:p w14:paraId="0ECCAA19" w14:textId="08E7CD8F" w:rsidR="00D00900" w:rsidRPr="00DC6274" w:rsidRDefault="00921145" w:rsidP="00E236A7">
            <w:pPr>
              <w:jc w:val="center"/>
            </w:pPr>
            <w:r w:rsidRPr="00DC6274">
              <w:t>124</w:t>
            </w:r>
          </w:p>
        </w:tc>
      </w:tr>
      <w:tr w:rsidR="00F135B4" w:rsidRPr="00DC6274" w14:paraId="6332DE5E" w14:textId="77777777" w:rsidTr="00F67EA4">
        <w:tc>
          <w:tcPr>
            <w:tcW w:w="3743" w:type="dxa"/>
          </w:tcPr>
          <w:p w14:paraId="6FB6BE0F" w14:textId="3ECF0A09" w:rsidR="00F135B4" w:rsidRPr="00DC6274" w:rsidRDefault="00F135B4" w:rsidP="00F135B4">
            <w:pPr>
              <w:jc w:val="center"/>
            </w:pPr>
            <w:r w:rsidRPr="00DC6274">
              <w:t>com.cs4125.bookingapp.entities</w:t>
            </w:r>
          </w:p>
        </w:tc>
        <w:tc>
          <w:tcPr>
            <w:tcW w:w="3309" w:type="dxa"/>
          </w:tcPr>
          <w:p w14:paraId="50A62D73" w14:textId="6AA72272" w:rsidR="00F135B4" w:rsidRPr="00DC6274" w:rsidRDefault="00F135B4" w:rsidP="00F135B4">
            <w:pPr>
              <w:jc w:val="center"/>
            </w:pPr>
            <w:r w:rsidRPr="00DC6274">
              <w:t>Discount</w:t>
            </w:r>
          </w:p>
        </w:tc>
        <w:tc>
          <w:tcPr>
            <w:tcW w:w="1067" w:type="dxa"/>
          </w:tcPr>
          <w:p w14:paraId="122A731D" w14:textId="05373424" w:rsidR="00F135B4" w:rsidRPr="00DC6274" w:rsidRDefault="005117A0" w:rsidP="00F135B4">
            <w:pPr>
              <w:jc w:val="center"/>
            </w:pPr>
            <w:r w:rsidRPr="00DC6274">
              <w:t>Damian</w:t>
            </w:r>
          </w:p>
        </w:tc>
        <w:tc>
          <w:tcPr>
            <w:tcW w:w="897" w:type="dxa"/>
          </w:tcPr>
          <w:p w14:paraId="018EED51" w14:textId="5E7D025C" w:rsidR="00F135B4" w:rsidRPr="00DC6274" w:rsidRDefault="00F4073E" w:rsidP="00F135B4">
            <w:pPr>
              <w:jc w:val="center"/>
            </w:pPr>
            <w:r w:rsidRPr="00DC6274">
              <w:t>87</w:t>
            </w:r>
          </w:p>
        </w:tc>
      </w:tr>
      <w:tr w:rsidR="00F135B4" w:rsidRPr="00DC6274" w14:paraId="1CD678C7" w14:textId="77777777" w:rsidTr="00F67EA4">
        <w:tc>
          <w:tcPr>
            <w:tcW w:w="3743" w:type="dxa"/>
          </w:tcPr>
          <w:p w14:paraId="3189A0DB" w14:textId="3D3B5FCC" w:rsidR="00F135B4" w:rsidRPr="00DC6274" w:rsidRDefault="00F135B4" w:rsidP="00F135B4">
            <w:pPr>
              <w:jc w:val="center"/>
            </w:pPr>
            <w:r w:rsidRPr="00DC6274">
              <w:t>com.cs4125.bookingapp.entities</w:t>
            </w:r>
          </w:p>
        </w:tc>
        <w:tc>
          <w:tcPr>
            <w:tcW w:w="3309" w:type="dxa"/>
          </w:tcPr>
          <w:p w14:paraId="07ECB54C" w14:textId="57D5F6FC" w:rsidR="00F135B4" w:rsidRPr="00DC6274" w:rsidRDefault="00F135B4" w:rsidP="00F135B4">
            <w:pPr>
              <w:jc w:val="center"/>
            </w:pPr>
            <w:r w:rsidRPr="00DC6274">
              <w:t>Route</w:t>
            </w:r>
          </w:p>
        </w:tc>
        <w:tc>
          <w:tcPr>
            <w:tcW w:w="1067" w:type="dxa"/>
          </w:tcPr>
          <w:p w14:paraId="1EF3DFE1" w14:textId="31D7FE81" w:rsidR="00F135B4" w:rsidRPr="00DC6274" w:rsidRDefault="005117A0" w:rsidP="00F135B4">
            <w:pPr>
              <w:jc w:val="center"/>
            </w:pPr>
            <w:r w:rsidRPr="00DC6274">
              <w:t>Damian</w:t>
            </w:r>
          </w:p>
        </w:tc>
        <w:tc>
          <w:tcPr>
            <w:tcW w:w="897" w:type="dxa"/>
          </w:tcPr>
          <w:p w14:paraId="0CE08838" w14:textId="57127A21" w:rsidR="00F135B4" w:rsidRPr="00DC6274" w:rsidRDefault="00F4073E" w:rsidP="00F135B4">
            <w:pPr>
              <w:jc w:val="center"/>
            </w:pPr>
            <w:r w:rsidRPr="00DC6274">
              <w:t>124</w:t>
            </w:r>
          </w:p>
        </w:tc>
      </w:tr>
      <w:tr w:rsidR="00F135B4" w:rsidRPr="00DC6274" w14:paraId="21445B42" w14:textId="77777777" w:rsidTr="00F67EA4">
        <w:tc>
          <w:tcPr>
            <w:tcW w:w="3743" w:type="dxa"/>
          </w:tcPr>
          <w:p w14:paraId="6AE4391E" w14:textId="29BC6A12" w:rsidR="00F135B4" w:rsidRPr="00DC6274" w:rsidRDefault="00F135B4" w:rsidP="00F135B4">
            <w:pPr>
              <w:jc w:val="center"/>
            </w:pPr>
            <w:r w:rsidRPr="00DC6274">
              <w:t>com.cs4125.bookingapp.entities</w:t>
            </w:r>
          </w:p>
        </w:tc>
        <w:tc>
          <w:tcPr>
            <w:tcW w:w="3309" w:type="dxa"/>
          </w:tcPr>
          <w:p w14:paraId="50701109" w14:textId="60F744AE" w:rsidR="00F135B4" w:rsidRPr="00DC6274" w:rsidRDefault="00F135B4" w:rsidP="00F135B4">
            <w:pPr>
              <w:jc w:val="center"/>
            </w:pPr>
            <w:r w:rsidRPr="00DC6274">
              <w:t>TransactionRecord</w:t>
            </w:r>
          </w:p>
        </w:tc>
        <w:tc>
          <w:tcPr>
            <w:tcW w:w="1067" w:type="dxa"/>
          </w:tcPr>
          <w:p w14:paraId="764A57B7" w14:textId="464B61E5" w:rsidR="00F135B4" w:rsidRPr="00DC6274" w:rsidRDefault="005117A0" w:rsidP="00F135B4">
            <w:pPr>
              <w:jc w:val="center"/>
            </w:pPr>
            <w:r w:rsidRPr="00DC6274">
              <w:t>Damian</w:t>
            </w:r>
          </w:p>
        </w:tc>
        <w:tc>
          <w:tcPr>
            <w:tcW w:w="897" w:type="dxa"/>
          </w:tcPr>
          <w:p w14:paraId="1D13F255" w14:textId="1E7E26FD" w:rsidR="00F135B4" w:rsidRPr="00DC6274" w:rsidRDefault="00F4073E" w:rsidP="00F135B4">
            <w:pPr>
              <w:jc w:val="center"/>
            </w:pPr>
            <w:r w:rsidRPr="00DC6274">
              <w:t>67</w:t>
            </w:r>
          </w:p>
        </w:tc>
      </w:tr>
      <w:tr w:rsidR="00F135B4" w:rsidRPr="00DC6274" w14:paraId="45A39221" w14:textId="77777777" w:rsidTr="00F67EA4">
        <w:tc>
          <w:tcPr>
            <w:tcW w:w="3743" w:type="dxa"/>
          </w:tcPr>
          <w:p w14:paraId="566DA52D" w14:textId="524971B3" w:rsidR="00F135B4" w:rsidRPr="00DC6274" w:rsidRDefault="00F135B4" w:rsidP="00F135B4">
            <w:pPr>
              <w:jc w:val="center"/>
            </w:pPr>
            <w:r w:rsidRPr="00DC6274">
              <w:t>com.cs4125.bookingapp.entities</w:t>
            </w:r>
          </w:p>
        </w:tc>
        <w:tc>
          <w:tcPr>
            <w:tcW w:w="3309" w:type="dxa"/>
          </w:tcPr>
          <w:p w14:paraId="4766A403" w14:textId="7F61FF0B" w:rsidR="00F135B4" w:rsidRPr="00DC6274" w:rsidRDefault="00F135B4" w:rsidP="00F135B4">
            <w:pPr>
              <w:jc w:val="center"/>
            </w:pPr>
            <w:r w:rsidRPr="00DC6274">
              <w:t>TransactionStatus</w:t>
            </w:r>
          </w:p>
        </w:tc>
        <w:tc>
          <w:tcPr>
            <w:tcW w:w="1067" w:type="dxa"/>
          </w:tcPr>
          <w:p w14:paraId="47AED9CF" w14:textId="54F76F86" w:rsidR="00F135B4" w:rsidRPr="00DC6274" w:rsidRDefault="005117A0" w:rsidP="00F135B4">
            <w:pPr>
              <w:jc w:val="center"/>
            </w:pPr>
            <w:r w:rsidRPr="00DC6274">
              <w:t>Damian</w:t>
            </w:r>
          </w:p>
        </w:tc>
        <w:tc>
          <w:tcPr>
            <w:tcW w:w="897" w:type="dxa"/>
          </w:tcPr>
          <w:p w14:paraId="19E6C86C" w14:textId="21580E26" w:rsidR="00F135B4" w:rsidRPr="00DC6274" w:rsidRDefault="00F4073E" w:rsidP="00F135B4">
            <w:pPr>
              <w:jc w:val="center"/>
            </w:pPr>
            <w:r w:rsidRPr="00DC6274">
              <w:t>7</w:t>
            </w:r>
          </w:p>
        </w:tc>
      </w:tr>
      <w:tr w:rsidR="00F135B4" w:rsidRPr="00DC6274" w14:paraId="6CE3C71A" w14:textId="77777777" w:rsidTr="00F67EA4">
        <w:tc>
          <w:tcPr>
            <w:tcW w:w="3743" w:type="dxa"/>
          </w:tcPr>
          <w:p w14:paraId="2F29CCFD" w14:textId="195AC66C" w:rsidR="00F135B4" w:rsidRPr="00DC6274" w:rsidRDefault="00F135B4" w:rsidP="00F135B4">
            <w:pPr>
              <w:jc w:val="center"/>
            </w:pPr>
            <w:r w:rsidRPr="00DC6274">
              <w:t>com.cs4125.bookingapp.entities</w:t>
            </w:r>
          </w:p>
        </w:tc>
        <w:tc>
          <w:tcPr>
            <w:tcW w:w="3309" w:type="dxa"/>
          </w:tcPr>
          <w:p w14:paraId="71A9C6F2" w14:textId="68077033" w:rsidR="00F135B4" w:rsidRPr="00DC6274" w:rsidRDefault="0083276B" w:rsidP="00F135B4">
            <w:pPr>
              <w:jc w:val="center"/>
            </w:pPr>
            <w:r w:rsidRPr="00DC6274">
              <w:t>User</w:t>
            </w:r>
          </w:p>
        </w:tc>
        <w:tc>
          <w:tcPr>
            <w:tcW w:w="1067" w:type="dxa"/>
          </w:tcPr>
          <w:p w14:paraId="1942253B" w14:textId="337E3FA6" w:rsidR="00F135B4" w:rsidRPr="00DC6274" w:rsidRDefault="005117A0" w:rsidP="00F135B4">
            <w:pPr>
              <w:jc w:val="center"/>
            </w:pPr>
            <w:r w:rsidRPr="00DC6274">
              <w:t>Damian</w:t>
            </w:r>
          </w:p>
        </w:tc>
        <w:tc>
          <w:tcPr>
            <w:tcW w:w="897" w:type="dxa"/>
          </w:tcPr>
          <w:p w14:paraId="199B10E4" w14:textId="6939BCE7" w:rsidR="00F135B4" w:rsidRPr="00DC6274" w:rsidRDefault="00F4073E" w:rsidP="00F135B4">
            <w:pPr>
              <w:jc w:val="center"/>
            </w:pPr>
            <w:r w:rsidRPr="00DC6274">
              <w:t>107</w:t>
            </w:r>
          </w:p>
        </w:tc>
      </w:tr>
      <w:tr w:rsidR="00F135B4" w:rsidRPr="00DC6274" w14:paraId="34F4D758" w14:textId="77777777" w:rsidTr="00F67EA4">
        <w:tc>
          <w:tcPr>
            <w:tcW w:w="3743" w:type="dxa"/>
          </w:tcPr>
          <w:p w14:paraId="795A2D33" w14:textId="43442051" w:rsidR="00F135B4" w:rsidRPr="00DC6274" w:rsidRDefault="00F135B4" w:rsidP="00F135B4">
            <w:pPr>
              <w:jc w:val="center"/>
            </w:pPr>
            <w:r w:rsidRPr="00DC6274">
              <w:t>com.cs4125.bookingapp.entities</w:t>
            </w:r>
          </w:p>
        </w:tc>
        <w:tc>
          <w:tcPr>
            <w:tcW w:w="3309" w:type="dxa"/>
          </w:tcPr>
          <w:p w14:paraId="1384E801" w14:textId="63F7053D" w:rsidR="00F135B4" w:rsidRPr="00DC6274" w:rsidRDefault="0083276B" w:rsidP="00F135B4">
            <w:pPr>
              <w:jc w:val="center"/>
            </w:pPr>
            <w:r w:rsidRPr="00DC6274">
              <w:t>UserType</w:t>
            </w:r>
          </w:p>
        </w:tc>
        <w:tc>
          <w:tcPr>
            <w:tcW w:w="1067" w:type="dxa"/>
          </w:tcPr>
          <w:p w14:paraId="6CC5262F" w14:textId="0D5C803A" w:rsidR="00F135B4" w:rsidRPr="00DC6274" w:rsidRDefault="005117A0" w:rsidP="00F135B4">
            <w:pPr>
              <w:jc w:val="center"/>
            </w:pPr>
            <w:r w:rsidRPr="00DC6274">
              <w:t>Damian</w:t>
            </w:r>
          </w:p>
        </w:tc>
        <w:tc>
          <w:tcPr>
            <w:tcW w:w="897" w:type="dxa"/>
          </w:tcPr>
          <w:p w14:paraId="6256BF46" w14:textId="1E04C63D" w:rsidR="00F135B4" w:rsidRPr="00DC6274" w:rsidRDefault="00746FD9" w:rsidP="00F135B4">
            <w:pPr>
              <w:jc w:val="center"/>
            </w:pPr>
            <w:r w:rsidRPr="00DC6274">
              <w:t>7</w:t>
            </w:r>
          </w:p>
        </w:tc>
      </w:tr>
      <w:tr w:rsidR="00F135B4" w:rsidRPr="00DC6274" w14:paraId="3A56A3AC" w14:textId="77777777" w:rsidTr="00F67EA4">
        <w:tc>
          <w:tcPr>
            <w:tcW w:w="3743" w:type="dxa"/>
          </w:tcPr>
          <w:p w14:paraId="31FA27C7" w14:textId="2ADB9578" w:rsidR="00F135B4" w:rsidRPr="00DC6274" w:rsidRDefault="00157AC6" w:rsidP="00F135B4">
            <w:pPr>
              <w:jc w:val="center"/>
            </w:pPr>
            <w:r w:rsidRPr="00DC6274">
              <w:t>com.cs4125.bookingapp.memento</w:t>
            </w:r>
          </w:p>
        </w:tc>
        <w:tc>
          <w:tcPr>
            <w:tcW w:w="3309" w:type="dxa"/>
          </w:tcPr>
          <w:p w14:paraId="64D4C705" w14:textId="595F22F9" w:rsidR="00F135B4" w:rsidRPr="00DC6274" w:rsidRDefault="00157AC6" w:rsidP="00F135B4">
            <w:pPr>
              <w:jc w:val="center"/>
            </w:pPr>
            <w:proofErr w:type="spellStart"/>
            <w:r w:rsidRPr="00DC6274">
              <w:t>CareTaker</w:t>
            </w:r>
            <w:proofErr w:type="spellEnd"/>
          </w:p>
        </w:tc>
        <w:tc>
          <w:tcPr>
            <w:tcW w:w="1067" w:type="dxa"/>
          </w:tcPr>
          <w:p w14:paraId="51E400D4" w14:textId="5AB2EE67" w:rsidR="00F135B4" w:rsidRPr="00DC6274" w:rsidRDefault="00AA3EC0" w:rsidP="00F135B4">
            <w:pPr>
              <w:jc w:val="center"/>
            </w:pPr>
            <w:r w:rsidRPr="00DC6274">
              <w:t>Pawel</w:t>
            </w:r>
          </w:p>
        </w:tc>
        <w:tc>
          <w:tcPr>
            <w:tcW w:w="897" w:type="dxa"/>
          </w:tcPr>
          <w:p w14:paraId="3300A214" w14:textId="04643370" w:rsidR="00F135B4" w:rsidRPr="00DC6274" w:rsidRDefault="00746FD9" w:rsidP="00F135B4">
            <w:pPr>
              <w:jc w:val="center"/>
            </w:pPr>
            <w:r w:rsidRPr="00DC6274">
              <w:t>22</w:t>
            </w:r>
          </w:p>
        </w:tc>
      </w:tr>
      <w:tr w:rsidR="00157AC6" w:rsidRPr="00DC6274" w14:paraId="59F71E4B" w14:textId="77777777" w:rsidTr="00F67EA4">
        <w:tc>
          <w:tcPr>
            <w:tcW w:w="3743" w:type="dxa"/>
          </w:tcPr>
          <w:p w14:paraId="6037C259" w14:textId="6CEBB184" w:rsidR="00157AC6" w:rsidRPr="00DC6274" w:rsidRDefault="00157AC6" w:rsidP="00157AC6">
            <w:pPr>
              <w:jc w:val="center"/>
            </w:pPr>
            <w:r w:rsidRPr="00DC6274">
              <w:t>com.cs4125.bookingapp.memento</w:t>
            </w:r>
          </w:p>
        </w:tc>
        <w:tc>
          <w:tcPr>
            <w:tcW w:w="3309" w:type="dxa"/>
          </w:tcPr>
          <w:p w14:paraId="5627B5EF" w14:textId="11FE42D7" w:rsidR="00157AC6" w:rsidRPr="00DC6274" w:rsidRDefault="00157AC6" w:rsidP="00157AC6">
            <w:pPr>
              <w:jc w:val="center"/>
            </w:pPr>
            <w:r w:rsidRPr="00DC6274">
              <w:t>Memento</w:t>
            </w:r>
          </w:p>
        </w:tc>
        <w:tc>
          <w:tcPr>
            <w:tcW w:w="1067" w:type="dxa"/>
          </w:tcPr>
          <w:p w14:paraId="4C7B775A" w14:textId="73E44DDD" w:rsidR="00157AC6" w:rsidRPr="00DC6274" w:rsidRDefault="005A1593" w:rsidP="00157AC6">
            <w:pPr>
              <w:jc w:val="center"/>
            </w:pPr>
            <w:r w:rsidRPr="00DC6274">
              <w:t>Pawel</w:t>
            </w:r>
          </w:p>
        </w:tc>
        <w:tc>
          <w:tcPr>
            <w:tcW w:w="897" w:type="dxa"/>
          </w:tcPr>
          <w:p w14:paraId="379E9641" w14:textId="508F5C64" w:rsidR="00157AC6" w:rsidRPr="00DC6274" w:rsidRDefault="00746FD9" w:rsidP="00157AC6">
            <w:pPr>
              <w:jc w:val="center"/>
            </w:pPr>
            <w:r w:rsidRPr="00DC6274">
              <w:t>18</w:t>
            </w:r>
          </w:p>
        </w:tc>
      </w:tr>
      <w:tr w:rsidR="00157AC6" w:rsidRPr="00DC6274" w14:paraId="60913B4F" w14:textId="77777777" w:rsidTr="00F67EA4">
        <w:tc>
          <w:tcPr>
            <w:tcW w:w="3743" w:type="dxa"/>
          </w:tcPr>
          <w:p w14:paraId="7120221D" w14:textId="21E027C2" w:rsidR="00157AC6" w:rsidRPr="00DC6274" w:rsidRDefault="00157AC6" w:rsidP="00157AC6">
            <w:pPr>
              <w:jc w:val="center"/>
            </w:pPr>
            <w:r w:rsidRPr="00DC6274">
              <w:t>com.cs4125.bookingapp.memento</w:t>
            </w:r>
          </w:p>
        </w:tc>
        <w:tc>
          <w:tcPr>
            <w:tcW w:w="3309" w:type="dxa"/>
          </w:tcPr>
          <w:p w14:paraId="78C9ACE4" w14:textId="72CAE537" w:rsidR="00157AC6" w:rsidRPr="00DC6274" w:rsidRDefault="00157AC6" w:rsidP="00157AC6">
            <w:pPr>
              <w:jc w:val="center"/>
            </w:pPr>
            <w:r w:rsidRPr="00DC6274">
              <w:t>Originator</w:t>
            </w:r>
          </w:p>
        </w:tc>
        <w:tc>
          <w:tcPr>
            <w:tcW w:w="1067" w:type="dxa"/>
          </w:tcPr>
          <w:p w14:paraId="6BFA987E" w14:textId="1906B5E3" w:rsidR="00157AC6" w:rsidRPr="00DC6274" w:rsidRDefault="005A1593" w:rsidP="00157AC6">
            <w:pPr>
              <w:jc w:val="center"/>
            </w:pPr>
            <w:r w:rsidRPr="00DC6274">
              <w:t>Pawel</w:t>
            </w:r>
          </w:p>
        </w:tc>
        <w:tc>
          <w:tcPr>
            <w:tcW w:w="897" w:type="dxa"/>
          </w:tcPr>
          <w:p w14:paraId="07B908BF" w14:textId="53F32053" w:rsidR="00157AC6" w:rsidRPr="00DC6274" w:rsidRDefault="00746FD9" w:rsidP="00157AC6">
            <w:pPr>
              <w:jc w:val="center"/>
            </w:pPr>
            <w:r w:rsidRPr="00DC6274">
              <w:t>24</w:t>
            </w:r>
          </w:p>
        </w:tc>
      </w:tr>
      <w:tr w:rsidR="00157AC6" w:rsidRPr="00DC6274" w14:paraId="49611570" w14:textId="77777777" w:rsidTr="00F67EA4">
        <w:tc>
          <w:tcPr>
            <w:tcW w:w="3743" w:type="dxa"/>
          </w:tcPr>
          <w:p w14:paraId="3CA5510B" w14:textId="4FE02F57" w:rsidR="00157AC6" w:rsidRPr="00DC6274" w:rsidRDefault="00157AC6" w:rsidP="00157AC6">
            <w:pPr>
              <w:jc w:val="center"/>
            </w:pPr>
            <w:r w:rsidRPr="00DC6274">
              <w:t>com.cs4125.bookingapp.memento</w:t>
            </w:r>
          </w:p>
        </w:tc>
        <w:tc>
          <w:tcPr>
            <w:tcW w:w="3309" w:type="dxa"/>
          </w:tcPr>
          <w:p w14:paraId="2D22D8C1" w14:textId="41ACB1F1" w:rsidR="00157AC6" w:rsidRPr="00DC6274" w:rsidRDefault="00157AC6" w:rsidP="00157AC6">
            <w:pPr>
              <w:jc w:val="center"/>
            </w:pPr>
            <w:r w:rsidRPr="00DC6274">
              <w:t>State</w:t>
            </w:r>
          </w:p>
        </w:tc>
        <w:tc>
          <w:tcPr>
            <w:tcW w:w="1067" w:type="dxa"/>
          </w:tcPr>
          <w:p w14:paraId="2CE24213" w14:textId="51890713" w:rsidR="00157AC6" w:rsidRPr="00DC6274" w:rsidRDefault="007F2444" w:rsidP="00157AC6">
            <w:pPr>
              <w:jc w:val="center"/>
            </w:pPr>
            <w:r w:rsidRPr="00DC6274">
              <w:t>Eoghan/</w:t>
            </w:r>
            <w:r w:rsidR="005A1593" w:rsidRPr="00DC6274">
              <w:t>Pawel</w:t>
            </w:r>
          </w:p>
        </w:tc>
        <w:tc>
          <w:tcPr>
            <w:tcW w:w="897" w:type="dxa"/>
          </w:tcPr>
          <w:p w14:paraId="7F0DA432" w14:textId="091E1376" w:rsidR="00157AC6" w:rsidRPr="00DC6274" w:rsidRDefault="00746FD9" w:rsidP="00157AC6">
            <w:pPr>
              <w:jc w:val="center"/>
            </w:pPr>
            <w:r w:rsidRPr="00DC6274">
              <w:t>101</w:t>
            </w:r>
          </w:p>
        </w:tc>
      </w:tr>
      <w:tr w:rsidR="00157AC6" w:rsidRPr="00DC6274" w14:paraId="65762C44" w14:textId="77777777" w:rsidTr="00F67EA4">
        <w:tc>
          <w:tcPr>
            <w:tcW w:w="3743" w:type="dxa"/>
          </w:tcPr>
          <w:p w14:paraId="07FBB532" w14:textId="6D622F3D" w:rsidR="00157AC6" w:rsidRPr="00DC6274" w:rsidRDefault="000F46E2" w:rsidP="00157AC6">
            <w:pPr>
              <w:jc w:val="center"/>
            </w:pPr>
            <w:r w:rsidRPr="00DC6274">
              <w:t>com.cs4125.bookingapp.repositories</w:t>
            </w:r>
          </w:p>
        </w:tc>
        <w:tc>
          <w:tcPr>
            <w:tcW w:w="3309" w:type="dxa"/>
          </w:tcPr>
          <w:p w14:paraId="5E62F9D5" w14:textId="43A98FBE" w:rsidR="00157AC6" w:rsidRPr="00DC6274" w:rsidRDefault="000F46E2" w:rsidP="00157AC6">
            <w:pPr>
              <w:jc w:val="center"/>
            </w:pPr>
            <w:r w:rsidRPr="00DC6274">
              <w:t>BookingRepository</w:t>
            </w:r>
          </w:p>
        </w:tc>
        <w:tc>
          <w:tcPr>
            <w:tcW w:w="1067" w:type="dxa"/>
          </w:tcPr>
          <w:p w14:paraId="161742D6" w14:textId="42AF737B" w:rsidR="00157AC6" w:rsidRPr="00DC6274" w:rsidRDefault="005117A0" w:rsidP="00157AC6">
            <w:pPr>
              <w:jc w:val="center"/>
            </w:pPr>
            <w:r w:rsidRPr="00DC6274">
              <w:t>Darragh/Damian</w:t>
            </w:r>
          </w:p>
        </w:tc>
        <w:tc>
          <w:tcPr>
            <w:tcW w:w="897" w:type="dxa"/>
          </w:tcPr>
          <w:p w14:paraId="156BD925" w14:textId="616F82B6" w:rsidR="00157AC6" w:rsidRPr="00DC6274" w:rsidRDefault="00723CC4" w:rsidP="00157AC6">
            <w:pPr>
              <w:jc w:val="center"/>
            </w:pPr>
            <w:r w:rsidRPr="00DC6274">
              <w:t>16</w:t>
            </w:r>
          </w:p>
        </w:tc>
      </w:tr>
      <w:tr w:rsidR="00157AC6" w:rsidRPr="00DC6274" w14:paraId="23F48A2D" w14:textId="77777777" w:rsidTr="00F67EA4">
        <w:tc>
          <w:tcPr>
            <w:tcW w:w="3743" w:type="dxa"/>
          </w:tcPr>
          <w:p w14:paraId="2293264F" w14:textId="4820EABF" w:rsidR="00157AC6" w:rsidRPr="00DC6274" w:rsidRDefault="000F46E2" w:rsidP="00157AC6">
            <w:pPr>
              <w:jc w:val="center"/>
            </w:pPr>
            <w:r w:rsidRPr="00DC6274">
              <w:t>com.cs4125.bookingapp.repositories</w:t>
            </w:r>
          </w:p>
        </w:tc>
        <w:tc>
          <w:tcPr>
            <w:tcW w:w="3309" w:type="dxa"/>
          </w:tcPr>
          <w:p w14:paraId="02315AA7" w14:textId="468F2829" w:rsidR="00157AC6" w:rsidRPr="00DC6274" w:rsidRDefault="000F46E2" w:rsidP="00157AC6">
            <w:pPr>
              <w:jc w:val="center"/>
            </w:pPr>
            <w:proofErr w:type="spellStart"/>
            <w:r w:rsidRPr="00DC6274">
              <w:t>BookingRepositoryCacheProxy</w:t>
            </w:r>
            <w:proofErr w:type="spellEnd"/>
          </w:p>
        </w:tc>
        <w:tc>
          <w:tcPr>
            <w:tcW w:w="1067" w:type="dxa"/>
          </w:tcPr>
          <w:p w14:paraId="3A6F63C1" w14:textId="64FF9620" w:rsidR="00157AC6" w:rsidRPr="00DC6274" w:rsidRDefault="005117A0" w:rsidP="00157AC6">
            <w:pPr>
              <w:jc w:val="center"/>
            </w:pPr>
            <w:r w:rsidRPr="00DC6274">
              <w:t>Damian</w:t>
            </w:r>
          </w:p>
        </w:tc>
        <w:tc>
          <w:tcPr>
            <w:tcW w:w="897" w:type="dxa"/>
          </w:tcPr>
          <w:p w14:paraId="5E52A799" w14:textId="4290CE0E" w:rsidR="00157AC6" w:rsidRPr="00DC6274" w:rsidRDefault="00723CC4" w:rsidP="00157AC6">
            <w:pPr>
              <w:jc w:val="center"/>
            </w:pPr>
            <w:r w:rsidRPr="00DC6274">
              <w:t>117</w:t>
            </w:r>
          </w:p>
        </w:tc>
      </w:tr>
      <w:tr w:rsidR="00157AC6" w:rsidRPr="00DC6274" w14:paraId="12A5B52A" w14:textId="77777777" w:rsidTr="00F67EA4">
        <w:tc>
          <w:tcPr>
            <w:tcW w:w="3743" w:type="dxa"/>
          </w:tcPr>
          <w:p w14:paraId="5F46E043" w14:textId="31DA7C0D" w:rsidR="00157AC6" w:rsidRPr="00DC6274" w:rsidRDefault="000F46E2" w:rsidP="00157AC6">
            <w:pPr>
              <w:jc w:val="center"/>
            </w:pPr>
            <w:r w:rsidRPr="00DC6274">
              <w:t>com.cs4125.bookingapp.repositories</w:t>
            </w:r>
          </w:p>
        </w:tc>
        <w:tc>
          <w:tcPr>
            <w:tcW w:w="3309" w:type="dxa"/>
          </w:tcPr>
          <w:p w14:paraId="3D1645E7" w14:textId="158436BC" w:rsidR="00157AC6" w:rsidRPr="00DC6274" w:rsidRDefault="000F46E2" w:rsidP="00157AC6">
            <w:pPr>
              <w:jc w:val="center"/>
            </w:pPr>
            <w:r w:rsidRPr="00DC6274">
              <w:t>BookingRepositoryImpl</w:t>
            </w:r>
          </w:p>
        </w:tc>
        <w:tc>
          <w:tcPr>
            <w:tcW w:w="1067" w:type="dxa"/>
          </w:tcPr>
          <w:p w14:paraId="1A848769" w14:textId="232A366A" w:rsidR="00157AC6" w:rsidRPr="00DC6274" w:rsidRDefault="005117A0" w:rsidP="00157AC6">
            <w:pPr>
              <w:jc w:val="center"/>
            </w:pPr>
            <w:r w:rsidRPr="00DC6274">
              <w:t>Darragh/Damian</w:t>
            </w:r>
          </w:p>
        </w:tc>
        <w:tc>
          <w:tcPr>
            <w:tcW w:w="897" w:type="dxa"/>
          </w:tcPr>
          <w:p w14:paraId="694B8E79" w14:textId="4F911CF6" w:rsidR="00157AC6" w:rsidRPr="00DC6274" w:rsidRDefault="00723CC4" w:rsidP="00157AC6">
            <w:pPr>
              <w:jc w:val="center"/>
            </w:pPr>
            <w:r w:rsidRPr="00DC6274">
              <w:t>168</w:t>
            </w:r>
          </w:p>
        </w:tc>
      </w:tr>
      <w:tr w:rsidR="00157AC6" w:rsidRPr="00DC6274" w14:paraId="3BEDB61D" w14:textId="77777777" w:rsidTr="00F67EA4">
        <w:tc>
          <w:tcPr>
            <w:tcW w:w="3743" w:type="dxa"/>
          </w:tcPr>
          <w:p w14:paraId="072F8499" w14:textId="25D5D052" w:rsidR="00157AC6" w:rsidRPr="00DC6274" w:rsidRDefault="000F46E2" w:rsidP="00157AC6">
            <w:pPr>
              <w:jc w:val="center"/>
            </w:pPr>
            <w:r w:rsidRPr="00DC6274">
              <w:t>com.cs4125.bookingapp.repositories</w:t>
            </w:r>
          </w:p>
        </w:tc>
        <w:tc>
          <w:tcPr>
            <w:tcW w:w="3309" w:type="dxa"/>
          </w:tcPr>
          <w:p w14:paraId="44FE9E59" w14:textId="3F94B66B" w:rsidR="00157AC6" w:rsidRPr="00DC6274" w:rsidRDefault="000F46E2" w:rsidP="00157AC6">
            <w:pPr>
              <w:jc w:val="center"/>
            </w:pPr>
            <w:r w:rsidRPr="00DC6274">
              <w:t>DiscountRepository</w:t>
            </w:r>
          </w:p>
        </w:tc>
        <w:tc>
          <w:tcPr>
            <w:tcW w:w="1067" w:type="dxa"/>
          </w:tcPr>
          <w:p w14:paraId="770DA215" w14:textId="5030F96B" w:rsidR="00157AC6" w:rsidRPr="00DC6274" w:rsidRDefault="005117A0" w:rsidP="00157AC6">
            <w:pPr>
              <w:jc w:val="center"/>
            </w:pPr>
            <w:r w:rsidRPr="00DC6274">
              <w:t>Darragh/Damian</w:t>
            </w:r>
          </w:p>
        </w:tc>
        <w:tc>
          <w:tcPr>
            <w:tcW w:w="897" w:type="dxa"/>
          </w:tcPr>
          <w:p w14:paraId="610FF317" w14:textId="5D8CFE0C" w:rsidR="00157AC6" w:rsidRPr="00DC6274" w:rsidRDefault="00723CC4" w:rsidP="00157AC6">
            <w:pPr>
              <w:jc w:val="center"/>
            </w:pPr>
            <w:r w:rsidRPr="00DC6274">
              <w:t>14</w:t>
            </w:r>
          </w:p>
        </w:tc>
      </w:tr>
      <w:tr w:rsidR="00157AC6" w:rsidRPr="00DC6274" w14:paraId="214519A2" w14:textId="77777777" w:rsidTr="00F67EA4">
        <w:tc>
          <w:tcPr>
            <w:tcW w:w="3743" w:type="dxa"/>
          </w:tcPr>
          <w:p w14:paraId="5887BCB2" w14:textId="16A5AC37" w:rsidR="00157AC6" w:rsidRPr="00DC6274" w:rsidRDefault="000F46E2" w:rsidP="00157AC6">
            <w:pPr>
              <w:jc w:val="center"/>
            </w:pPr>
            <w:r w:rsidRPr="00DC6274">
              <w:t>com.cs4125.bookingapp.repositories</w:t>
            </w:r>
          </w:p>
        </w:tc>
        <w:tc>
          <w:tcPr>
            <w:tcW w:w="3309" w:type="dxa"/>
          </w:tcPr>
          <w:p w14:paraId="6A5ED01A" w14:textId="57C88EA7" w:rsidR="00157AC6" w:rsidRPr="00DC6274" w:rsidRDefault="000F46E2" w:rsidP="00157AC6">
            <w:pPr>
              <w:jc w:val="center"/>
            </w:pPr>
            <w:proofErr w:type="spellStart"/>
            <w:r w:rsidRPr="00DC6274">
              <w:t>DiscountRepositoryCacheProxy</w:t>
            </w:r>
            <w:proofErr w:type="spellEnd"/>
          </w:p>
        </w:tc>
        <w:tc>
          <w:tcPr>
            <w:tcW w:w="1067" w:type="dxa"/>
          </w:tcPr>
          <w:p w14:paraId="526274AC" w14:textId="4975BA5F" w:rsidR="00157AC6" w:rsidRPr="00DC6274" w:rsidRDefault="005117A0" w:rsidP="00157AC6">
            <w:pPr>
              <w:jc w:val="center"/>
            </w:pPr>
            <w:r w:rsidRPr="00DC6274">
              <w:t>Damian</w:t>
            </w:r>
          </w:p>
        </w:tc>
        <w:tc>
          <w:tcPr>
            <w:tcW w:w="897" w:type="dxa"/>
          </w:tcPr>
          <w:p w14:paraId="2622D4A9" w14:textId="4BE72217" w:rsidR="00157AC6" w:rsidRPr="00DC6274" w:rsidRDefault="00723CC4" w:rsidP="00157AC6">
            <w:pPr>
              <w:jc w:val="center"/>
            </w:pPr>
            <w:r w:rsidRPr="00DC6274">
              <w:t>138</w:t>
            </w:r>
          </w:p>
        </w:tc>
      </w:tr>
      <w:tr w:rsidR="00157AC6" w:rsidRPr="00DC6274" w14:paraId="3F6BE587" w14:textId="77777777" w:rsidTr="00F67EA4">
        <w:tc>
          <w:tcPr>
            <w:tcW w:w="3743" w:type="dxa"/>
          </w:tcPr>
          <w:p w14:paraId="741319CD" w14:textId="6CCC65F6" w:rsidR="00157AC6" w:rsidRPr="00DC6274" w:rsidRDefault="000F46E2" w:rsidP="00157AC6">
            <w:pPr>
              <w:jc w:val="center"/>
            </w:pPr>
            <w:r w:rsidRPr="00DC6274">
              <w:t>com.cs4125.bookingapp.repositories</w:t>
            </w:r>
          </w:p>
        </w:tc>
        <w:tc>
          <w:tcPr>
            <w:tcW w:w="3309" w:type="dxa"/>
          </w:tcPr>
          <w:p w14:paraId="1BD1C6DC" w14:textId="34D5D4B1" w:rsidR="00157AC6" w:rsidRPr="00DC6274" w:rsidRDefault="000F46E2" w:rsidP="00157AC6">
            <w:pPr>
              <w:jc w:val="center"/>
            </w:pPr>
            <w:r w:rsidRPr="00DC6274">
              <w:t>DiscountRepositoryImpl</w:t>
            </w:r>
          </w:p>
        </w:tc>
        <w:tc>
          <w:tcPr>
            <w:tcW w:w="1067" w:type="dxa"/>
          </w:tcPr>
          <w:p w14:paraId="59C6A349" w14:textId="36409F5B" w:rsidR="00157AC6" w:rsidRPr="00DC6274" w:rsidRDefault="005117A0" w:rsidP="00157AC6">
            <w:pPr>
              <w:jc w:val="center"/>
            </w:pPr>
            <w:r w:rsidRPr="00DC6274">
              <w:t>Darragh/Damian</w:t>
            </w:r>
          </w:p>
        </w:tc>
        <w:tc>
          <w:tcPr>
            <w:tcW w:w="897" w:type="dxa"/>
          </w:tcPr>
          <w:p w14:paraId="34731EA8" w14:textId="3C7D1D27" w:rsidR="00157AC6" w:rsidRPr="00DC6274" w:rsidRDefault="0098159D" w:rsidP="00157AC6">
            <w:pPr>
              <w:jc w:val="center"/>
            </w:pPr>
            <w:r w:rsidRPr="00DC6274">
              <w:t>194</w:t>
            </w:r>
          </w:p>
        </w:tc>
      </w:tr>
      <w:tr w:rsidR="00157AC6" w:rsidRPr="00DC6274" w14:paraId="7C261EF8" w14:textId="77777777" w:rsidTr="00F67EA4">
        <w:tc>
          <w:tcPr>
            <w:tcW w:w="3743" w:type="dxa"/>
          </w:tcPr>
          <w:p w14:paraId="3DA666A0" w14:textId="7870801B" w:rsidR="00157AC6" w:rsidRPr="00DC6274" w:rsidRDefault="000F46E2" w:rsidP="00157AC6">
            <w:pPr>
              <w:jc w:val="center"/>
            </w:pPr>
            <w:r w:rsidRPr="00DC6274">
              <w:lastRenderedPageBreak/>
              <w:t>com.cs4125.bookingapp.repositories</w:t>
            </w:r>
          </w:p>
        </w:tc>
        <w:tc>
          <w:tcPr>
            <w:tcW w:w="3309" w:type="dxa"/>
          </w:tcPr>
          <w:p w14:paraId="33BBCAE3" w14:textId="30C02BF5" w:rsidR="00157AC6" w:rsidRPr="00DC6274" w:rsidRDefault="000F46E2" w:rsidP="00157AC6">
            <w:pPr>
              <w:jc w:val="center"/>
            </w:pPr>
            <w:r w:rsidRPr="00DC6274">
              <w:t>PaymentRepository</w:t>
            </w:r>
          </w:p>
        </w:tc>
        <w:tc>
          <w:tcPr>
            <w:tcW w:w="1067" w:type="dxa"/>
          </w:tcPr>
          <w:p w14:paraId="46633A3C" w14:textId="25D4DC28" w:rsidR="00157AC6" w:rsidRPr="00DC6274" w:rsidRDefault="005117A0" w:rsidP="00157AC6">
            <w:pPr>
              <w:jc w:val="center"/>
            </w:pPr>
            <w:r w:rsidRPr="00DC6274">
              <w:t>Darragh/Damian</w:t>
            </w:r>
          </w:p>
        </w:tc>
        <w:tc>
          <w:tcPr>
            <w:tcW w:w="897" w:type="dxa"/>
          </w:tcPr>
          <w:p w14:paraId="67BDEC7B" w14:textId="26D4310B" w:rsidR="00157AC6" w:rsidRPr="00DC6274" w:rsidRDefault="0098159D" w:rsidP="00157AC6">
            <w:pPr>
              <w:jc w:val="center"/>
            </w:pPr>
            <w:r w:rsidRPr="00DC6274">
              <w:t>7</w:t>
            </w:r>
          </w:p>
        </w:tc>
      </w:tr>
      <w:tr w:rsidR="00157AC6" w:rsidRPr="00DC6274" w14:paraId="199140AA" w14:textId="77777777" w:rsidTr="00F67EA4">
        <w:tc>
          <w:tcPr>
            <w:tcW w:w="3743" w:type="dxa"/>
          </w:tcPr>
          <w:p w14:paraId="2948DEFB" w14:textId="0EEF81D3" w:rsidR="00157AC6" w:rsidRPr="00DC6274" w:rsidRDefault="000F46E2" w:rsidP="00157AC6">
            <w:pPr>
              <w:jc w:val="center"/>
            </w:pPr>
            <w:r w:rsidRPr="00DC6274">
              <w:t>com.cs4125.bookingapp.repositories</w:t>
            </w:r>
          </w:p>
        </w:tc>
        <w:tc>
          <w:tcPr>
            <w:tcW w:w="3309" w:type="dxa"/>
          </w:tcPr>
          <w:p w14:paraId="6B9EFB01" w14:textId="77C56FB3" w:rsidR="00157AC6" w:rsidRPr="00DC6274" w:rsidRDefault="000F46E2" w:rsidP="00157AC6">
            <w:pPr>
              <w:jc w:val="center"/>
            </w:pPr>
            <w:r w:rsidRPr="00DC6274">
              <w:t>PaymentRepositoryImpl</w:t>
            </w:r>
          </w:p>
        </w:tc>
        <w:tc>
          <w:tcPr>
            <w:tcW w:w="1067" w:type="dxa"/>
          </w:tcPr>
          <w:p w14:paraId="4D103B91" w14:textId="52E22028" w:rsidR="00157AC6" w:rsidRPr="00DC6274" w:rsidRDefault="005117A0" w:rsidP="00157AC6">
            <w:pPr>
              <w:jc w:val="center"/>
            </w:pPr>
            <w:r w:rsidRPr="00DC6274">
              <w:t>Darragh/Damian</w:t>
            </w:r>
          </w:p>
        </w:tc>
        <w:tc>
          <w:tcPr>
            <w:tcW w:w="897" w:type="dxa"/>
          </w:tcPr>
          <w:p w14:paraId="02C9FA3A" w14:textId="47F057FC" w:rsidR="00157AC6" w:rsidRPr="00DC6274" w:rsidRDefault="0098159D" w:rsidP="00157AC6">
            <w:pPr>
              <w:jc w:val="center"/>
            </w:pPr>
            <w:r w:rsidRPr="00DC6274">
              <w:t>48</w:t>
            </w:r>
          </w:p>
        </w:tc>
      </w:tr>
      <w:tr w:rsidR="00157AC6" w:rsidRPr="00DC6274" w14:paraId="3739EAA2" w14:textId="77777777" w:rsidTr="00F67EA4">
        <w:tc>
          <w:tcPr>
            <w:tcW w:w="3743" w:type="dxa"/>
          </w:tcPr>
          <w:p w14:paraId="5CBA251F" w14:textId="170F5923" w:rsidR="00157AC6" w:rsidRPr="00DC6274" w:rsidRDefault="000F46E2" w:rsidP="00157AC6">
            <w:pPr>
              <w:jc w:val="center"/>
            </w:pPr>
            <w:r w:rsidRPr="00DC6274">
              <w:t>com.cs4125.bookingapp.repositories</w:t>
            </w:r>
          </w:p>
        </w:tc>
        <w:tc>
          <w:tcPr>
            <w:tcW w:w="3309" w:type="dxa"/>
          </w:tcPr>
          <w:p w14:paraId="6C2F0740" w14:textId="48AF5347" w:rsidR="00157AC6" w:rsidRPr="00DC6274" w:rsidRDefault="000F46E2" w:rsidP="00157AC6">
            <w:pPr>
              <w:jc w:val="center"/>
            </w:pPr>
            <w:r w:rsidRPr="00DC6274">
              <w:t>ResultCallback</w:t>
            </w:r>
          </w:p>
        </w:tc>
        <w:tc>
          <w:tcPr>
            <w:tcW w:w="1067" w:type="dxa"/>
          </w:tcPr>
          <w:p w14:paraId="63361F27" w14:textId="7991B83B" w:rsidR="00157AC6" w:rsidRPr="00DC6274" w:rsidRDefault="005117A0" w:rsidP="00157AC6">
            <w:pPr>
              <w:jc w:val="center"/>
            </w:pPr>
            <w:r w:rsidRPr="00DC6274">
              <w:t>Damian</w:t>
            </w:r>
          </w:p>
        </w:tc>
        <w:tc>
          <w:tcPr>
            <w:tcW w:w="897" w:type="dxa"/>
          </w:tcPr>
          <w:p w14:paraId="2E561394" w14:textId="6A6C47AB" w:rsidR="00157AC6" w:rsidRPr="00DC6274" w:rsidRDefault="0098159D" w:rsidP="00157AC6">
            <w:pPr>
              <w:jc w:val="center"/>
            </w:pPr>
            <w:r w:rsidRPr="00DC6274">
              <w:t>8</w:t>
            </w:r>
          </w:p>
        </w:tc>
      </w:tr>
      <w:tr w:rsidR="00157AC6" w:rsidRPr="00DC6274" w14:paraId="63BD37E6" w14:textId="77777777" w:rsidTr="00F67EA4">
        <w:tc>
          <w:tcPr>
            <w:tcW w:w="3743" w:type="dxa"/>
          </w:tcPr>
          <w:p w14:paraId="1465D49D" w14:textId="42DB5C9F" w:rsidR="00157AC6" w:rsidRPr="00DC6274" w:rsidRDefault="000F46E2" w:rsidP="00157AC6">
            <w:pPr>
              <w:jc w:val="center"/>
            </w:pPr>
            <w:r w:rsidRPr="00DC6274">
              <w:t>com.cs4125.bookingapp.repositories</w:t>
            </w:r>
          </w:p>
        </w:tc>
        <w:tc>
          <w:tcPr>
            <w:tcW w:w="3309" w:type="dxa"/>
          </w:tcPr>
          <w:p w14:paraId="219A3CF1" w14:textId="63998347" w:rsidR="00157AC6" w:rsidRPr="00DC6274" w:rsidRDefault="000F46E2" w:rsidP="00157AC6">
            <w:pPr>
              <w:jc w:val="center"/>
            </w:pPr>
            <w:r w:rsidRPr="00DC6274">
              <w:t>RouteRepository</w:t>
            </w:r>
          </w:p>
        </w:tc>
        <w:tc>
          <w:tcPr>
            <w:tcW w:w="1067" w:type="dxa"/>
          </w:tcPr>
          <w:p w14:paraId="35209BFA" w14:textId="472A3AB9" w:rsidR="00157AC6" w:rsidRPr="00DC6274" w:rsidRDefault="005117A0" w:rsidP="00157AC6">
            <w:pPr>
              <w:jc w:val="center"/>
            </w:pPr>
            <w:r w:rsidRPr="00DC6274">
              <w:t>Darragh/Damian</w:t>
            </w:r>
          </w:p>
        </w:tc>
        <w:tc>
          <w:tcPr>
            <w:tcW w:w="897" w:type="dxa"/>
          </w:tcPr>
          <w:p w14:paraId="3F0CA907" w14:textId="475C5160" w:rsidR="00157AC6" w:rsidRPr="00DC6274" w:rsidRDefault="006904BC" w:rsidP="00157AC6">
            <w:pPr>
              <w:jc w:val="center"/>
            </w:pPr>
            <w:r w:rsidRPr="00DC6274">
              <w:t>17</w:t>
            </w:r>
          </w:p>
        </w:tc>
      </w:tr>
      <w:tr w:rsidR="00157AC6" w:rsidRPr="00DC6274" w14:paraId="6EE047F1" w14:textId="77777777" w:rsidTr="00F67EA4">
        <w:tc>
          <w:tcPr>
            <w:tcW w:w="3743" w:type="dxa"/>
          </w:tcPr>
          <w:p w14:paraId="3BFD2CF3" w14:textId="747D0F7C" w:rsidR="00157AC6" w:rsidRPr="00DC6274" w:rsidRDefault="000F46E2" w:rsidP="00157AC6">
            <w:pPr>
              <w:jc w:val="center"/>
            </w:pPr>
            <w:r w:rsidRPr="00DC6274">
              <w:t>com.cs4125.bookingapp.repositories</w:t>
            </w:r>
          </w:p>
        </w:tc>
        <w:tc>
          <w:tcPr>
            <w:tcW w:w="3309" w:type="dxa"/>
          </w:tcPr>
          <w:p w14:paraId="7AB22CDB" w14:textId="051B8754" w:rsidR="00157AC6" w:rsidRPr="00DC6274" w:rsidRDefault="000F46E2" w:rsidP="00157AC6">
            <w:pPr>
              <w:jc w:val="center"/>
            </w:pPr>
            <w:proofErr w:type="spellStart"/>
            <w:r w:rsidRPr="00DC6274">
              <w:t>RouteRepositoryCacheProxy</w:t>
            </w:r>
            <w:proofErr w:type="spellEnd"/>
          </w:p>
        </w:tc>
        <w:tc>
          <w:tcPr>
            <w:tcW w:w="1067" w:type="dxa"/>
          </w:tcPr>
          <w:p w14:paraId="206FD1CF" w14:textId="7F59DC4E" w:rsidR="00157AC6" w:rsidRPr="00DC6274" w:rsidRDefault="005117A0" w:rsidP="00157AC6">
            <w:pPr>
              <w:jc w:val="center"/>
            </w:pPr>
            <w:r w:rsidRPr="00DC6274">
              <w:t>Damian</w:t>
            </w:r>
          </w:p>
        </w:tc>
        <w:tc>
          <w:tcPr>
            <w:tcW w:w="897" w:type="dxa"/>
          </w:tcPr>
          <w:p w14:paraId="7CD0BC9A" w14:textId="5D5AE215" w:rsidR="00157AC6" w:rsidRPr="00DC6274" w:rsidRDefault="00F12430" w:rsidP="00157AC6">
            <w:pPr>
              <w:jc w:val="center"/>
            </w:pPr>
            <w:r w:rsidRPr="00DC6274">
              <w:t>233</w:t>
            </w:r>
          </w:p>
        </w:tc>
      </w:tr>
      <w:tr w:rsidR="00157AC6" w:rsidRPr="00DC6274" w14:paraId="39E8F0A3" w14:textId="77777777" w:rsidTr="00F67EA4">
        <w:tc>
          <w:tcPr>
            <w:tcW w:w="3743" w:type="dxa"/>
          </w:tcPr>
          <w:p w14:paraId="73CAC59B" w14:textId="7CC7EC13" w:rsidR="00157AC6" w:rsidRPr="00DC6274" w:rsidRDefault="000F46E2" w:rsidP="00157AC6">
            <w:pPr>
              <w:jc w:val="center"/>
            </w:pPr>
            <w:r w:rsidRPr="00DC6274">
              <w:t>com.cs4125.bookingapp.repositories</w:t>
            </w:r>
          </w:p>
        </w:tc>
        <w:tc>
          <w:tcPr>
            <w:tcW w:w="3309" w:type="dxa"/>
          </w:tcPr>
          <w:p w14:paraId="450BB170" w14:textId="11596706" w:rsidR="00157AC6" w:rsidRPr="00DC6274" w:rsidRDefault="000F46E2" w:rsidP="00157AC6">
            <w:pPr>
              <w:jc w:val="center"/>
            </w:pPr>
            <w:r w:rsidRPr="00DC6274">
              <w:t>RouteRepositoryImpl</w:t>
            </w:r>
          </w:p>
        </w:tc>
        <w:tc>
          <w:tcPr>
            <w:tcW w:w="1067" w:type="dxa"/>
          </w:tcPr>
          <w:p w14:paraId="6CA2DF57" w14:textId="1DCC6A45" w:rsidR="00157AC6" w:rsidRPr="00DC6274" w:rsidRDefault="005117A0" w:rsidP="00157AC6">
            <w:pPr>
              <w:jc w:val="center"/>
            </w:pPr>
            <w:r w:rsidRPr="00DC6274">
              <w:t>Darragh/Damian</w:t>
            </w:r>
          </w:p>
        </w:tc>
        <w:tc>
          <w:tcPr>
            <w:tcW w:w="897" w:type="dxa"/>
          </w:tcPr>
          <w:p w14:paraId="3F5EFBA6" w14:textId="080E2C30" w:rsidR="00157AC6" w:rsidRPr="00DC6274" w:rsidRDefault="00F12430" w:rsidP="00157AC6">
            <w:pPr>
              <w:jc w:val="center"/>
            </w:pPr>
            <w:r w:rsidRPr="00DC6274">
              <w:t>249</w:t>
            </w:r>
          </w:p>
        </w:tc>
      </w:tr>
      <w:tr w:rsidR="00157AC6" w:rsidRPr="00DC6274" w14:paraId="1643FE7A" w14:textId="77777777" w:rsidTr="00F67EA4">
        <w:tc>
          <w:tcPr>
            <w:tcW w:w="3743" w:type="dxa"/>
          </w:tcPr>
          <w:p w14:paraId="294B2668" w14:textId="4F052263" w:rsidR="00157AC6" w:rsidRPr="00DC6274" w:rsidRDefault="009C7260" w:rsidP="00157AC6">
            <w:pPr>
              <w:jc w:val="center"/>
            </w:pPr>
            <w:r w:rsidRPr="00DC6274">
              <w:t>com.cs4125.bookingapp.repositories</w:t>
            </w:r>
          </w:p>
        </w:tc>
        <w:tc>
          <w:tcPr>
            <w:tcW w:w="3309" w:type="dxa"/>
          </w:tcPr>
          <w:p w14:paraId="430D286A" w14:textId="226A0A41" w:rsidR="00157AC6" w:rsidRPr="00DC6274" w:rsidRDefault="000F46E2" w:rsidP="00157AC6">
            <w:pPr>
              <w:jc w:val="center"/>
            </w:pPr>
            <w:r w:rsidRPr="00DC6274">
              <w:t>UserRepository</w:t>
            </w:r>
          </w:p>
        </w:tc>
        <w:tc>
          <w:tcPr>
            <w:tcW w:w="1067" w:type="dxa"/>
          </w:tcPr>
          <w:p w14:paraId="6AD45308" w14:textId="73376385" w:rsidR="00157AC6" w:rsidRPr="00DC6274" w:rsidRDefault="005117A0" w:rsidP="00157AC6">
            <w:pPr>
              <w:jc w:val="center"/>
            </w:pPr>
            <w:r w:rsidRPr="00DC6274">
              <w:t>Darragh/Damian</w:t>
            </w:r>
          </w:p>
        </w:tc>
        <w:tc>
          <w:tcPr>
            <w:tcW w:w="897" w:type="dxa"/>
          </w:tcPr>
          <w:p w14:paraId="6E8242A7" w14:textId="00A23C6B" w:rsidR="00157AC6" w:rsidRPr="00DC6274" w:rsidRDefault="00F12430" w:rsidP="00157AC6">
            <w:pPr>
              <w:jc w:val="center"/>
            </w:pPr>
            <w:r w:rsidRPr="00DC6274">
              <w:t>13</w:t>
            </w:r>
          </w:p>
        </w:tc>
      </w:tr>
      <w:tr w:rsidR="00157AC6" w:rsidRPr="00DC6274" w14:paraId="628F8025" w14:textId="77777777" w:rsidTr="00F67EA4">
        <w:tc>
          <w:tcPr>
            <w:tcW w:w="3743" w:type="dxa"/>
          </w:tcPr>
          <w:p w14:paraId="1B5F01D2" w14:textId="13050490" w:rsidR="00157AC6" w:rsidRPr="00DC6274" w:rsidRDefault="009C7260" w:rsidP="00157AC6">
            <w:pPr>
              <w:jc w:val="center"/>
            </w:pPr>
            <w:r w:rsidRPr="00DC6274">
              <w:t>com.cs4125.bookingapp.repositories</w:t>
            </w:r>
          </w:p>
        </w:tc>
        <w:tc>
          <w:tcPr>
            <w:tcW w:w="3309" w:type="dxa"/>
          </w:tcPr>
          <w:p w14:paraId="26D58BFD" w14:textId="3C092EC2" w:rsidR="00157AC6" w:rsidRPr="00DC6274" w:rsidRDefault="000F46E2" w:rsidP="00157AC6">
            <w:pPr>
              <w:jc w:val="center"/>
            </w:pPr>
            <w:r w:rsidRPr="00DC6274">
              <w:t>UserRepositoryImpl</w:t>
            </w:r>
          </w:p>
        </w:tc>
        <w:tc>
          <w:tcPr>
            <w:tcW w:w="1067" w:type="dxa"/>
          </w:tcPr>
          <w:p w14:paraId="69683350" w14:textId="0F4A04B9" w:rsidR="00157AC6" w:rsidRPr="00DC6274" w:rsidRDefault="005117A0" w:rsidP="00157AC6">
            <w:pPr>
              <w:jc w:val="center"/>
            </w:pPr>
            <w:r w:rsidRPr="00DC6274">
              <w:t>Darragh/Damian</w:t>
            </w:r>
          </w:p>
        </w:tc>
        <w:tc>
          <w:tcPr>
            <w:tcW w:w="897" w:type="dxa"/>
          </w:tcPr>
          <w:p w14:paraId="5D856C10" w14:textId="443917D2" w:rsidR="00157AC6" w:rsidRPr="00DC6274" w:rsidRDefault="00F12430" w:rsidP="00157AC6">
            <w:pPr>
              <w:jc w:val="center"/>
            </w:pPr>
            <w:r w:rsidRPr="00DC6274">
              <w:t>80</w:t>
            </w:r>
          </w:p>
        </w:tc>
      </w:tr>
      <w:tr w:rsidR="00157AC6" w:rsidRPr="00DC6274" w14:paraId="2389C9BF" w14:textId="77777777" w:rsidTr="00F67EA4">
        <w:tc>
          <w:tcPr>
            <w:tcW w:w="3743" w:type="dxa"/>
          </w:tcPr>
          <w:p w14:paraId="6579C0FF" w14:textId="5479A127" w:rsidR="00157AC6" w:rsidRPr="00DC6274" w:rsidRDefault="00B307E7" w:rsidP="00157AC6">
            <w:pPr>
              <w:jc w:val="center"/>
            </w:pPr>
            <w:r w:rsidRPr="00DC6274">
              <w:t>com.cs4125.bookingapp.ui.main</w:t>
            </w:r>
          </w:p>
        </w:tc>
        <w:tc>
          <w:tcPr>
            <w:tcW w:w="3309" w:type="dxa"/>
          </w:tcPr>
          <w:p w14:paraId="0AEDD4D3" w14:textId="39A8E4E1" w:rsidR="00157AC6" w:rsidRPr="00DC6274" w:rsidRDefault="00BF6A5C" w:rsidP="00157AC6">
            <w:pPr>
              <w:jc w:val="center"/>
            </w:pPr>
            <w:r w:rsidRPr="00DC6274">
              <w:t>AdminFragment</w:t>
            </w:r>
          </w:p>
        </w:tc>
        <w:tc>
          <w:tcPr>
            <w:tcW w:w="1067" w:type="dxa"/>
          </w:tcPr>
          <w:p w14:paraId="610A627D" w14:textId="2C9226DD" w:rsidR="00157AC6" w:rsidRPr="00DC6274" w:rsidRDefault="00540CFF" w:rsidP="00157AC6">
            <w:pPr>
              <w:jc w:val="center"/>
            </w:pPr>
            <w:r w:rsidRPr="00DC6274">
              <w:t>Pawel/Damian</w:t>
            </w:r>
          </w:p>
        </w:tc>
        <w:tc>
          <w:tcPr>
            <w:tcW w:w="897" w:type="dxa"/>
          </w:tcPr>
          <w:p w14:paraId="66714C52" w14:textId="6F508F35" w:rsidR="00157AC6" w:rsidRPr="00DC6274" w:rsidRDefault="00F12430" w:rsidP="00157AC6">
            <w:pPr>
              <w:jc w:val="center"/>
            </w:pPr>
            <w:r w:rsidRPr="00DC6274">
              <w:t>40</w:t>
            </w:r>
          </w:p>
        </w:tc>
      </w:tr>
      <w:tr w:rsidR="00157AC6" w:rsidRPr="00DC6274" w14:paraId="0C08A2C0" w14:textId="77777777" w:rsidTr="00F67EA4">
        <w:tc>
          <w:tcPr>
            <w:tcW w:w="3743" w:type="dxa"/>
          </w:tcPr>
          <w:p w14:paraId="3AF7E16D" w14:textId="1B200200" w:rsidR="00157AC6" w:rsidRPr="00DC6274" w:rsidRDefault="00A54CE3" w:rsidP="00157AC6">
            <w:pPr>
              <w:jc w:val="center"/>
            </w:pPr>
            <w:r w:rsidRPr="00DC6274">
              <w:t>com.cs4125.bookingapp.ui.main</w:t>
            </w:r>
          </w:p>
        </w:tc>
        <w:tc>
          <w:tcPr>
            <w:tcW w:w="3309" w:type="dxa"/>
          </w:tcPr>
          <w:p w14:paraId="528FE3E5" w14:textId="62665AA1" w:rsidR="00157AC6" w:rsidRPr="00DC6274" w:rsidRDefault="00BF6A5C" w:rsidP="00157AC6">
            <w:pPr>
              <w:jc w:val="center"/>
            </w:pPr>
            <w:r w:rsidRPr="00DC6274">
              <w:t>AdminViewModel</w:t>
            </w:r>
          </w:p>
        </w:tc>
        <w:tc>
          <w:tcPr>
            <w:tcW w:w="1067" w:type="dxa"/>
          </w:tcPr>
          <w:p w14:paraId="7526A519" w14:textId="18AF2164" w:rsidR="00157AC6" w:rsidRPr="00DC6274" w:rsidRDefault="00540CFF" w:rsidP="00157AC6">
            <w:pPr>
              <w:jc w:val="center"/>
            </w:pPr>
            <w:r w:rsidRPr="00DC6274">
              <w:t>Pawel/Damian</w:t>
            </w:r>
          </w:p>
        </w:tc>
        <w:tc>
          <w:tcPr>
            <w:tcW w:w="897" w:type="dxa"/>
          </w:tcPr>
          <w:p w14:paraId="6698B946" w14:textId="5BB3E2D4" w:rsidR="00157AC6" w:rsidRPr="00DC6274" w:rsidRDefault="00360942" w:rsidP="00157AC6">
            <w:pPr>
              <w:jc w:val="center"/>
            </w:pPr>
            <w:r w:rsidRPr="00DC6274">
              <w:t>250</w:t>
            </w:r>
          </w:p>
        </w:tc>
      </w:tr>
      <w:tr w:rsidR="00157AC6" w:rsidRPr="00DC6274" w14:paraId="220C1425" w14:textId="77777777" w:rsidTr="00F67EA4">
        <w:tc>
          <w:tcPr>
            <w:tcW w:w="3743" w:type="dxa"/>
          </w:tcPr>
          <w:p w14:paraId="7C04E4E3" w14:textId="35F98993" w:rsidR="00157AC6" w:rsidRPr="00DC6274" w:rsidRDefault="00A54CE3" w:rsidP="00157AC6">
            <w:pPr>
              <w:jc w:val="center"/>
            </w:pPr>
            <w:r w:rsidRPr="00DC6274">
              <w:t>com.cs4125.bookingapp.ui.main</w:t>
            </w:r>
          </w:p>
        </w:tc>
        <w:tc>
          <w:tcPr>
            <w:tcW w:w="3309" w:type="dxa"/>
          </w:tcPr>
          <w:p w14:paraId="62CDD931" w14:textId="2117839F" w:rsidR="00157AC6" w:rsidRPr="00DC6274" w:rsidRDefault="00BF6A5C" w:rsidP="00157AC6">
            <w:pPr>
              <w:jc w:val="center"/>
            </w:pPr>
            <w:r w:rsidRPr="00DC6274">
              <w:t>BookingFragment</w:t>
            </w:r>
          </w:p>
        </w:tc>
        <w:tc>
          <w:tcPr>
            <w:tcW w:w="1067" w:type="dxa"/>
          </w:tcPr>
          <w:p w14:paraId="0E12090A" w14:textId="11A0C89B" w:rsidR="00157AC6" w:rsidRPr="00DC6274" w:rsidRDefault="00540CFF" w:rsidP="00157AC6">
            <w:pPr>
              <w:jc w:val="center"/>
            </w:pPr>
            <w:r w:rsidRPr="00DC6274">
              <w:t>Pawel/Damian</w:t>
            </w:r>
          </w:p>
        </w:tc>
        <w:tc>
          <w:tcPr>
            <w:tcW w:w="897" w:type="dxa"/>
          </w:tcPr>
          <w:p w14:paraId="64F18F1C" w14:textId="09BC7BA8" w:rsidR="00157AC6" w:rsidRPr="00DC6274" w:rsidRDefault="00360942" w:rsidP="00157AC6">
            <w:pPr>
              <w:jc w:val="center"/>
            </w:pPr>
            <w:r w:rsidRPr="00DC6274">
              <w:t>153</w:t>
            </w:r>
          </w:p>
        </w:tc>
      </w:tr>
      <w:tr w:rsidR="00157AC6" w:rsidRPr="00DC6274" w14:paraId="4FE3DF35" w14:textId="77777777" w:rsidTr="00F67EA4">
        <w:tc>
          <w:tcPr>
            <w:tcW w:w="3743" w:type="dxa"/>
          </w:tcPr>
          <w:p w14:paraId="096CF267" w14:textId="411FA27F" w:rsidR="00157AC6" w:rsidRPr="00DC6274" w:rsidRDefault="00A54CE3" w:rsidP="00157AC6">
            <w:pPr>
              <w:jc w:val="center"/>
            </w:pPr>
            <w:r w:rsidRPr="00DC6274">
              <w:t>com.cs4125.bookingapp.ui.main</w:t>
            </w:r>
          </w:p>
        </w:tc>
        <w:tc>
          <w:tcPr>
            <w:tcW w:w="3309" w:type="dxa"/>
          </w:tcPr>
          <w:p w14:paraId="339C0B19" w14:textId="475581C3" w:rsidR="00157AC6" w:rsidRPr="00DC6274" w:rsidRDefault="00BF6A5C" w:rsidP="00157AC6">
            <w:pPr>
              <w:jc w:val="center"/>
            </w:pPr>
            <w:r w:rsidRPr="00DC6274">
              <w:t>BookingResultFragment</w:t>
            </w:r>
          </w:p>
        </w:tc>
        <w:tc>
          <w:tcPr>
            <w:tcW w:w="1067" w:type="dxa"/>
          </w:tcPr>
          <w:p w14:paraId="046281F9" w14:textId="603C9C87" w:rsidR="00157AC6" w:rsidRPr="00DC6274" w:rsidRDefault="00540CFF" w:rsidP="00157AC6">
            <w:pPr>
              <w:jc w:val="center"/>
            </w:pPr>
            <w:r w:rsidRPr="00DC6274">
              <w:t>Pawel/Damian</w:t>
            </w:r>
          </w:p>
        </w:tc>
        <w:tc>
          <w:tcPr>
            <w:tcW w:w="897" w:type="dxa"/>
          </w:tcPr>
          <w:p w14:paraId="5220D04C" w14:textId="25C081F4" w:rsidR="00157AC6" w:rsidRPr="00DC6274" w:rsidRDefault="00360942" w:rsidP="00157AC6">
            <w:pPr>
              <w:jc w:val="center"/>
            </w:pPr>
            <w:r w:rsidRPr="00DC6274">
              <w:t>218</w:t>
            </w:r>
          </w:p>
        </w:tc>
      </w:tr>
      <w:tr w:rsidR="00157AC6" w:rsidRPr="00DC6274" w14:paraId="202CBAD0" w14:textId="77777777" w:rsidTr="00F67EA4">
        <w:tc>
          <w:tcPr>
            <w:tcW w:w="3743" w:type="dxa"/>
          </w:tcPr>
          <w:p w14:paraId="58846113" w14:textId="75A9B0A9" w:rsidR="00157AC6" w:rsidRPr="00DC6274" w:rsidRDefault="00A54CE3" w:rsidP="00157AC6">
            <w:pPr>
              <w:jc w:val="center"/>
            </w:pPr>
            <w:r w:rsidRPr="00DC6274">
              <w:t>com.cs4125.bookingapp.ui.main</w:t>
            </w:r>
          </w:p>
        </w:tc>
        <w:tc>
          <w:tcPr>
            <w:tcW w:w="3309" w:type="dxa"/>
          </w:tcPr>
          <w:p w14:paraId="698D0D7C" w14:textId="6DAC016C" w:rsidR="00157AC6" w:rsidRPr="00DC6274" w:rsidRDefault="00BF6A5C" w:rsidP="00157AC6">
            <w:pPr>
              <w:jc w:val="center"/>
            </w:pPr>
            <w:r w:rsidRPr="00DC6274">
              <w:t>BookingViewModel</w:t>
            </w:r>
          </w:p>
        </w:tc>
        <w:tc>
          <w:tcPr>
            <w:tcW w:w="1067" w:type="dxa"/>
          </w:tcPr>
          <w:p w14:paraId="634B4A5A" w14:textId="104DC60E" w:rsidR="00157AC6" w:rsidRPr="00DC6274" w:rsidRDefault="00540CFF" w:rsidP="00157AC6">
            <w:pPr>
              <w:jc w:val="center"/>
            </w:pPr>
            <w:r w:rsidRPr="00DC6274">
              <w:t>Pawel/Damian</w:t>
            </w:r>
          </w:p>
        </w:tc>
        <w:tc>
          <w:tcPr>
            <w:tcW w:w="897" w:type="dxa"/>
          </w:tcPr>
          <w:p w14:paraId="5A7045A5" w14:textId="27E6747B" w:rsidR="00157AC6" w:rsidRPr="00DC6274" w:rsidRDefault="00360942" w:rsidP="00157AC6">
            <w:pPr>
              <w:jc w:val="center"/>
            </w:pPr>
            <w:r w:rsidRPr="00DC6274">
              <w:t>146</w:t>
            </w:r>
          </w:p>
        </w:tc>
      </w:tr>
      <w:tr w:rsidR="00157AC6" w:rsidRPr="00DC6274" w14:paraId="41DDFE34" w14:textId="77777777" w:rsidTr="00F67EA4">
        <w:tc>
          <w:tcPr>
            <w:tcW w:w="3743" w:type="dxa"/>
          </w:tcPr>
          <w:p w14:paraId="4B5AA28B" w14:textId="09EB2B06" w:rsidR="00157AC6" w:rsidRPr="00DC6274" w:rsidRDefault="00A54CE3" w:rsidP="00157AC6">
            <w:pPr>
              <w:jc w:val="center"/>
            </w:pPr>
            <w:r w:rsidRPr="00DC6274">
              <w:t>com.cs4125.bookingapp.ui.main</w:t>
            </w:r>
          </w:p>
        </w:tc>
        <w:tc>
          <w:tcPr>
            <w:tcW w:w="3309" w:type="dxa"/>
          </w:tcPr>
          <w:p w14:paraId="6F1A9D63" w14:textId="6B5434DD" w:rsidR="00157AC6" w:rsidRPr="00DC6274" w:rsidRDefault="00BF6A5C" w:rsidP="00157AC6">
            <w:pPr>
              <w:jc w:val="center"/>
            </w:pPr>
            <w:r w:rsidRPr="00DC6274">
              <w:t>DatePickerFragment</w:t>
            </w:r>
          </w:p>
        </w:tc>
        <w:tc>
          <w:tcPr>
            <w:tcW w:w="1067" w:type="dxa"/>
          </w:tcPr>
          <w:p w14:paraId="6B14D892" w14:textId="12B3C6DA" w:rsidR="00157AC6" w:rsidRPr="00DC6274" w:rsidRDefault="00540CFF" w:rsidP="00157AC6">
            <w:pPr>
              <w:jc w:val="center"/>
            </w:pPr>
            <w:r w:rsidRPr="00DC6274">
              <w:t>Pawel/Damian</w:t>
            </w:r>
          </w:p>
        </w:tc>
        <w:tc>
          <w:tcPr>
            <w:tcW w:w="897" w:type="dxa"/>
          </w:tcPr>
          <w:p w14:paraId="19C551C0" w14:textId="19707425" w:rsidR="00157AC6" w:rsidRPr="00DC6274" w:rsidRDefault="00360942" w:rsidP="00157AC6">
            <w:pPr>
              <w:jc w:val="center"/>
            </w:pPr>
            <w:r w:rsidRPr="00DC6274">
              <w:t>33</w:t>
            </w:r>
          </w:p>
        </w:tc>
      </w:tr>
      <w:tr w:rsidR="00157AC6" w:rsidRPr="00DC6274" w14:paraId="3C895B37" w14:textId="77777777" w:rsidTr="00F67EA4">
        <w:tc>
          <w:tcPr>
            <w:tcW w:w="3743" w:type="dxa"/>
          </w:tcPr>
          <w:p w14:paraId="7062BCA6" w14:textId="1DDE40C0" w:rsidR="00157AC6" w:rsidRPr="00DC6274" w:rsidRDefault="00A54CE3" w:rsidP="00157AC6">
            <w:pPr>
              <w:jc w:val="center"/>
            </w:pPr>
            <w:r w:rsidRPr="00DC6274">
              <w:t>com.cs4125.bookingapp.ui.main</w:t>
            </w:r>
          </w:p>
        </w:tc>
        <w:tc>
          <w:tcPr>
            <w:tcW w:w="3309" w:type="dxa"/>
          </w:tcPr>
          <w:p w14:paraId="16EC258B" w14:textId="10462B0E" w:rsidR="00157AC6" w:rsidRPr="00DC6274" w:rsidRDefault="00BF6A5C" w:rsidP="00157AC6">
            <w:pPr>
              <w:jc w:val="center"/>
            </w:pPr>
            <w:r w:rsidRPr="00DC6274">
              <w:t>LoginFragment</w:t>
            </w:r>
          </w:p>
        </w:tc>
        <w:tc>
          <w:tcPr>
            <w:tcW w:w="1067" w:type="dxa"/>
          </w:tcPr>
          <w:p w14:paraId="7C68F512" w14:textId="15E062C7" w:rsidR="00157AC6" w:rsidRPr="00DC6274" w:rsidRDefault="00540CFF" w:rsidP="00157AC6">
            <w:pPr>
              <w:jc w:val="center"/>
            </w:pPr>
            <w:r w:rsidRPr="00DC6274">
              <w:t>Pawel/Damian</w:t>
            </w:r>
          </w:p>
        </w:tc>
        <w:tc>
          <w:tcPr>
            <w:tcW w:w="897" w:type="dxa"/>
          </w:tcPr>
          <w:p w14:paraId="618EC0DA" w14:textId="67CC3F04" w:rsidR="00157AC6" w:rsidRPr="00DC6274" w:rsidRDefault="009E7BE9" w:rsidP="00157AC6">
            <w:pPr>
              <w:jc w:val="center"/>
            </w:pPr>
            <w:r w:rsidRPr="00DC6274">
              <w:t>101</w:t>
            </w:r>
          </w:p>
        </w:tc>
      </w:tr>
      <w:tr w:rsidR="00157AC6" w:rsidRPr="00DC6274" w14:paraId="71D09EF6" w14:textId="77777777" w:rsidTr="00F67EA4">
        <w:tc>
          <w:tcPr>
            <w:tcW w:w="3743" w:type="dxa"/>
          </w:tcPr>
          <w:p w14:paraId="10C54089" w14:textId="7266C8BC" w:rsidR="00157AC6" w:rsidRPr="00DC6274" w:rsidRDefault="00A54CE3" w:rsidP="00157AC6">
            <w:pPr>
              <w:jc w:val="center"/>
            </w:pPr>
            <w:r w:rsidRPr="00DC6274">
              <w:t>com.cs4125.bookingapp.ui.main</w:t>
            </w:r>
          </w:p>
        </w:tc>
        <w:tc>
          <w:tcPr>
            <w:tcW w:w="3309" w:type="dxa"/>
          </w:tcPr>
          <w:p w14:paraId="7A49941E" w14:textId="4B735008" w:rsidR="00157AC6" w:rsidRPr="00DC6274" w:rsidRDefault="00BF6A5C" w:rsidP="00157AC6">
            <w:pPr>
              <w:jc w:val="center"/>
            </w:pPr>
            <w:r w:rsidRPr="00DC6274">
              <w:t>LoginViewModel</w:t>
            </w:r>
          </w:p>
        </w:tc>
        <w:tc>
          <w:tcPr>
            <w:tcW w:w="1067" w:type="dxa"/>
          </w:tcPr>
          <w:p w14:paraId="73C4469F" w14:textId="5C3A2E01" w:rsidR="00157AC6" w:rsidRPr="00DC6274" w:rsidRDefault="00540CFF" w:rsidP="00157AC6">
            <w:pPr>
              <w:jc w:val="center"/>
            </w:pPr>
            <w:r w:rsidRPr="00DC6274">
              <w:t>Pawel/Damian</w:t>
            </w:r>
          </w:p>
        </w:tc>
        <w:tc>
          <w:tcPr>
            <w:tcW w:w="897" w:type="dxa"/>
          </w:tcPr>
          <w:p w14:paraId="4BD62830" w14:textId="3C852389" w:rsidR="00157AC6" w:rsidRPr="00DC6274" w:rsidRDefault="009E7BE9" w:rsidP="00157AC6">
            <w:pPr>
              <w:jc w:val="center"/>
            </w:pPr>
            <w:r w:rsidRPr="00DC6274">
              <w:t>57</w:t>
            </w:r>
          </w:p>
        </w:tc>
      </w:tr>
      <w:tr w:rsidR="00157AC6" w:rsidRPr="00DC6274" w14:paraId="1BDA1A83" w14:textId="77777777" w:rsidTr="00F67EA4">
        <w:tc>
          <w:tcPr>
            <w:tcW w:w="3743" w:type="dxa"/>
          </w:tcPr>
          <w:p w14:paraId="1C0E4170" w14:textId="6C2FBCF8" w:rsidR="00157AC6" w:rsidRPr="00DC6274" w:rsidRDefault="00A54CE3" w:rsidP="00157AC6">
            <w:pPr>
              <w:jc w:val="center"/>
            </w:pPr>
            <w:r w:rsidRPr="00DC6274">
              <w:t>com.cs4125.bookingapp.ui.main</w:t>
            </w:r>
          </w:p>
        </w:tc>
        <w:tc>
          <w:tcPr>
            <w:tcW w:w="3309" w:type="dxa"/>
          </w:tcPr>
          <w:p w14:paraId="69F13137" w14:textId="28C2E7AE" w:rsidR="00157AC6" w:rsidRPr="00DC6274" w:rsidRDefault="00BF6A5C" w:rsidP="00157AC6">
            <w:pPr>
              <w:jc w:val="center"/>
            </w:pPr>
            <w:proofErr w:type="spellStart"/>
            <w:r w:rsidRPr="00DC6274">
              <w:t>MainActivity</w:t>
            </w:r>
            <w:proofErr w:type="spellEnd"/>
          </w:p>
        </w:tc>
        <w:tc>
          <w:tcPr>
            <w:tcW w:w="1067" w:type="dxa"/>
          </w:tcPr>
          <w:p w14:paraId="64F9E86A" w14:textId="3F03C1AB" w:rsidR="00157AC6" w:rsidRPr="00DC6274" w:rsidRDefault="00540CFF" w:rsidP="00157AC6">
            <w:pPr>
              <w:jc w:val="center"/>
            </w:pPr>
            <w:r w:rsidRPr="00DC6274">
              <w:t>Pawel/Damian</w:t>
            </w:r>
          </w:p>
        </w:tc>
        <w:tc>
          <w:tcPr>
            <w:tcW w:w="897" w:type="dxa"/>
          </w:tcPr>
          <w:p w14:paraId="625617C0" w14:textId="54D0C3F3" w:rsidR="00157AC6" w:rsidRPr="00DC6274" w:rsidRDefault="009E7BE9" w:rsidP="00157AC6">
            <w:pPr>
              <w:jc w:val="center"/>
            </w:pPr>
            <w:r w:rsidRPr="00DC6274">
              <w:t>11</w:t>
            </w:r>
          </w:p>
        </w:tc>
      </w:tr>
      <w:tr w:rsidR="00157AC6" w:rsidRPr="00DC6274" w14:paraId="34D69AEF" w14:textId="77777777" w:rsidTr="00F67EA4">
        <w:tc>
          <w:tcPr>
            <w:tcW w:w="3743" w:type="dxa"/>
          </w:tcPr>
          <w:p w14:paraId="5DFD2CF1" w14:textId="7E716CDA" w:rsidR="00157AC6" w:rsidRPr="00DC6274" w:rsidRDefault="00A54CE3" w:rsidP="00157AC6">
            <w:pPr>
              <w:jc w:val="center"/>
            </w:pPr>
            <w:r w:rsidRPr="00DC6274">
              <w:t>com.cs4125.bookingapp.ui.main</w:t>
            </w:r>
          </w:p>
        </w:tc>
        <w:tc>
          <w:tcPr>
            <w:tcW w:w="3309" w:type="dxa"/>
          </w:tcPr>
          <w:p w14:paraId="54B1F2CA" w14:textId="239B6578" w:rsidR="00157AC6" w:rsidRPr="00DC6274" w:rsidRDefault="00BF6A5C" w:rsidP="00157AC6">
            <w:pPr>
              <w:jc w:val="center"/>
            </w:pPr>
            <w:r w:rsidRPr="00DC6274">
              <w:t>MainFragment</w:t>
            </w:r>
          </w:p>
        </w:tc>
        <w:tc>
          <w:tcPr>
            <w:tcW w:w="1067" w:type="dxa"/>
          </w:tcPr>
          <w:p w14:paraId="49BC1609" w14:textId="0E2986C7" w:rsidR="00157AC6" w:rsidRPr="00DC6274" w:rsidRDefault="00540CFF" w:rsidP="00157AC6">
            <w:pPr>
              <w:jc w:val="center"/>
            </w:pPr>
            <w:r w:rsidRPr="00DC6274">
              <w:t>Pawel/Damian</w:t>
            </w:r>
          </w:p>
        </w:tc>
        <w:tc>
          <w:tcPr>
            <w:tcW w:w="897" w:type="dxa"/>
          </w:tcPr>
          <w:p w14:paraId="4FA62B43" w14:textId="026A8E81" w:rsidR="00157AC6" w:rsidRPr="00DC6274" w:rsidRDefault="009E7BE9" w:rsidP="00157AC6">
            <w:pPr>
              <w:jc w:val="center"/>
            </w:pPr>
            <w:r w:rsidRPr="00DC6274">
              <w:t>71</w:t>
            </w:r>
          </w:p>
        </w:tc>
      </w:tr>
      <w:tr w:rsidR="00157AC6" w:rsidRPr="00DC6274" w14:paraId="0365E4D9" w14:textId="77777777" w:rsidTr="00F67EA4">
        <w:tc>
          <w:tcPr>
            <w:tcW w:w="3743" w:type="dxa"/>
          </w:tcPr>
          <w:p w14:paraId="4E2E07EF" w14:textId="6069E3A6" w:rsidR="00157AC6" w:rsidRPr="00DC6274" w:rsidRDefault="00A54CE3" w:rsidP="00157AC6">
            <w:pPr>
              <w:jc w:val="center"/>
            </w:pPr>
            <w:r w:rsidRPr="00DC6274">
              <w:t>com.cs4125.bookingapp.ui.main</w:t>
            </w:r>
          </w:p>
        </w:tc>
        <w:tc>
          <w:tcPr>
            <w:tcW w:w="3309" w:type="dxa"/>
          </w:tcPr>
          <w:p w14:paraId="56F328B3" w14:textId="405B51DE" w:rsidR="00157AC6" w:rsidRPr="00DC6274" w:rsidRDefault="00D67179" w:rsidP="00157AC6">
            <w:pPr>
              <w:jc w:val="center"/>
            </w:pPr>
            <w:r w:rsidRPr="00DC6274">
              <w:t>MainViewModel</w:t>
            </w:r>
          </w:p>
        </w:tc>
        <w:tc>
          <w:tcPr>
            <w:tcW w:w="1067" w:type="dxa"/>
          </w:tcPr>
          <w:p w14:paraId="496D42CE" w14:textId="6A2448F9" w:rsidR="00157AC6" w:rsidRPr="00DC6274" w:rsidRDefault="00540CFF" w:rsidP="00157AC6">
            <w:pPr>
              <w:jc w:val="center"/>
            </w:pPr>
            <w:r w:rsidRPr="00DC6274">
              <w:t>Pawel/Damian</w:t>
            </w:r>
          </w:p>
        </w:tc>
        <w:tc>
          <w:tcPr>
            <w:tcW w:w="897" w:type="dxa"/>
          </w:tcPr>
          <w:p w14:paraId="7FA8A243" w14:textId="4CE996FF" w:rsidR="00157AC6" w:rsidRPr="00DC6274" w:rsidRDefault="009E7BE9" w:rsidP="00157AC6">
            <w:pPr>
              <w:jc w:val="center"/>
            </w:pPr>
            <w:r w:rsidRPr="00DC6274">
              <w:t>8</w:t>
            </w:r>
          </w:p>
        </w:tc>
      </w:tr>
      <w:tr w:rsidR="00157AC6" w:rsidRPr="00DC6274" w14:paraId="21C00C8F" w14:textId="77777777" w:rsidTr="00F67EA4">
        <w:tc>
          <w:tcPr>
            <w:tcW w:w="3743" w:type="dxa"/>
          </w:tcPr>
          <w:p w14:paraId="7CC75476" w14:textId="594F4C44" w:rsidR="00157AC6" w:rsidRPr="00DC6274" w:rsidRDefault="00A54CE3" w:rsidP="00157AC6">
            <w:pPr>
              <w:jc w:val="center"/>
            </w:pPr>
            <w:r w:rsidRPr="00DC6274">
              <w:t>com.cs4125.bookingapp.ui.main</w:t>
            </w:r>
          </w:p>
        </w:tc>
        <w:tc>
          <w:tcPr>
            <w:tcW w:w="3309" w:type="dxa"/>
          </w:tcPr>
          <w:p w14:paraId="06002DC1" w14:textId="6640B9C7" w:rsidR="00157AC6" w:rsidRPr="00DC6274" w:rsidRDefault="00D67179" w:rsidP="00157AC6">
            <w:pPr>
              <w:jc w:val="center"/>
            </w:pPr>
            <w:r w:rsidRPr="00DC6274">
              <w:t>RegisterFragment</w:t>
            </w:r>
          </w:p>
        </w:tc>
        <w:tc>
          <w:tcPr>
            <w:tcW w:w="1067" w:type="dxa"/>
          </w:tcPr>
          <w:p w14:paraId="4FE7F464" w14:textId="0D1059A4" w:rsidR="00157AC6" w:rsidRPr="00DC6274" w:rsidRDefault="00540CFF" w:rsidP="00157AC6">
            <w:pPr>
              <w:jc w:val="center"/>
            </w:pPr>
            <w:r w:rsidRPr="00DC6274">
              <w:t>Pawel/Damian</w:t>
            </w:r>
          </w:p>
        </w:tc>
        <w:tc>
          <w:tcPr>
            <w:tcW w:w="897" w:type="dxa"/>
          </w:tcPr>
          <w:p w14:paraId="109791C6" w14:textId="30620FBA" w:rsidR="00157AC6" w:rsidRPr="00DC6274" w:rsidRDefault="009E7BE9" w:rsidP="00157AC6">
            <w:pPr>
              <w:jc w:val="center"/>
            </w:pPr>
            <w:r w:rsidRPr="00DC6274">
              <w:t>105</w:t>
            </w:r>
          </w:p>
        </w:tc>
      </w:tr>
      <w:tr w:rsidR="00DB0272" w:rsidRPr="00DC6274" w14:paraId="685594C0" w14:textId="77777777" w:rsidTr="00F67EA4">
        <w:tc>
          <w:tcPr>
            <w:tcW w:w="3743" w:type="dxa"/>
          </w:tcPr>
          <w:p w14:paraId="5342F43E" w14:textId="39D81543" w:rsidR="00DB0272" w:rsidRPr="00DC6274" w:rsidRDefault="00DB0272" w:rsidP="00157AC6">
            <w:pPr>
              <w:jc w:val="center"/>
            </w:pPr>
            <w:r w:rsidRPr="00DC6274">
              <w:t>com.cs4125.bookingapp.ui.main</w:t>
            </w:r>
          </w:p>
        </w:tc>
        <w:tc>
          <w:tcPr>
            <w:tcW w:w="3309" w:type="dxa"/>
          </w:tcPr>
          <w:p w14:paraId="4AA0D6E6" w14:textId="3F84311B" w:rsidR="00DB0272" w:rsidRPr="00DC6274" w:rsidRDefault="00DB0272" w:rsidP="00157AC6">
            <w:pPr>
              <w:jc w:val="center"/>
            </w:pPr>
            <w:r w:rsidRPr="00DC6274">
              <w:t>RegisterViewModel</w:t>
            </w:r>
          </w:p>
        </w:tc>
        <w:tc>
          <w:tcPr>
            <w:tcW w:w="1067" w:type="dxa"/>
          </w:tcPr>
          <w:p w14:paraId="1761105F" w14:textId="474BB29B" w:rsidR="00DB0272" w:rsidRPr="00DC6274" w:rsidRDefault="00540CFF" w:rsidP="00157AC6">
            <w:pPr>
              <w:jc w:val="center"/>
            </w:pPr>
            <w:r w:rsidRPr="00DC6274">
              <w:t>Pawel/Damian</w:t>
            </w:r>
          </w:p>
        </w:tc>
        <w:tc>
          <w:tcPr>
            <w:tcW w:w="897" w:type="dxa"/>
          </w:tcPr>
          <w:p w14:paraId="01BDC5B0" w14:textId="77558673" w:rsidR="00DB0272" w:rsidRPr="00DC6274" w:rsidRDefault="00DB0272" w:rsidP="00157AC6">
            <w:pPr>
              <w:jc w:val="center"/>
            </w:pPr>
            <w:r w:rsidRPr="00DC6274">
              <w:t>59</w:t>
            </w:r>
          </w:p>
        </w:tc>
      </w:tr>
      <w:tr w:rsidR="00157AC6" w:rsidRPr="00DC6274" w14:paraId="15A8CAB1" w14:textId="77777777" w:rsidTr="00F67EA4">
        <w:tc>
          <w:tcPr>
            <w:tcW w:w="3743" w:type="dxa"/>
          </w:tcPr>
          <w:p w14:paraId="0CC0571A" w14:textId="522DBB4C" w:rsidR="00157AC6" w:rsidRPr="00DC6274" w:rsidRDefault="00A54CE3" w:rsidP="00157AC6">
            <w:pPr>
              <w:jc w:val="center"/>
            </w:pPr>
            <w:r w:rsidRPr="00DC6274">
              <w:t>com.cs4125.bookingapp.ui.main</w:t>
            </w:r>
          </w:p>
        </w:tc>
        <w:tc>
          <w:tcPr>
            <w:tcW w:w="3309" w:type="dxa"/>
          </w:tcPr>
          <w:p w14:paraId="49DA3EB6" w14:textId="7F8F14D1" w:rsidR="00157AC6" w:rsidRPr="00DC6274" w:rsidRDefault="00D67179" w:rsidP="00157AC6">
            <w:pPr>
              <w:jc w:val="center"/>
            </w:pPr>
            <w:r w:rsidRPr="00DC6274">
              <w:t>RouteAdapter</w:t>
            </w:r>
          </w:p>
        </w:tc>
        <w:tc>
          <w:tcPr>
            <w:tcW w:w="1067" w:type="dxa"/>
          </w:tcPr>
          <w:p w14:paraId="54A4AF49" w14:textId="3E0FCFD5" w:rsidR="00157AC6" w:rsidRPr="00DC6274" w:rsidRDefault="00540CFF" w:rsidP="00157AC6">
            <w:pPr>
              <w:jc w:val="center"/>
            </w:pPr>
            <w:r w:rsidRPr="00DC6274">
              <w:t>Pawel/Damian</w:t>
            </w:r>
          </w:p>
        </w:tc>
        <w:tc>
          <w:tcPr>
            <w:tcW w:w="897" w:type="dxa"/>
          </w:tcPr>
          <w:p w14:paraId="4CE55989" w14:textId="734402EB" w:rsidR="00157AC6" w:rsidRPr="00DC6274" w:rsidRDefault="00896A91" w:rsidP="00157AC6">
            <w:pPr>
              <w:jc w:val="center"/>
            </w:pPr>
            <w:r w:rsidRPr="00DC6274">
              <w:t>111</w:t>
            </w:r>
          </w:p>
        </w:tc>
      </w:tr>
      <w:tr w:rsidR="00157AC6" w:rsidRPr="00DC6274" w14:paraId="01BA2E43" w14:textId="77777777" w:rsidTr="00F67EA4">
        <w:tc>
          <w:tcPr>
            <w:tcW w:w="3743" w:type="dxa"/>
          </w:tcPr>
          <w:p w14:paraId="55BD9E5A" w14:textId="3F773058" w:rsidR="00157AC6" w:rsidRPr="00DC6274" w:rsidRDefault="00A54CE3" w:rsidP="00157AC6">
            <w:pPr>
              <w:jc w:val="center"/>
            </w:pPr>
            <w:r w:rsidRPr="00DC6274">
              <w:t>com.cs4125.bookingapp.ui.main</w:t>
            </w:r>
          </w:p>
        </w:tc>
        <w:tc>
          <w:tcPr>
            <w:tcW w:w="3309" w:type="dxa"/>
          </w:tcPr>
          <w:p w14:paraId="6670C6DF" w14:textId="77B2AE1D" w:rsidR="00157AC6" w:rsidRPr="00DC6274" w:rsidRDefault="00D67179" w:rsidP="00157AC6">
            <w:pPr>
              <w:jc w:val="center"/>
            </w:pPr>
            <w:r w:rsidRPr="00DC6274">
              <w:t>SearchFragment</w:t>
            </w:r>
          </w:p>
        </w:tc>
        <w:tc>
          <w:tcPr>
            <w:tcW w:w="1067" w:type="dxa"/>
          </w:tcPr>
          <w:p w14:paraId="0F8A5399" w14:textId="509FE7CB" w:rsidR="00157AC6" w:rsidRPr="00DC6274" w:rsidRDefault="00D060EC" w:rsidP="00157AC6">
            <w:pPr>
              <w:jc w:val="center"/>
            </w:pPr>
            <w:r w:rsidRPr="00DC6274">
              <w:t>Eoghan/Pawel/Damian</w:t>
            </w:r>
          </w:p>
        </w:tc>
        <w:tc>
          <w:tcPr>
            <w:tcW w:w="897" w:type="dxa"/>
          </w:tcPr>
          <w:p w14:paraId="48B5CE5A" w14:textId="10055C03" w:rsidR="00157AC6" w:rsidRPr="00DC6274" w:rsidRDefault="00896A91" w:rsidP="00157AC6">
            <w:pPr>
              <w:jc w:val="center"/>
            </w:pPr>
            <w:r w:rsidRPr="00DC6274">
              <w:t>285</w:t>
            </w:r>
          </w:p>
        </w:tc>
      </w:tr>
      <w:tr w:rsidR="00157AC6" w:rsidRPr="00DC6274" w14:paraId="33CF29A1" w14:textId="77777777" w:rsidTr="00F67EA4">
        <w:tc>
          <w:tcPr>
            <w:tcW w:w="3743" w:type="dxa"/>
          </w:tcPr>
          <w:p w14:paraId="7D308ADB" w14:textId="5A8682B9" w:rsidR="00157AC6" w:rsidRPr="00DC6274" w:rsidRDefault="00A54CE3" w:rsidP="00157AC6">
            <w:pPr>
              <w:jc w:val="center"/>
            </w:pPr>
            <w:r w:rsidRPr="00DC6274">
              <w:t>com.cs4125.bookingapp.ui.main</w:t>
            </w:r>
          </w:p>
        </w:tc>
        <w:tc>
          <w:tcPr>
            <w:tcW w:w="3309" w:type="dxa"/>
          </w:tcPr>
          <w:p w14:paraId="4A4BF735" w14:textId="147E5FF3" w:rsidR="00157AC6" w:rsidRPr="00DC6274" w:rsidRDefault="001B70BE" w:rsidP="00157AC6">
            <w:pPr>
              <w:jc w:val="center"/>
            </w:pPr>
            <w:r w:rsidRPr="00DC6274">
              <w:t>SearchResultFragment</w:t>
            </w:r>
          </w:p>
        </w:tc>
        <w:tc>
          <w:tcPr>
            <w:tcW w:w="1067" w:type="dxa"/>
          </w:tcPr>
          <w:p w14:paraId="5F578BA3" w14:textId="7FA4EAF4" w:rsidR="00157AC6" w:rsidRPr="00DC6274" w:rsidRDefault="00540CFF" w:rsidP="00157AC6">
            <w:pPr>
              <w:jc w:val="center"/>
            </w:pPr>
            <w:r w:rsidRPr="00DC6274">
              <w:t>Pawel/Damian</w:t>
            </w:r>
          </w:p>
        </w:tc>
        <w:tc>
          <w:tcPr>
            <w:tcW w:w="897" w:type="dxa"/>
          </w:tcPr>
          <w:p w14:paraId="3C94CED2" w14:textId="4CF4B4A3" w:rsidR="00157AC6" w:rsidRPr="00DC6274" w:rsidRDefault="00896A91" w:rsidP="00157AC6">
            <w:pPr>
              <w:jc w:val="center"/>
            </w:pPr>
            <w:r w:rsidRPr="00DC6274">
              <w:t>105</w:t>
            </w:r>
          </w:p>
        </w:tc>
      </w:tr>
      <w:tr w:rsidR="00157AC6" w:rsidRPr="00DC6274" w14:paraId="79081EB3" w14:textId="77777777" w:rsidTr="00F67EA4">
        <w:tc>
          <w:tcPr>
            <w:tcW w:w="3743" w:type="dxa"/>
          </w:tcPr>
          <w:p w14:paraId="450791AF" w14:textId="1BD6180C" w:rsidR="00157AC6" w:rsidRPr="00DC6274" w:rsidRDefault="00414FF0" w:rsidP="00157AC6">
            <w:pPr>
              <w:jc w:val="center"/>
            </w:pPr>
            <w:r w:rsidRPr="00DC6274">
              <w:lastRenderedPageBreak/>
              <w:t>com.cs4125.bookingapp.ui.main</w:t>
            </w:r>
          </w:p>
        </w:tc>
        <w:tc>
          <w:tcPr>
            <w:tcW w:w="3309" w:type="dxa"/>
          </w:tcPr>
          <w:p w14:paraId="4E6CC6B5" w14:textId="3177EA6E" w:rsidR="00157AC6" w:rsidRPr="00DC6274" w:rsidRDefault="001B70BE" w:rsidP="00157AC6">
            <w:pPr>
              <w:jc w:val="center"/>
            </w:pPr>
            <w:r w:rsidRPr="00DC6274">
              <w:t>SearchViewModel</w:t>
            </w:r>
          </w:p>
        </w:tc>
        <w:tc>
          <w:tcPr>
            <w:tcW w:w="1067" w:type="dxa"/>
          </w:tcPr>
          <w:p w14:paraId="3E0FE951" w14:textId="74D684E7" w:rsidR="00157AC6" w:rsidRPr="00DC6274" w:rsidRDefault="00540CFF" w:rsidP="00157AC6">
            <w:pPr>
              <w:jc w:val="center"/>
            </w:pPr>
            <w:r w:rsidRPr="00DC6274">
              <w:t>Pawel/Damian</w:t>
            </w:r>
          </w:p>
        </w:tc>
        <w:tc>
          <w:tcPr>
            <w:tcW w:w="897" w:type="dxa"/>
          </w:tcPr>
          <w:p w14:paraId="0376A0EC" w14:textId="09F0A65C" w:rsidR="00157AC6" w:rsidRPr="00DC6274" w:rsidRDefault="00896A91" w:rsidP="00157AC6">
            <w:pPr>
              <w:jc w:val="center"/>
            </w:pPr>
            <w:r w:rsidRPr="00DC6274">
              <w:t>138</w:t>
            </w:r>
          </w:p>
        </w:tc>
      </w:tr>
      <w:tr w:rsidR="00157AC6" w:rsidRPr="00DC6274" w14:paraId="56A9FDCA" w14:textId="77777777" w:rsidTr="00F67EA4">
        <w:tc>
          <w:tcPr>
            <w:tcW w:w="3743" w:type="dxa"/>
          </w:tcPr>
          <w:p w14:paraId="3F6AEE50" w14:textId="7F65568D" w:rsidR="00157AC6" w:rsidRPr="00DC6274" w:rsidRDefault="00414FF0" w:rsidP="00157AC6">
            <w:pPr>
              <w:jc w:val="center"/>
            </w:pPr>
            <w:r w:rsidRPr="00DC6274">
              <w:t>com.cs4125.bookingapp.ui.main</w:t>
            </w:r>
          </w:p>
        </w:tc>
        <w:tc>
          <w:tcPr>
            <w:tcW w:w="3309" w:type="dxa"/>
          </w:tcPr>
          <w:p w14:paraId="04453EBE" w14:textId="5026520F" w:rsidR="00157AC6" w:rsidRPr="00DC6274" w:rsidRDefault="001B70BE" w:rsidP="00157AC6">
            <w:pPr>
              <w:jc w:val="center"/>
            </w:pPr>
            <w:r w:rsidRPr="00DC6274">
              <w:t>TimePickerFragment</w:t>
            </w:r>
          </w:p>
        </w:tc>
        <w:tc>
          <w:tcPr>
            <w:tcW w:w="1067" w:type="dxa"/>
          </w:tcPr>
          <w:p w14:paraId="6F84C408" w14:textId="64B59245" w:rsidR="00157AC6" w:rsidRPr="00DC6274" w:rsidRDefault="00540CFF" w:rsidP="00157AC6">
            <w:pPr>
              <w:jc w:val="center"/>
            </w:pPr>
            <w:r w:rsidRPr="00DC6274">
              <w:t>Pawel/Damian</w:t>
            </w:r>
          </w:p>
        </w:tc>
        <w:tc>
          <w:tcPr>
            <w:tcW w:w="897" w:type="dxa"/>
          </w:tcPr>
          <w:p w14:paraId="53614BE9" w14:textId="72BD7509" w:rsidR="00157AC6" w:rsidRPr="00DC6274" w:rsidRDefault="00596E7C" w:rsidP="00157AC6">
            <w:pPr>
              <w:jc w:val="center"/>
            </w:pPr>
            <w:r w:rsidRPr="00DC6274">
              <w:t>37</w:t>
            </w:r>
          </w:p>
        </w:tc>
      </w:tr>
      <w:tr w:rsidR="00157AC6" w:rsidRPr="00DC6274" w14:paraId="2B46F418" w14:textId="77777777" w:rsidTr="00F67EA4">
        <w:tc>
          <w:tcPr>
            <w:tcW w:w="3743" w:type="dxa"/>
          </w:tcPr>
          <w:p w14:paraId="4F3C61E9" w14:textId="6DB66963" w:rsidR="00157AC6" w:rsidRPr="00DC6274" w:rsidRDefault="00414FF0" w:rsidP="00157AC6">
            <w:pPr>
              <w:jc w:val="center"/>
            </w:pPr>
            <w:r w:rsidRPr="00DC6274">
              <w:t>com.cs4125.bookingapp.ui.main</w:t>
            </w:r>
          </w:p>
        </w:tc>
        <w:tc>
          <w:tcPr>
            <w:tcW w:w="3309" w:type="dxa"/>
          </w:tcPr>
          <w:p w14:paraId="5A85139D" w14:textId="5F0F162E" w:rsidR="00157AC6" w:rsidRPr="00DC6274" w:rsidRDefault="001B70BE" w:rsidP="00157AC6">
            <w:pPr>
              <w:jc w:val="center"/>
            </w:pPr>
            <w:r w:rsidRPr="00DC6274">
              <w:t>Utilities</w:t>
            </w:r>
          </w:p>
        </w:tc>
        <w:tc>
          <w:tcPr>
            <w:tcW w:w="1067" w:type="dxa"/>
          </w:tcPr>
          <w:p w14:paraId="3E4E646C" w14:textId="24B940C0" w:rsidR="00157AC6" w:rsidRPr="00DC6274" w:rsidRDefault="00540CFF" w:rsidP="00157AC6">
            <w:pPr>
              <w:jc w:val="center"/>
            </w:pPr>
            <w:r w:rsidRPr="00DC6274">
              <w:t>Pawel/Damian</w:t>
            </w:r>
          </w:p>
        </w:tc>
        <w:tc>
          <w:tcPr>
            <w:tcW w:w="897" w:type="dxa"/>
          </w:tcPr>
          <w:p w14:paraId="606F5CC6" w14:textId="4E34EDBD" w:rsidR="00157AC6" w:rsidRPr="00DC6274" w:rsidRDefault="00596E7C" w:rsidP="00157AC6">
            <w:pPr>
              <w:jc w:val="center"/>
            </w:pPr>
            <w:r w:rsidRPr="00DC6274">
              <w:t>12</w:t>
            </w:r>
          </w:p>
        </w:tc>
      </w:tr>
      <w:tr w:rsidR="00157AC6" w:rsidRPr="00DC6274" w14:paraId="4FA84ADB" w14:textId="77777777" w:rsidTr="00F67EA4">
        <w:tc>
          <w:tcPr>
            <w:tcW w:w="3743" w:type="dxa"/>
          </w:tcPr>
          <w:p w14:paraId="24DE8E7D" w14:textId="20EC3494" w:rsidR="00157AC6" w:rsidRPr="00DC6274" w:rsidRDefault="00F67EA4" w:rsidP="00157AC6">
            <w:pPr>
              <w:jc w:val="center"/>
            </w:pPr>
            <w:r w:rsidRPr="00DC6274">
              <w:t>com.cs4125.bookingapp.web</w:t>
            </w:r>
          </w:p>
        </w:tc>
        <w:tc>
          <w:tcPr>
            <w:tcW w:w="3309" w:type="dxa"/>
          </w:tcPr>
          <w:p w14:paraId="090D1047" w14:textId="5AE2FFB7" w:rsidR="00157AC6" w:rsidRPr="00DC6274" w:rsidRDefault="00F67EA4" w:rsidP="00157AC6">
            <w:pPr>
              <w:jc w:val="center"/>
            </w:pPr>
            <w:r w:rsidRPr="00DC6274">
              <w:t>RetrofitClientInstance</w:t>
            </w:r>
          </w:p>
        </w:tc>
        <w:tc>
          <w:tcPr>
            <w:tcW w:w="1067" w:type="dxa"/>
          </w:tcPr>
          <w:p w14:paraId="5536367A" w14:textId="42150C52" w:rsidR="00157AC6" w:rsidRPr="00DC6274" w:rsidRDefault="00540CFF" w:rsidP="00157AC6">
            <w:pPr>
              <w:jc w:val="center"/>
            </w:pPr>
            <w:r w:rsidRPr="00DC6274">
              <w:t>Damian</w:t>
            </w:r>
          </w:p>
        </w:tc>
        <w:tc>
          <w:tcPr>
            <w:tcW w:w="897" w:type="dxa"/>
          </w:tcPr>
          <w:p w14:paraId="1BD4D97D" w14:textId="66460D17" w:rsidR="00157AC6" w:rsidRPr="00DC6274" w:rsidRDefault="00596E7C" w:rsidP="00157AC6">
            <w:pPr>
              <w:jc w:val="center"/>
            </w:pPr>
            <w:r w:rsidRPr="00DC6274">
              <w:t>43</w:t>
            </w:r>
          </w:p>
        </w:tc>
      </w:tr>
      <w:tr w:rsidR="00F67EA4" w:rsidRPr="00DC6274" w14:paraId="65BCDAEE" w14:textId="77777777" w:rsidTr="00F67EA4">
        <w:tc>
          <w:tcPr>
            <w:tcW w:w="3743" w:type="dxa"/>
          </w:tcPr>
          <w:p w14:paraId="426DD075" w14:textId="3DEC37E8" w:rsidR="00F67EA4" w:rsidRPr="00DC6274" w:rsidRDefault="00F67EA4" w:rsidP="00F67EA4">
            <w:pPr>
              <w:jc w:val="center"/>
            </w:pPr>
            <w:r w:rsidRPr="00DC6274">
              <w:t>com.cs4125.bookingapp.web</w:t>
            </w:r>
          </w:p>
        </w:tc>
        <w:tc>
          <w:tcPr>
            <w:tcW w:w="3309" w:type="dxa"/>
          </w:tcPr>
          <w:p w14:paraId="09E2E7DB" w14:textId="2E1E54E6" w:rsidR="00F67EA4" w:rsidRPr="00DC6274" w:rsidRDefault="00F67EA4" w:rsidP="00F67EA4">
            <w:pPr>
              <w:jc w:val="center"/>
            </w:pPr>
            <w:r w:rsidRPr="00DC6274">
              <w:t>SpringRetrofitService</w:t>
            </w:r>
          </w:p>
        </w:tc>
        <w:tc>
          <w:tcPr>
            <w:tcW w:w="1067" w:type="dxa"/>
          </w:tcPr>
          <w:p w14:paraId="60E57DBF" w14:textId="12565898" w:rsidR="00F67EA4" w:rsidRPr="00DC6274" w:rsidRDefault="00540CFF" w:rsidP="00F67EA4">
            <w:pPr>
              <w:jc w:val="center"/>
            </w:pPr>
            <w:r w:rsidRPr="00DC6274">
              <w:t>Damian</w:t>
            </w:r>
          </w:p>
        </w:tc>
        <w:tc>
          <w:tcPr>
            <w:tcW w:w="897" w:type="dxa"/>
          </w:tcPr>
          <w:p w14:paraId="5F15E346" w14:textId="422F4426" w:rsidR="00F67EA4" w:rsidRPr="00DC6274" w:rsidRDefault="00596E7C" w:rsidP="00F67EA4">
            <w:pPr>
              <w:jc w:val="center"/>
            </w:pPr>
            <w:r w:rsidRPr="00DC6274">
              <w:t>106</w:t>
            </w:r>
          </w:p>
        </w:tc>
      </w:tr>
    </w:tbl>
    <w:p w14:paraId="111FF9B7" w14:textId="77777777" w:rsidR="00E14F46" w:rsidRPr="00DC6274" w:rsidRDefault="00E14F46" w:rsidP="00EA7A93"/>
    <w:p w14:paraId="3222D6F7" w14:textId="38164188" w:rsidR="007E6B4A" w:rsidRPr="00DC6274" w:rsidRDefault="008C4941" w:rsidP="00083CC7">
      <w:pPr>
        <w:pStyle w:val="Heading2"/>
        <w:rPr>
          <w:rFonts w:ascii="Times New Roman" w:hAnsi="Times New Roman" w:cs="Times New Roman"/>
        </w:rPr>
      </w:pPr>
      <w:bookmarkStart w:id="78" w:name="_Toc69380788"/>
      <w:r w:rsidRPr="00DC6274">
        <w:rPr>
          <w:rFonts w:ascii="Times New Roman" w:hAnsi="Times New Roman" w:cs="Times New Roman"/>
        </w:rPr>
        <w:t xml:space="preserve">9.3 </w:t>
      </w:r>
      <w:r w:rsidR="00083CC7" w:rsidRPr="00DC6274">
        <w:rPr>
          <w:rFonts w:ascii="Times New Roman" w:hAnsi="Times New Roman" w:cs="Times New Roman"/>
        </w:rPr>
        <w:t>Rest Assured Testing</w:t>
      </w:r>
      <w:bookmarkEnd w:id="78"/>
    </w:p>
    <w:tbl>
      <w:tblPr>
        <w:tblStyle w:val="TableGrid"/>
        <w:tblW w:w="0" w:type="auto"/>
        <w:tblLook w:val="04A0" w:firstRow="1" w:lastRow="0" w:firstColumn="1" w:lastColumn="0" w:noHBand="0" w:noVBand="1"/>
      </w:tblPr>
      <w:tblGrid>
        <w:gridCol w:w="2254"/>
        <w:gridCol w:w="2254"/>
        <w:gridCol w:w="2254"/>
        <w:gridCol w:w="2254"/>
      </w:tblGrid>
      <w:tr w:rsidR="00E14F46" w:rsidRPr="00DC6274" w14:paraId="0198691C" w14:textId="77777777" w:rsidTr="00E14F46">
        <w:tc>
          <w:tcPr>
            <w:tcW w:w="2254" w:type="dxa"/>
          </w:tcPr>
          <w:p w14:paraId="24C00153" w14:textId="0E3862AC" w:rsidR="00E14F46" w:rsidRPr="00DC6274" w:rsidRDefault="00E14F46" w:rsidP="00E14F46">
            <w:pPr>
              <w:jc w:val="center"/>
            </w:pPr>
            <w:r w:rsidRPr="00DC6274">
              <w:rPr>
                <w:b/>
                <w:bCs/>
              </w:rPr>
              <w:t>Package</w:t>
            </w:r>
          </w:p>
        </w:tc>
        <w:tc>
          <w:tcPr>
            <w:tcW w:w="2254" w:type="dxa"/>
          </w:tcPr>
          <w:p w14:paraId="74FF9348" w14:textId="242E250C" w:rsidR="00E14F46" w:rsidRPr="00DC6274" w:rsidRDefault="00E14F46" w:rsidP="00E14F46">
            <w:pPr>
              <w:jc w:val="center"/>
            </w:pPr>
            <w:r w:rsidRPr="00DC6274">
              <w:rPr>
                <w:b/>
                <w:bCs/>
              </w:rPr>
              <w:t>Class</w:t>
            </w:r>
          </w:p>
        </w:tc>
        <w:tc>
          <w:tcPr>
            <w:tcW w:w="2254" w:type="dxa"/>
          </w:tcPr>
          <w:p w14:paraId="0BC231F6" w14:textId="194FF88E" w:rsidR="00E14F46" w:rsidRPr="00DC6274" w:rsidRDefault="00E14F46" w:rsidP="00E14F46">
            <w:pPr>
              <w:jc w:val="center"/>
            </w:pPr>
            <w:r w:rsidRPr="00DC6274">
              <w:rPr>
                <w:b/>
                <w:bCs/>
              </w:rPr>
              <w:t>Author</w:t>
            </w:r>
          </w:p>
        </w:tc>
        <w:tc>
          <w:tcPr>
            <w:tcW w:w="2254" w:type="dxa"/>
          </w:tcPr>
          <w:p w14:paraId="34036723" w14:textId="2BFF2618" w:rsidR="00E14F46" w:rsidRPr="00DC6274" w:rsidRDefault="00E14F46" w:rsidP="00E14F46">
            <w:pPr>
              <w:jc w:val="center"/>
            </w:pPr>
            <w:r w:rsidRPr="00DC6274">
              <w:rPr>
                <w:b/>
                <w:bCs/>
              </w:rPr>
              <w:t>Lines of Code</w:t>
            </w:r>
          </w:p>
        </w:tc>
      </w:tr>
      <w:tr w:rsidR="00E14F46" w:rsidRPr="00DC6274" w14:paraId="63C10EC3" w14:textId="77777777" w:rsidTr="00E14F46">
        <w:tc>
          <w:tcPr>
            <w:tcW w:w="2254" w:type="dxa"/>
          </w:tcPr>
          <w:p w14:paraId="4F04FDE9" w14:textId="1374E758" w:rsidR="00E14F46" w:rsidRPr="00DC6274" w:rsidRDefault="00963783" w:rsidP="00E14F46">
            <w:pPr>
              <w:jc w:val="center"/>
            </w:pPr>
            <w:r w:rsidRPr="00DC6274">
              <w:t>unitTesting</w:t>
            </w:r>
          </w:p>
        </w:tc>
        <w:tc>
          <w:tcPr>
            <w:tcW w:w="2254" w:type="dxa"/>
          </w:tcPr>
          <w:p w14:paraId="0D8DA9F7" w14:textId="67FA11FC" w:rsidR="00E14F46" w:rsidRPr="00DC6274" w:rsidRDefault="00A90A9F" w:rsidP="00E14F46">
            <w:pPr>
              <w:jc w:val="center"/>
            </w:pPr>
            <w:r w:rsidRPr="00DC6274">
              <w:t>Testing</w:t>
            </w:r>
          </w:p>
        </w:tc>
        <w:tc>
          <w:tcPr>
            <w:tcW w:w="2254" w:type="dxa"/>
          </w:tcPr>
          <w:p w14:paraId="0EBE3144" w14:textId="0D9C5B82" w:rsidR="00E14F46" w:rsidRPr="00DC6274" w:rsidRDefault="00A90A9F" w:rsidP="00E14F46">
            <w:pPr>
              <w:jc w:val="center"/>
            </w:pPr>
            <w:r w:rsidRPr="00DC6274">
              <w:t>Pawel</w:t>
            </w:r>
          </w:p>
        </w:tc>
        <w:tc>
          <w:tcPr>
            <w:tcW w:w="2254" w:type="dxa"/>
          </w:tcPr>
          <w:p w14:paraId="3174AA96" w14:textId="40993452" w:rsidR="00E14F46" w:rsidRPr="00DC6274" w:rsidRDefault="00A90A9F" w:rsidP="00E14F46">
            <w:pPr>
              <w:jc w:val="center"/>
            </w:pPr>
            <w:r w:rsidRPr="00DC6274">
              <w:t>90</w:t>
            </w:r>
          </w:p>
        </w:tc>
      </w:tr>
    </w:tbl>
    <w:p w14:paraId="1164E976" w14:textId="77777777" w:rsidR="00BB71CA" w:rsidRPr="00DC6274" w:rsidRDefault="00BB71CA" w:rsidP="002B3F4B"/>
    <w:p w14:paraId="563F6A42" w14:textId="2D57B49A" w:rsidR="00BB71CA" w:rsidRPr="00DC6274" w:rsidRDefault="004C312C" w:rsidP="00BB71CA">
      <w:pPr>
        <w:pStyle w:val="Heading2"/>
        <w:rPr>
          <w:rFonts w:ascii="Times New Roman" w:hAnsi="Times New Roman" w:cs="Times New Roman"/>
          <w:b/>
          <w:bCs/>
        </w:rPr>
      </w:pPr>
      <w:bookmarkStart w:id="79" w:name="_Toc69380789"/>
      <w:r w:rsidRPr="00DC6274">
        <w:rPr>
          <w:rFonts w:ascii="Times New Roman" w:hAnsi="Times New Roman" w:cs="Times New Roman"/>
        </w:rPr>
        <w:t xml:space="preserve">9.4 </w:t>
      </w:r>
      <w:r w:rsidR="00BB71CA" w:rsidRPr="00DC6274">
        <w:rPr>
          <w:rFonts w:ascii="Times New Roman" w:hAnsi="Times New Roman" w:cs="Times New Roman"/>
        </w:rPr>
        <w:t>Team Member Contribution</w:t>
      </w:r>
      <w:bookmarkEnd w:id="79"/>
    </w:p>
    <w:tbl>
      <w:tblPr>
        <w:tblStyle w:val="TableGrid"/>
        <w:tblW w:w="0" w:type="auto"/>
        <w:tblLook w:val="04A0" w:firstRow="1" w:lastRow="0" w:firstColumn="1" w:lastColumn="0" w:noHBand="0" w:noVBand="1"/>
      </w:tblPr>
      <w:tblGrid>
        <w:gridCol w:w="4508"/>
        <w:gridCol w:w="4508"/>
      </w:tblGrid>
      <w:tr w:rsidR="00BB71CA" w:rsidRPr="00DC6274" w14:paraId="6B0EB14D" w14:textId="77777777" w:rsidTr="00BB71CA">
        <w:tc>
          <w:tcPr>
            <w:tcW w:w="4508" w:type="dxa"/>
          </w:tcPr>
          <w:p w14:paraId="151FD47E" w14:textId="798904F7" w:rsidR="00BB71CA" w:rsidRPr="00DC6274" w:rsidRDefault="00D178F2" w:rsidP="00D178F2">
            <w:pPr>
              <w:jc w:val="center"/>
              <w:rPr>
                <w:b/>
                <w:bCs/>
              </w:rPr>
            </w:pPr>
            <w:r w:rsidRPr="00DC6274">
              <w:rPr>
                <w:b/>
                <w:bCs/>
              </w:rPr>
              <w:t>Team Member</w:t>
            </w:r>
          </w:p>
        </w:tc>
        <w:tc>
          <w:tcPr>
            <w:tcW w:w="4508" w:type="dxa"/>
          </w:tcPr>
          <w:p w14:paraId="0127B31B" w14:textId="221288AA" w:rsidR="00BB71CA" w:rsidRPr="00DC6274" w:rsidRDefault="00D178F2" w:rsidP="00D178F2">
            <w:pPr>
              <w:jc w:val="center"/>
              <w:rPr>
                <w:b/>
                <w:bCs/>
              </w:rPr>
            </w:pPr>
            <w:r w:rsidRPr="00DC6274">
              <w:rPr>
                <w:b/>
                <w:bCs/>
              </w:rPr>
              <w:t>Lines Contributed</w:t>
            </w:r>
          </w:p>
        </w:tc>
      </w:tr>
      <w:tr w:rsidR="0055492B" w:rsidRPr="00DC6274" w14:paraId="38CE1656" w14:textId="77777777" w:rsidTr="00BB71CA">
        <w:tc>
          <w:tcPr>
            <w:tcW w:w="4508" w:type="dxa"/>
          </w:tcPr>
          <w:p w14:paraId="2DB4D468" w14:textId="298E5B46" w:rsidR="0055492B" w:rsidRPr="0055492B" w:rsidRDefault="0055492B" w:rsidP="0055492B">
            <w:pPr>
              <w:jc w:val="center"/>
              <w:rPr>
                <w:szCs w:val="24"/>
              </w:rPr>
            </w:pPr>
            <w:r w:rsidRPr="0055492B">
              <w:rPr>
                <w:color w:val="000000"/>
                <w:szCs w:val="24"/>
              </w:rPr>
              <w:t xml:space="preserve">Eoghan Russell </w:t>
            </w:r>
          </w:p>
        </w:tc>
        <w:tc>
          <w:tcPr>
            <w:tcW w:w="4508" w:type="dxa"/>
          </w:tcPr>
          <w:p w14:paraId="0D455B59" w14:textId="793318C7" w:rsidR="0055492B" w:rsidRPr="0055492B" w:rsidRDefault="0055492B" w:rsidP="0055492B">
            <w:pPr>
              <w:jc w:val="center"/>
              <w:rPr>
                <w:szCs w:val="24"/>
              </w:rPr>
            </w:pPr>
            <w:r w:rsidRPr="0055492B">
              <w:rPr>
                <w:color w:val="000000"/>
                <w:szCs w:val="24"/>
              </w:rPr>
              <w:t>1,439</w:t>
            </w:r>
          </w:p>
        </w:tc>
      </w:tr>
      <w:tr w:rsidR="0055492B" w:rsidRPr="00DC6274" w14:paraId="2F5C18F4" w14:textId="77777777" w:rsidTr="00BB71CA">
        <w:tc>
          <w:tcPr>
            <w:tcW w:w="4508" w:type="dxa"/>
          </w:tcPr>
          <w:p w14:paraId="553BB323" w14:textId="63F63F4C" w:rsidR="0055492B" w:rsidRPr="0055492B" w:rsidRDefault="0055492B" w:rsidP="0055492B">
            <w:pPr>
              <w:jc w:val="center"/>
              <w:rPr>
                <w:szCs w:val="24"/>
              </w:rPr>
            </w:pPr>
            <w:r w:rsidRPr="0055492B">
              <w:rPr>
                <w:color w:val="000000"/>
                <w:szCs w:val="24"/>
              </w:rPr>
              <w:t>Damian Skrzypek</w:t>
            </w:r>
          </w:p>
        </w:tc>
        <w:tc>
          <w:tcPr>
            <w:tcW w:w="4508" w:type="dxa"/>
          </w:tcPr>
          <w:p w14:paraId="6E543402" w14:textId="69AE99AB" w:rsidR="0055492B" w:rsidRPr="0055492B" w:rsidRDefault="0055492B" w:rsidP="00612766">
            <w:pPr>
              <w:jc w:val="center"/>
              <w:rPr>
                <w:szCs w:val="24"/>
              </w:rPr>
            </w:pPr>
            <w:r w:rsidRPr="0055492B">
              <w:rPr>
                <w:color w:val="000000"/>
                <w:szCs w:val="24"/>
              </w:rPr>
              <w:t>3,199</w:t>
            </w:r>
          </w:p>
        </w:tc>
      </w:tr>
      <w:tr w:rsidR="0055492B" w:rsidRPr="00DC6274" w14:paraId="14404968" w14:textId="77777777" w:rsidTr="00BB71CA">
        <w:tc>
          <w:tcPr>
            <w:tcW w:w="4508" w:type="dxa"/>
          </w:tcPr>
          <w:p w14:paraId="7B361597" w14:textId="2C4882E6" w:rsidR="0055492B" w:rsidRPr="0055492B" w:rsidRDefault="0055492B" w:rsidP="0055492B">
            <w:pPr>
              <w:jc w:val="center"/>
              <w:rPr>
                <w:szCs w:val="24"/>
              </w:rPr>
            </w:pPr>
            <w:r w:rsidRPr="0055492B">
              <w:rPr>
                <w:color w:val="000000"/>
                <w:szCs w:val="24"/>
              </w:rPr>
              <w:t xml:space="preserve">Darragh Kelly </w:t>
            </w:r>
          </w:p>
        </w:tc>
        <w:tc>
          <w:tcPr>
            <w:tcW w:w="4508" w:type="dxa"/>
          </w:tcPr>
          <w:p w14:paraId="64E73099" w14:textId="44B8C456" w:rsidR="0055492B" w:rsidRPr="0055492B" w:rsidRDefault="0055492B" w:rsidP="0055492B">
            <w:pPr>
              <w:jc w:val="center"/>
              <w:rPr>
                <w:szCs w:val="24"/>
              </w:rPr>
            </w:pPr>
            <w:r w:rsidRPr="0055492B">
              <w:rPr>
                <w:color w:val="000000"/>
                <w:szCs w:val="24"/>
              </w:rPr>
              <w:t>730</w:t>
            </w:r>
          </w:p>
        </w:tc>
      </w:tr>
      <w:tr w:rsidR="0055492B" w:rsidRPr="00DC6274" w14:paraId="1ED20F02" w14:textId="77777777" w:rsidTr="00BB71CA">
        <w:tc>
          <w:tcPr>
            <w:tcW w:w="4508" w:type="dxa"/>
          </w:tcPr>
          <w:p w14:paraId="33BE3308" w14:textId="40663EB1" w:rsidR="0055492B" w:rsidRPr="0055492B" w:rsidRDefault="0055492B" w:rsidP="0055492B">
            <w:pPr>
              <w:jc w:val="center"/>
              <w:rPr>
                <w:szCs w:val="24"/>
              </w:rPr>
            </w:pPr>
            <w:r w:rsidRPr="0055492B">
              <w:rPr>
                <w:color w:val="000000"/>
                <w:szCs w:val="24"/>
              </w:rPr>
              <w:t>Pawel Ostach</w:t>
            </w:r>
          </w:p>
        </w:tc>
        <w:tc>
          <w:tcPr>
            <w:tcW w:w="4508" w:type="dxa"/>
          </w:tcPr>
          <w:p w14:paraId="22B898FE" w14:textId="2F513666" w:rsidR="0055492B" w:rsidRPr="0055492B" w:rsidRDefault="0055492B" w:rsidP="0055492B">
            <w:pPr>
              <w:jc w:val="center"/>
              <w:rPr>
                <w:szCs w:val="24"/>
              </w:rPr>
            </w:pPr>
            <w:r w:rsidRPr="0055492B">
              <w:rPr>
                <w:color w:val="000000"/>
                <w:szCs w:val="24"/>
              </w:rPr>
              <w:t>594</w:t>
            </w:r>
          </w:p>
        </w:tc>
      </w:tr>
    </w:tbl>
    <w:p w14:paraId="609F5268" w14:textId="331B2875" w:rsidR="009A0533" w:rsidRPr="00DC6274" w:rsidRDefault="002A030E" w:rsidP="009A0533">
      <w:pPr>
        <w:pStyle w:val="Heading2"/>
        <w:rPr>
          <w:rFonts w:ascii="Times New Roman" w:hAnsi="Times New Roman" w:cs="Times New Roman"/>
        </w:rPr>
      </w:pPr>
      <w:bookmarkStart w:id="80" w:name="_Toc69380790"/>
      <w:r w:rsidRPr="00DC6274">
        <w:rPr>
          <w:rFonts w:ascii="Times New Roman" w:hAnsi="Times New Roman" w:cs="Times New Roman"/>
        </w:rPr>
        <w:t xml:space="preserve">9.5 </w:t>
      </w:r>
      <w:r w:rsidR="009A0533" w:rsidRPr="00DC6274">
        <w:rPr>
          <w:rFonts w:ascii="Times New Roman" w:hAnsi="Times New Roman" w:cs="Times New Roman"/>
        </w:rPr>
        <w:t>Total Code Developed</w:t>
      </w:r>
      <w:bookmarkEnd w:id="80"/>
    </w:p>
    <w:p w14:paraId="0645FE57" w14:textId="272A0FC8" w:rsidR="00A626DF" w:rsidRPr="0055492B" w:rsidRDefault="00AD62C2" w:rsidP="00BB71CA">
      <w:pPr>
        <w:rPr>
          <w:szCs w:val="24"/>
        </w:rPr>
      </w:pPr>
      <w:r w:rsidRPr="0055492B">
        <w:rPr>
          <w:color w:val="000000"/>
          <w:szCs w:val="24"/>
        </w:rPr>
        <w:t>A total of ~8070 lines of code were written for this project. ~4,585 were from CS4125, ~4,000 new lines were committed in CS4227.</w:t>
      </w:r>
      <w:r w:rsidR="00A626DF" w:rsidRPr="0055492B">
        <w:rPr>
          <w:szCs w:val="24"/>
        </w:rPr>
        <w:br w:type="page"/>
      </w:r>
    </w:p>
    <w:p w14:paraId="442D43C3" w14:textId="476499CB" w:rsidR="008E3CDB" w:rsidRPr="00DC6274" w:rsidRDefault="00163507" w:rsidP="00B82BAE">
      <w:pPr>
        <w:pStyle w:val="Heading1"/>
        <w:rPr>
          <w:rFonts w:ascii="Times New Roman" w:hAnsi="Times New Roman" w:cs="Times New Roman"/>
        </w:rPr>
      </w:pPr>
      <w:bookmarkStart w:id="81" w:name="_Toc69380791"/>
      <w:r w:rsidRPr="00DC6274">
        <w:rPr>
          <w:rFonts w:ascii="Times New Roman" w:hAnsi="Times New Roman" w:cs="Times New Roman"/>
        </w:rPr>
        <w:lastRenderedPageBreak/>
        <w:t>References</w:t>
      </w:r>
      <w:bookmarkEnd w:id="81"/>
    </w:p>
    <w:p w14:paraId="212B20B5" w14:textId="77777777" w:rsidR="00B82BAE" w:rsidRPr="00DC6274" w:rsidRDefault="00B82BAE" w:rsidP="008E3CDB"/>
    <w:p w14:paraId="0786D28B" w14:textId="37921205" w:rsidR="007017D9" w:rsidRPr="00DC6274" w:rsidRDefault="00B82BAE" w:rsidP="007017D9">
      <w:pPr>
        <w:pStyle w:val="EndNoteBibliography"/>
        <w:ind w:left="720" w:hanging="720"/>
      </w:pPr>
      <w:r w:rsidRPr="00DC6274">
        <w:fldChar w:fldCharType="begin"/>
      </w:r>
      <w:r w:rsidRPr="00DC6274">
        <w:instrText xml:space="preserve"> ADDIN EN.REFLIST </w:instrText>
      </w:r>
      <w:r w:rsidRPr="00DC6274">
        <w:fldChar w:fldCharType="separate"/>
      </w:r>
      <w:r w:rsidR="007017D9" w:rsidRPr="00DC6274">
        <w:t xml:space="preserve">Brandom, R. (2019) </w:t>
      </w:r>
      <w:r w:rsidR="007017D9" w:rsidRPr="00DC6274">
        <w:rPr>
          <w:i/>
        </w:rPr>
        <w:t>There are now 2.5 billion active Android devices</w:t>
      </w:r>
      <w:r w:rsidR="007017D9" w:rsidRPr="00DC6274">
        <w:t xml:space="preserve">, The Verge, available: </w:t>
      </w:r>
      <w:hyperlink r:id="rId75" w:history="1">
        <w:r w:rsidR="007017D9" w:rsidRPr="00DC6274">
          <w:rPr>
            <w:rStyle w:val="Hyperlink"/>
          </w:rPr>
          <w:t>https://www.theverge.com/2019/5/7/18528297/google-io-2019-android-devices-play-store-total-number-statistic-keynote</w:t>
        </w:r>
      </w:hyperlink>
      <w:r w:rsidR="007017D9" w:rsidRPr="00DC6274">
        <w:t xml:space="preserve"> [accessed 08/12/2020].</w:t>
      </w:r>
    </w:p>
    <w:p w14:paraId="0FA576C3" w14:textId="77777777" w:rsidR="007017D9" w:rsidRPr="00DC6274" w:rsidRDefault="007017D9" w:rsidP="007017D9">
      <w:pPr>
        <w:pStyle w:val="EndNoteBibliography"/>
        <w:spacing w:after="0"/>
      </w:pPr>
    </w:p>
    <w:p w14:paraId="47004736" w14:textId="79CA2BD2" w:rsidR="007017D9" w:rsidRPr="00DC6274" w:rsidRDefault="007017D9" w:rsidP="007017D9">
      <w:pPr>
        <w:pStyle w:val="EndNoteBibliography"/>
        <w:ind w:left="720" w:hanging="720"/>
      </w:pPr>
      <w:r w:rsidRPr="00DC6274">
        <w:rPr>
          <w:i/>
        </w:rPr>
        <w:t>Design Patterns in Java Tutorial - Tutorialspoint</w:t>
      </w:r>
      <w:r w:rsidRPr="00DC6274">
        <w:t xml:space="preserve">, available: </w:t>
      </w:r>
      <w:hyperlink r:id="rId76" w:history="1">
        <w:r w:rsidRPr="00DC6274">
          <w:rPr>
            <w:rStyle w:val="Hyperlink"/>
          </w:rPr>
          <w:t>https://www.tutorialspoint.com/design_pattern/index.htm</w:t>
        </w:r>
      </w:hyperlink>
      <w:r w:rsidRPr="00DC6274">
        <w:t xml:space="preserve"> [accessed 27/03].</w:t>
      </w:r>
    </w:p>
    <w:p w14:paraId="7C059072" w14:textId="77777777" w:rsidR="007017D9" w:rsidRPr="00DC6274" w:rsidRDefault="007017D9" w:rsidP="007017D9">
      <w:pPr>
        <w:pStyle w:val="EndNoteBibliography"/>
        <w:spacing w:after="0"/>
      </w:pPr>
    </w:p>
    <w:p w14:paraId="578DB3C4" w14:textId="5C00079B" w:rsidR="007017D9" w:rsidRPr="00DC6274" w:rsidRDefault="007017D9" w:rsidP="007017D9">
      <w:pPr>
        <w:pStyle w:val="EndNoteBibliography"/>
        <w:ind w:left="720" w:hanging="720"/>
      </w:pPr>
      <w:r w:rsidRPr="00DC6274">
        <w:rPr>
          <w:i/>
        </w:rPr>
        <w:t>Diagram Software and Flowchart Maker</w:t>
      </w:r>
      <w:r w:rsidRPr="00DC6274">
        <w:t xml:space="preserve">, available: </w:t>
      </w:r>
      <w:hyperlink r:id="rId77" w:history="1">
        <w:r w:rsidRPr="00DC6274">
          <w:rPr>
            <w:rStyle w:val="Hyperlink"/>
          </w:rPr>
          <w:t>https://www.diagrams.net/</w:t>
        </w:r>
      </w:hyperlink>
      <w:r w:rsidRPr="00DC6274">
        <w:t xml:space="preserve"> [accessed 05/12/2020].</w:t>
      </w:r>
    </w:p>
    <w:p w14:paraId="274C2BC6" w14:textId="77777777" w:rsidR="007017D9" w:rsidRPr="00DC6274" w:rsidRDefault="007017D9" w:rsidP="007017D9">
      <w:pPr>
        <w:pStyle w:val="EndNoteBibliography"/>
        <w:spacing w:after="0"/>
      </w:pPr>
    </w:p>
    <w:p w14:paraId="7F9D3E67" w14:textId="0830A9F1" w:rsidR="007017D9" w:rsidRPr="00DC6274" w:rsidRDefault="007017D9" w:rsidP="007017D9">
      <w:pPr>
        <w:pStyle w:val="EndNoteBibliography"/>
        <w:ind w:left="720" w:hanging="720"/>
      </w:pPr>
      <w:r w:rsidRPr="00DC6274">
        <w:rPr>
          <w:i/>
        </w:rPr>
        <w:t>Download Android Studio and SDK tools</w:t>
      </w:r>
      <w:r w:rsidRPr="00DC6274">
        <w:t xml:space="preserve">, Android Developers, available: </w:t>
      </w:r>
      <w:hyperlink r:id="rId78" w:history="1">
        <w:r w:rsidRPr="00DC6274">
          <w:rPr>
            <w:rStyle w:val="Hyperlink"/>
          </w:rPr>
          <w:t>https://developer.android.com/studio</w:t>
        </w:r>
      </w:hyperlink>
      <w:r w:rsidRPr="00DC6274">
        <w:t xml:space="preserve"> [accessed 26/11/2020].</w:t>
      </w:r>
    </w:p>
    <w:p w14:paraId="3998D637" w14:textId="77777777" w:rsidR="007017D9" w:rsidRPr="00DC6274" w:rsidRDefault="007017D9" w:rsidP="007017D9">
      <w:pPr>
        <w:pStyle w:val="EndNoteBibliography"/>
        <w:spacing w:after="0"/>
      </w:pPr>
    </w:p>
    <w:p w14:paraId="4A242325" w14:textId="4DF433DA" w:rsidR="007017D9" w:rsidRPr="00DC6274" w:rsidRDefault="007017D9" w:rsidP="007017D9">
      <w:pPr>
        <w:pStyle w:val="EndNoteBibliography"/>
        <w:ind w:left="720" w:hanging="720"/>
      </w:pPr>
      <w:r w:rsidRPr="00DC6274">
        <w:rPr>
          <w:i/>
        </w:rPr>
        <w:t>Security at Stripe</w:t>
      </w:r>
      <w:r w:rsidRPr="00DC6274">
        <w:t xml:space="preserve">, available: </w:t>
      </w:r>
      <w:hyperlink r:id="rId79" w:history="1">
        <w:r w:rsidRPr="00DC6274">
          <w:rPr>
            <w:rStyle w:val="Hyperlink"/>
          </w:rPr>
          <w:t>https://stripe.com/docs/security/stripe</w:t>
        </w:r>
      </w:hyperlink>
      <w:r w:rsidRPr="00DC6274">
        <w:t xml:space="preserve"> [accessed 04/04].</w:t>
      </w:r>
    </w:p>
    <w:p w14:paraId="2D6AE2C9" w14:textId="77777777" w:rsidR="007017D9" w:rsidRPr="00DC6274" w:rsidRDefault="007017D9" w:rsidP="007017D9">
      <w:pPr>
        <w:pStyle w:val="EndNoteBibliography"/>
        <w:spacing w:after="0"/>
      </w:pPr>
    </w:p>
    <w:p w14:paraId="27C22CF2" w14:textId="2C761FF7" w:rsidR="007017D9" w:rsidRPr="00DC6274" w:rsidRDefault="007017D9" w:rsidP="007017D9">
      <w:pPr>
        <w:pStyle w:val="EndNoteBibliography"/>
        <w:ind w:left="720" w:hanging="720"/>
      </w:pPr>
      <w:r w:rsidRPr="00DC6274">
        <w:rPr>
          <w:i/>
        </w:rPr>
        <w:t>Spring Boot</w:t>
      </w:r>
      <w:r w:rsidRPr="00DC6274">
        <w:t xml:space="preserve">, available: </w:t>
      </w:r>
      <w:hyperlink r:id="rId80" w:history="1">
        <w:r w:rsidRPr="00DC6274">
          <w:rPr>
            <w:rStyle w:val="Hyperlink"/>
          </w:rPr>
          <w:t>https://spring.io/projects/spring-boot</w:t>
        </w:r>
      </w:hyperlink>
      <w:r w:rsidRPr="00DC6274">
        <w:t xml:space="preserve"> [accessed 28/11/2020].</w:t>
      </w:r>
    </w:p>
    <w:p w14:paraId="2B84FB31" w14:textId="77777777" w:rsidR="007017D9" w:rsidRPr="00DC6274" w:rsidRDefault="007017D9" w:rsidP="007017D9">
      <w:pPr>
        <w:pStyle w:val="EndNoteBibliography"/>
        <w:spacing w:after="0"/>
      </w:pPr>
    </w:p>
    <w:p w14:paraId="0E4E2731" w14:textId="4AB5248A" w:rsidR="007017D9" w:rsidRPr="00DC6274" w:rsidRDefault="007017D9" w:rsidP="007017D9">
      <w:pPr>
        <w:pStyle w:val="EndNoteBibliography"/>
        <w:ind w:left="720" w:hanging="720"/>
      </w:pPr>
      <w:r w:rsidRPr="00DC6274">
        <w:rPr>
          <w:i/>
        </w:rPr>
        <w:t>StarUML</w:t>
      </w:r>
      <w:r w:rsidRPr="00DC6274">
        <w:t xml:space="preserve">, available: </w:t>
      </w:r>
      <w:hyperlink r:id="rId81" w:history="1">
        <w:r w:rsidRPr="00DC6274">
          <w:rPr>
            <w:rStyle w:val="Hyperlink"/>
          </w:rPr>
          <w:t>https://staruml.io/</w:t>
        </w:r>
      </w:hyperlink>
      <w:r w:rsidRPr="00DC6274">
        <w:t xml:space="preserve"> [accessed 29/11/2020].</w:t>
      </w:r>
    </w:p>
    <w:p w14:paraId="759B8BC2" w14:textId="77777777" w:rsidR="007017D9" w:rsidRPr="00DC6274" w:rsidRDefault="007017D9" w:rsidP="007017D9">
      <w:pPr>
        <w:pStyle w:val="EndNoteBibliography"/>
      </w:pPr>
    </w:p>
    <w:p w14:paraId="58F0A25F" w14:textId="7118E840" w:rsidR="00B82BAE" w:rsidRPr="00DC6274" w:rsidRDefault="00B82BAE" w:rsidP="008E3CDB">
      <w:r w:rsidRPr="00DC6274">
        <w:fldChar w:fldCharType="end"/>
      </w:r>
    </w:p>
    <w:sectPr w:rsidR="00B82BAE" w:rsidRPr="00DC6274" w:rsidSect="0070569E">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D4105E"/>
    <w:multiLevelType w:val="hybridMultilevel"/>
    <w:tmpl w:val="531CC6B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3B501B87"/>
    <w:multiLevelType w:val="hybridMultilevel"/>
    <w:tmpl w:val="682E3A32"/>
    <w:lvl w:ilvl="0" w:tplc="F7344292">
      <w:start w:val="1"/>
      <w:numFmt w:val="decimal"/>
      <w:lvlText w:val="%1."/>
      <w:lvlJc w:val="left"/>
      <w:pPr>
        <w:ind w:left="720" w:hanging="360"/>
      </w:pPr>
      <w:rPr>
        <w:rFonts w:hint="default"/>
        <w:b/>
        <w:bCs/>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501D37B9"/>
    <w:multiLevelType w:val="hybridMultilevel"/>
    <w:tmpl w:val="503A55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6D4B2E04"/>
    <w:multiLevelType w:val="hybridMultilevel"/>
    <w:tmpl w:val="D340DCF4"/>
    <w:lvl w:ilvl="0" w:tplc="32765CB6">
      <w:start w:val="1"/>
      <w:numFmt w:val="decimal"/>
      <w:lvlText w:val="%1."/>
      <w:lvlJc w:val="left"/>
      <w:pPr>
        <w:ind w:left="720" w:hanging="360"/>
      </w:pPr>
      <w:rPr>
        <w:rFonts w:hint="default"/>
        <w:b/>
        <w:b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72D828AD"/>
    <w:multiLevelType w:val="hybridMultilevel"/>
    <w:tmpl w:val="503A55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U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22rttydwf5veezr555w0l2ef55x9vt9t2&quot;&gt;My EndNote Library&lt;record-ids&gt;&lt;item&gt;89&lt;/item&gt;&lt;item&gt;90&lt;/item&gt;&lt;item&gt;91&lt;/item&gt;&lt;item&gt;92&lt;/item&gt;&lt;item&gt;93&lt;/item&gt;&lt;item&gt;257&lt;/item&gt;&lt;item&gt;258&lt;/item&gt;&lt;/record-ids&gt;&lt;/item&gt;&lt;/Libraries&gt;"/>
  </w:docVars>
  <w:rsids>
    <w:rsidRoot w:val="00862263"/>
    <w:rsid w:val="00000DE1"/>
    <w:rsid w:val="0000192E"/>
    <w:rsid w:val="00014B45"/>
    <w:rsid w:val="00021C28"/>
    <w:rsid w:val="00034E4C"/>
    <w:rsid w:val="000355A1"/>
    <w:rsid w:val="00035A30"/>
    <w:rsid w:val="000410B7"/>
    <w:rsid w:val="00041DE0"/>
    <w:rsid w:val="0004375F"/>
    <w:rsid w:val="00046270"/>
    <w:rsid w:val="00055D93"/>
    <w:rsid w:val="00055F6C"/>
    <w:rsid w:val="00061CAE"/>
    <w:rsid w:val="00065E23"/>
    <w:rsid w:val="000714FE"/>
    <w:rsid w:val="000737AD"/>
    <w:rsid w:val="00074125"/>
    <w:rsid w:val="00075405"/>
    <w:rsid w:val="00076836"/>
    <w:rsid w:val="00080B2D"/>
    <w:rsid w:val="000818A1"/>
    <w:rsid w:val="00083CC7"/>
    <w:rsid w:val="00092F66"/>
    <w:rsid w:val="0009348A"/>
    <w:rsid w:val="000A4589"/>
    <w:rsid w:val="000B1C9E"/>
    <w:rsid w:val="000B3D80"/>
    <w:rsid w:val="000B7D26"/>
    <w:rsid w:val="000C1CA1"/>
    <w:rsid w:val="000C22BF"/>
    <w:rsid w:val="000C261F"/>
    <w:rsid w:val="000C5CD0"/>
    <w:rsid w:val="000D536E"/>
    <w:rsid w:val="000D730C"/>
    <w:rsid w:val="000D7B05"/>
    <w:rsid w:val="000E120D"/>
    <w:rsid w:val="000E38EE"/>
    <w:rsid w:val="000E6071"/>
    <w:rsid w:val="000F46E2"/>
    <w:rsid w:val="000F5651"/>
    <w:rsid w:val="000F7E42"/>
    <w:rsid w:val="00100AA2"/>
    <w:rsid w:val="00100B70"/>
    <w:rsid w:val="00101100"/>
    <w:rsid w:val="0011048B"/>
    <w:rsid w:val="00111D59"/>
    <w:rsid w:val="00112DD5"/>
    <w:rsid w:val="00120A2C"/>
    <w:rsid w:val="001252D7"/>
    <w:rsid w:val="0013213C"/>
    <w:rsid w:val="00133D1D"/>
    <w:rsid w:val="00146B52"/>
    <w:rsid w:val="0015371A"/>
    <w:rsid w:val="0015419C"/>
    <w:rsid w:val="0015710F"/>
    <w:rsid w:val="00157AC6"/>
    <w:rsid w:val="001627E3"/>
    <w:rsid w:val="00163507"/>
    <w:rsid w:val="00167572"/>
    <w:rsid w:val="00167A5E"/>
    <w:rsid w:val="0017300B"/>
    <w:rsid w:val="00177B1E"/>
    <w:rsid w:val="00183A31"/>
    <w:rsid w:val="00184FDE"/>
    <w:rsid w:val="001858EC"/>
    <w:rsid w:val="001918C7"/>
    <w:rsid w:val="001927D3"/>
    <w:rsid w:val="001951FB"/>
    <w:rsid w:val="001962F9"/>
    <w:rsid w:val="00196A1D"/>
    <w:rsid w:val="001A10CA"/>
    <w:rsid w:val="001A1198"/>
    <w:rsid w:val="001B1CEB"/>
    <w:rsid w:val="001B50BC"/>
    <w:rsid w:val="001B5776"/>
    <w:rsid w:val="001B654A"/>
    <w:rsid w:val="001B70BE"/>
    <w:rsid w:val="001C50C2"/>
    <w:rsid w:val="001D0180"/>
    <w:rsid w:val="001D4D4C"/>
    <w:rsid w:val="001D71E7"/>
    <w:rsid w:val="001E086A"/>
    <w:rsid w:val="001E7261"/>
    <w:rsid w:val="001E76CC"/>
    <w:rsid w:val="001F32B8"/>
    <w:rsid w:val="001F42E0"/>
    <w:rsid w:val="001F6535"/>
    <w:rsid w:val="001F6931"/>
    <w:rsid w:val="00202CF3"/>
    <w:rsid w:val="00204CF4"/>
    <w:rsid w:val="002051C1"/>
    <w:rsid w:val="00205616"/>
    <w:rsid w:val="00212F14"/>
    <w:rsid w:val="002165BC"/>
    <w:rsid w:val="0022196D"/>
    <w:rsid w:val="002253D6"/>
    <w:rsid w:val="00232360"/>
    <w:rsid w:val="002340AF"/>
    <w:rsid w:val="0024036D"/>
    <w:rsid w:val="00240E87"/>
    <w:rsid w:val="00241CC3"/>
    <w:rsid w:val="00246737"/>
    <w:rsid w:val="00250764"/>
    <w:rsid w:val="00252A11"/>
    <w:rsid w:val="0026086F"/>
    <w:rsid w:val="00262286"/>
    <w:rsid w:val="00264666"/>
    <w:rsid w:val="00265239"/>
    <w:rsid w:val="00265285"/>
    <w:rsid w:val="0026657A"/>
    <w:rsid w:val="00274696"/>
    <w:rsid w:val="002755F9"/>
    <w:rsid w:val="00275ED2"/>
    <w:rsid w:val="00276D48"/>
    <w:rsid w:val="0029049C"/>
    <w:rsid w:val="002912A6"/>
    <w:rsid w:val="00292AC8"/>
    <w:rsid w:val="00293513"/>
    <w:rsid w:val="0029549F"/>
    <w:rsid w:val="002A0266"/>
    <w:rsid w:val="002A030E"/>
    <w:rsid w:val="002A1D70"/>
    <w:rsid w:val="002A220B"/>
    <w:rsid w:val="002A3A60"/>
    <w:rsid w:val="002A538D"/>
    <w:rsid w:val="002A57B4"/>
    <w:rsid w:val="002A6504"/>
    <w:rsid w:val="002A6537"/>
    <w:rsid w:val="002B2275"/>
    <w:rsid w:val="002B3F4B"/>
    <w:rsid w:val="002C0132"/>
    <w:rsid w:val="002C12A9"/>
    <w:rsid w:val="002C30DC"/>
    <w:rsid w:val="002C5D21"/>
    <w:rsid w:val="002D05A3"/>
    <w:rsid w:val="002D1198"/>
    <w:rsid w:val="002D6258"/>
    <w:rsid w:val="002E0C8A"/>
    <w:rsid w:val="002E2235"/>
    <w:rsid w:val="002E761C"/>
    <w:rsid w:val="002F2610"/>
    <w:rsid w:val="002F6AA7"/>
    <w:rsid w:val="00300F6D"/>
    <w:rsid w:val="00303678"/>
    <w:rsid w:val="003053C9"/>
    <w:rsid w:val="00310E34"/>
    <w:rsid w:val="0031137D"/>
    <w:rsid w:val="0031193A"/>
    <w:rsid w:val="00311BC7"/>
    <w:rsid w:val="00320256"/>
    <w:rsid w:val="003205B7"/>
    <w:rsid w:val="0032222F"/>
    <w:rsid w:val="00322BA8"/>
    <w:rsid w:val="003234C5"/>
    <w:rsid w:val="003244CF"/>
    <w:rsid w:val="003249A3"/>
    <w:rsid w:val="00327EED"/>
    <w:rsid w:val="00331EE2"/>
    <w:rsid w:val="003325B4"/>
    <w:rsid w:val="00333AF6"/>
    <w:rsid w:val="00334797"/>
    <w:rsid w:val="0033488C"/>
    <w:rsid w:val="00342CB5"/>
    <w:rsid w:val="00343974"/>
    <w:rsid w:val="00343DDA"/>
    <w:rsid w:val="0034480B"/>
    <w:rsid w:val="00352816"/>
    <w:rsid w:val="0035308E"/>
    <w:rsid w:val="00353838"/>
    <w:rsid w:val="003547C0"/>
    <w:rsid w:val="00355DB6"/>
    <w:rsid w:val="00356881"/>
    <w:rsid w:val="00357320"/>
    <w:rsid w:val="00360942"/>
    <w:rsid w:val="003629A1"/>
    <w:rsid w:val="00370D18"/>
    <w:rsid w:val="00380703"/>
    <w:rsid w:val="00381D1D"/>
    <w:rsid w:val="0038380B"/>
    <w:rsid w:val="00385529"/>
    <w:rsid w:val="003872D6"/>
    <w:rsid w:val="0039052D"/>
    <w:rsid w:val="00393AA9"/>
    <w:rsid w:val="003944C4"/>
    <w:rsid w:val="003A2620"/>
    <w:rsid w:val="003A2829"/>
    <w:rsid w:val="003A3B24"/>
    <w:rsid w:val="003A4AE0"/>
    <w:rsid w:val="003A51E3"/>
    <w:rsid w:val="003B03D5"/>
    <w:rsid w:val="003B0974"/>
    <w:rsid w:val="003C6754"/>
    <w:rsid w:val="003D0CE3"/>
    <w:rsid w:val="003E1D34"/>
    <w:rsid w:val="003E46AD"/>
    <w:rsid w:val="003E76CF"/>
    <w:rsid w:val="003F7677"/>
    <w:rsid w:val="00400352"/>
    <w:rsid w:val="00400823"/>
    <w:rsid w:val="00402C71"/>
    <w:rsid w:val="00402FD1"/>
    <w:rsid w:val="00403424"/>
    <w:rsid w:val="004072F6"/>
    <w:rsid w:val="00410403"/>
    <w:rsid w:val="00412D41"/>
    <w:rsid w:val="00414FF0"/>
    <w:rsid w:val="00415E69"/>
    <w:rsid w:val="00416CA4"/>
    <w:rsid w:val="004170B9"/>
    <w:rsid w:val="004223B7"/>
    <w:rsid w:val="004241F0"/>
    <w:rsid w:val="00435812"/>
    <w:rsid w:val="00437EFC"/>
    <w:rsid w:val="0044032E"/>
    <w:rsid w:val="00442F1C"/>
    <w:rsid w:val="004452DD"/>
    <w:rsid w:val="004462ED"/>
    <w:rsid w:val="00455718"/>
    <w:rsid w:val="00455CB8"/>
    <w:rsid w:val="004566C9"/>
    <w:rsid w:val="00457EAD"/>
    <w:rsid w:val="00462691"/>
    <w:rsid w:val="00463CE3"/>
    <w:rsid w:val="004670D0"/>
    <w:rsid w:val="004710F0"/>
    <w:rsid w:val="004713CB"/>
    <w:rsid w:val="00473E9A"/>
    <w:rsid w:val="00475D5A"/>
    <w:rsid w:val="00477DF0"/>
    <w:rsid w:val="00486B36"/>
    <w:rsid w:val="004908E6"/>
    <w:rsid w:val="00493180"/>
    <w:rsid w:val="00493CC0"/>
    <w:rsid w:val="004A4AA5"/>
    <w:rsid w:val="004A5B5D"/>
    <w:rsid w:val="004A6DE0"/>
    <w:rsid w:val="004A6E27"/>
    <w:rsid w:val="004A7D6D"/>
    <w:rsid w:val="004B3817"/>
    <w:rsid w:val="004B4C30"/>
    <w:rsid w:val="004B4EEE"/>
    <w:rsid w:val="004B5EB6"/>
    <w:rsid w:val="004C312C"/>
    <w:rsid w:val="004C4CC8"/>
    <w:rsid w:val="004C72D5"/>
    <w:rsid w:val="004E4159"/>
    <w:rsid w:val="004E53A4"/>
    <w:rsid w:val="004E66ED"/>
    <w:rsid w:val="004E7026"/>
    <w:rsid w:val="004F07C9"/>
    <w:rsid w:val="004F133F"/>
    <w:rsid w:val="004F19C8"/>
    <w:rsid w:val="004F2D26"/>
    <w:rsid w:val="004F3C8B"/>
    <w:rsid w:val="004F45AC"/>
    <w:rsid w:val="004F51A2"/>
    <w:rsid w:val="005026EE"/>
    <w:rsid w:val="00503231"/>
    <w:rsid w:val="00504D48"/>
    <w:rsid w:val="0050778A"/>
    <w:rsid w:val="005117A0"/>
    <w:rsid w:val="0051464D"/>
    <w:rsid w:val="00515701"/>
    <w:rsid w:val="00516BB2"/>
    <w:rsid w:val="00523E3D"/>
    <w:rsid w:val="00526CDA"/>
    <w:rsid w:val="005351F8"/>
    <w:rsid w:val="00536826"/>
    <w:rsid w:val="005368AE"/>
    <w:rsid w:val="00536C86"/>
    <w:rsid w:val="00540CFF"/>
    <w:rsid w:val="00542551"/>
    <w:rsid w:val="005429F8"/>
    <w:rsid w:val="00545298"/>
    <w:rsid w:val="00545C28"/>
    <w:rsid w:val="00547C7F"/>
    <w:rsid w:val="00553AC5"/>
    <w:rsid w:val="0055492B"/>
    <w:rsid w:val="00562D98"/>
    <w:rsid w:val="00565531"/>
    <w:rsid w:val="00573793"/>
    <w:rsid w:val="00573D54"/>
    <w:rsid w:val="00574494"/>
    <w:rsid w:val="005879D3"/>
    <w:rsid w:val="005924EC"/>
    <w:rsid w:val="00596AFE"/>
    <w:rsid w:val="00596E7C"/>
    <w:rsid w:val="005A1593"/>
    <w:rsid w:val="005A2322"/>
    <w:rsid w:val="005B0DE6"/>
    <w:rsid w:val="005B7869"/>
    <w:rsid w:val="005C18A8"/>
    <w:rsid w:val="005C2184"/>
    <w:rsid w:val="005D05D3"/>
    <w:rsid w:val="005D179C"/>
    <w:rsid w:val="005D1BD2"/>
    <w:rsid w:val="005D262C"/>
    <w:rsid w:val="005D27FD"/>
    <w:rsid w:val="005D2C7D"/>
    <w:rsid w:val="005D39F6"/>
    <w:rsid w:val="005D4769"/>
    <w:rsid w:val="005E77AD"/>
    <w:rsid w:val="005F2128"/>
    <w:rsid w:val="005F2805"/>
    <w:rsid w:val="005F58A4"/>
    <w:rsid w:val="00606960"/>
    <w:rsid w:val="00612766"/>
    <w:rsid w:val="0061342C"/>
    <w:rsid w:val="006139FA"/>
    <w:rsid w:val="006207B2"/>
    <w:rsid w:val="00634B14"/>
    <w:rsid w:val="0063633F"/>
    <w:rsid w:val="0064117B"/>
    <w:rsid w:val="00643514"/>
    <w:rsid w:val="00644A76"/>
    <w:rsid w:val="00646CE2"/>
    <w:rsid w:val="00646DB1"/>
    <w:rsid w:val="0066055A"/>
    <w:rsid w:val="00663613"/>
    <w:rsid w:val="00665031"/>
    <w:rsid w:val="00667E2A"/>
    <w:rsid w:val="00667EF7"/>
    <w:rsid w:val="0067173C"/>
    <w:rsid w:val="0067773C"/>
    <w:rsid w:val="00680B1C"/>
    <w:rsid w:val="00680CB6"/>
    <w:rsid w:val="00687AEE"/>
    <w:rsid w:val="006904BC"/>
    <w:rsid w:val="0069141A"/>
    <w:rsid w:val="00694EF8"/>
    <w:rsid w:val="00695445"/>
    <w:rsid w:val="006956B1"/>
    <w:rsid w:val="006A3BBE"/>
    <w:rsid w:val="006B3603"/>
    <w:rsid w:val="006C528E"/>
    <w:rsid w:val="006C691C"/>
    <w:rsid w:val="006D07D2"/>
    <w:rsid w:val="006D4210"/>
    <w:rsid w:val="006D5CEB"/>
    <w:rsid w:val="006D5D68"/>
    <w:rsid w:val="006E5A1C"/>
    <w:rsid w:val="006E6029"/>
    <w:rsid w:val="006F48F0"/>
    <w:rsid w:val="007009BF"/>
    <w:rsid w:val="007017D9"/>
    <w:rsid w:val="0070569E"/>
    <w:rsid w:val="0070576C"/>
    <w:rsid w:val="007072AC"/>
    <w:rsid w:val="00712898"/>
    <w:rsid w:val="007145F3"/>
    <w:rsid w:val="0071729E"/>
    <w:rsid w:val="007177DF"/>
    <w:rsid w:val="00721182"/>
    <w:rsid w:val="00723CC4"/>
    <w:rsid w:val="00724D06"/>
    <w:rsid w:val="00727004"/>
    <w:rsid w:val="00727094"/>
    <w:rsid w:val="00730598"/>
    <w:rsid w:val="00737805"/>
    <w:rsid w:val="00740620"/>
    <w:rsid w:val="007460BE"/>
    <w:rsid w:val="00746FD9"/>
    <w:rsid w:val="00750122"/>
    <w:rsid w:val="007528E1"/>
    <w:rsid w:val="00752A79"/>
    <w:rsid w:val="00754159"/>
    <w:rsid w:val="00754F82"/>
    <w:rsid w:val="00764EED"/>
    <w:rsid w:val="00770C49"/>
    <w:rsid w:val="00782503"/>
    <w:rsid w:val="00783EFC"/>
    <w:rsid w:val="007944A2"/>
    <w:rsid w:val="007A0229"/>
    <w:rsid w:val="007A1BA7"/>
    <w:rsid w:val="007A38C0"/>
    <w:rsid w:val="007A7433"/>
    <w:rsid w:val="007B032F"/>
    <w:rsid w:val="007B1BD6"/>
    <w:rsid w:val="007B1F22"/>
    <w:rsid w:val="007B21B4"/>
    <w:rsid w:val="007B56F3"/>
    <w:rsid w:val="007C0F4F"/>
    <w:rsid w:val="007C0FFC"/>
    <w:rsid w:val="007C1840"/>
    <w:rsid w:val="007C486D"/>
    <w:rsid w:val="007C6684"/>
    <w:rsid w:val="007D0DA5"/>
    <w:rsid w:val="007D60C7"/>
    <w:rsid w:val="007E0818"/>
    <w:rsid w:val="007E29E1"/>
    <w:rsid w:val="007E59ED"/>
    <w:rsid w:val="007E6B4A"/>
    <w:rsid w:val="007F10E6"/>
    <w:rsid w:val="007F2444"/>
    <w:rsid w:val="007F3A6F"/>
    <w:rsid w:val="007F4EC4"/>
    <w:rsid w:val="007F640E"/>
    <w:rsid w:val="0080064C"/>
    <w:rsid w:val="00800F1C"/>
    <w:rsid w:val="00801EC6"/>
    <w:rsid w:val="00804910"/>
    <w:rsid w:val="00811339"/>
    <w:rsid w:val="008117E4"/>
    <w:rsid w:val="00826E66"/>
    <w:rsid w:val="0083276B"/>
    <w:rsid w:val="00840F22"/>
    <w:rsid w:val="00840FBE"/>
    <w:rsid w:val="008456A9"/>
    <w:rsid w:val="00850509"/>
    <w:rsid w:val="008536FB"/>
    <w:rsid w:val="0085640D"/>
    <w:rsid w:val="008566C1"/>
    <w:rsid w:val="008567F9"/>
    <w:rsid w:val="00862263"/>
    <w:rsid w:val="00871CB1"/>
    <w:rsid w:val="00872627"/>
    <w:rsid w:val="00872CE9"/>
    <w:rsid w:val="0087469A"/>
    <w:rsid w:val="00884C75"/>
    <w:rsid w:val="0088605C"/>
    <w:rsid w:val="0089307C"/>
    <w:rsid w:val="008935DA"/>
    <w:rsid w:val="00893CBA"/>
    <w:rsid w:val="0089488F"/>
    <w:rsid w:val="00895777"/>
    <w:rsid w:val="00896A91"/>
    <w:rsid w:val="008A2640"/>
    <w:rsid w:val="008A47B3"/>
    <w:rsid w:val="008A487A"/>
    <w:rsid w:val="008A4E17"/>
    <w:rsid w:val="008A4E95"/>
    <w:rsid w:val="008A5A4D"/>
    <w:rsid w:val="008C0854"/>
    <w:rsid w:val="008C4941"/>
    <w:rsid w:val="008C6DAB"/>
    <w:rsid w:val="008C735A"/>
    <w:rsid w:val="008D654D"/>
    <w:rsid w:val="008E04D2"/>
    <w:rsid w:val="008E3CDB"/>
    <w:rsid w:val="008F141F"/>
    <w:rsid w:val="008F6FEF"/>
    <w:rsid w:val="00910060"/>
    <w:rsid w:val="00915256"/>
    <w:rsid w:val="009158CD"/>
    <w:rsid w:val="00921145"/>
    <w:rsid w:val="009231FF"/>
    <w:rsid w:val="00924C90"/>
    <w:rsid w:val="00930BBE"/>
    <w:rsid w:val="00935751"/>
    <w:rsid w:val="00941DA3"/>
    <w:rsid w:val="00941EFB"/>
    <w:rsid w:val="00944479"/>
    <w:rsid w:val="009451B0"/>
    <w:rsid w:val="00945838"/>
    <w:rsid w:val="00946412"/>
    <w:rsid w:val="00946849"/>
    <w:rsid w:val="00952A76"/>
    <w:rsid w:val="00953EAE"/>
    <w:rsid w:val="0096271B"/>
    <w:rsid w:val="00963430"/>
    <w:rsid w:val="00963783"/>
    <w:rsid w:val="00970A4C"/>
    <w:rsid w:val="00974DB7"/>
    <w:rsid w:val="00976257"/>
    <w:rsid w:val="0098159D"/>
    <w:rsid w:val="0098380C"/>
    <w:rsid w:val="00984B2A"/>
    <w:rsid w:val="00984E47"/>
    <w:rsid w:val="00986D36"/>
    <w:rsid w:val="0098716E"/>
    <w:rsid w:val="009953F4"/>
    <w:rsid w:val="00996603"/>
    <w:rsid w:val="0099760F"/>
    <w:rsid w:val="009A0533"/>
    <w:rsid w:val="009A6252"/>
    <w:rsid w:val="009A7500"/>
    <w:rsid w:val="009A7A46"/>
    <w:rsid w:val="009B04F3"/>
    <w:rsid w:val="009C16E7"/>
    <w:rsid w:val="009C4955"/>
    <w:rsid w:val="009C676D"/>
    <w:rsid w:val="009C7260"/>
    <w:rsid w:val="009D0B4C"/>
    <w:rsid w:val="009D155C"/>
    <w:rsid w:val="009D1AF1"/>
    <w:rsid w:val="009D2E37"/>
    <w:rsid w:val="009D3D9C"/>
    <w:rsid w:val="009D4B72"/>
    <w:rsid w:val="009D4D3C"/>
    <w:rsid w:val="009D786C"/>
    <w:rsid w:val="009E0FE0"/>
    <w:rsid w:val="009E27BB"/>
    <w:rsid w:val="009E45B7"/>
    <w:rsid w:val="009E67C1"/>
    <w:rsid w:val="009E6F00"/>
    <w:rsid w:val="009E7B19"/>
    <w:rsid w:val="009E7B92"/>
    <w:rsid w:val="009E7BE9"/>
    <w:rsid w:val="009F2ACD"/>
    <w:rsid w:val="00A03A44"/>
    <w:rsid w:val="00A07580"/>
    <w:rsid w:val="00A10D40"/>
    <w:rsid w:val="00A11E8A"/>
    <w:rsid w:val="00A16633"/>
    <w:rsid w:val="00A17130"/>
    <w:rsid w:val="00A248E4"/>
    <w:rsid w:val="00A26AED"/>
    <w:rsid w:val="00A325F5"/>
    <w:rsid w:val="00A32CAE"/>
    <w:rsid w:val="00A344B5"/>
    <w:rsid w:val="00A35054"/>
    <w:rsid w:val="00A37E02"/>
    <w:rsid w:val="00A43EC8"/>
    <w:rsid w:val="00A46685"/>
    <w:rsid w:val="00A47533"/>
    <w:rsid w:val="00A523D2"/>
    <w:rsid w:val="00A52ED5"/>
    <w:rsid w:val="00A54CE3"/>
    <w:rsid w:val="00A5589B"/>
    <w:rsid w:val="00A56572"/>
    <w:rsid w:val="00A60757"/>
    <w:rsid w:val="00A626DF"/>
    <w:rsid w:val="00A75762"/>
    <w:rsid w:val="00A803CA"/>
    <w:rsid w:val="00A848CB"/>
    <w:rsid w:val="00A87541"/>
    <w:rsid w:val="00A90A9F"/>
    <w:rsid w:val="00A91833"/>
    <w:rsid w:val="00A92278"/>
    <w:rsid w:val="00AA0D06"/>
    <w:rsid w:val="00AA3EC0"/>
    <w:rsid w:val="00AB5EF5"/>
    <w:rsid w:val="00AD2EC1"/>
    <w:rsid w:val="00AD56BF"/>
    <w:rsid w:val="00AD62C2"/>
    <w:rsid w:val="00AD70D5"/>
    <w:rsid w:val="00AD78A4"/>
    <w:rsid w:val="00AD7FC3"/>
    <w:rsid w:val="00AE4B56"/>
    <w:rsid w:val="00AE66CA"/>
    <w:rsid w:val="00AE7975"/>
    <w:rsid w:val="00AF49E2"/>
    <w:rsid w:val="00AF4A0D"/>
    <w:rsid w:val="00B0335D"/>
    <w:rsid w:val="00B05240"/>
    <w:rsid w:val="00B06DA5"/>
    <w:rsid w:val="00B200B5"/>
    <w:rsid w:val="00B23B17"/>
    <w:rsid w:val="00B24308"/>
    <w:rsid w:val="00B307E7"/>
    <w:rsid w:val="00B31297"/>
    <w:rsid w:val="00B404A0"/>
    <w:rsid w:val="00B404C8"/>
    <w:rsid w:val="00B40863"/>
    <w:rsid w:val="00B41966"/>
    <w:rsid w:val="00B420B1"/>
    <w:rsid w:val="00B445F0"/>
    <w:rsid w:val="00B476C1"/>
    <w:rsid w:val="00B54886"/>
    <w:rsid w:val="00B55D84"/>
    <w:rsid w:val="00B57403"/>
    <w:rsid w:val="00B577E2"/>
    <w:rsid w:val="00B63DB9"/>
    <w:rsid w:val="00B66F31"/>
    <w:rsid w:val="00B705AC"/>
    <w:rsid w:val="00B8050D"/>
    <w:rsid w:val="00B82BAE"/>
    <w:rsid w:val="00B82FEA"/>
    <w:rsid w:val="00B91DF4"/>
    <w:rsid w:val="00B93B82"/>
    <w:rsid w:val="00B94361"/>
    <w:rsid w:val="00B97D51"/>
    <w:rsid w:val="00BA1CBB"/>
    <w:rsid w:val="00BA3B79"/>
    <w:rsid w:val="00BB5A60"/>
    <w:rsid w:val="00BB5CF9"/>
    <w:rsid w:val="00BB71CA"/>
    <w:rsid w:val="00BC3916"/>
    <w:rsid w:val="00BC449F"/>
    <w:rsid w:val="00BD0C3D"/>
    <w:rsid w:val="00BD6DBC"/>
    <w:rsid w:val="00BE4A07"/>
    <w:rsid w:val="00BF0792"/>
    <w:rsid w:val="00BF4291"/>
    <w:rsid w:val="00BF6A5C"/>
    <w:rsid w:val="00C01D79"/>
    <w:rsid w:val="00C1004B"/>
    <w:rsid w:val="00C23CCE"/>
    <w:rsid w:val="00C26B1D"/>
    <w:rsid w:val="00C3152B"/>
    <w:rsid w:val="00C4161B"/>
    <w:rsid w:val="00C43A23"/>
    <w:rsid w:val="00C452F4"/>
    <w:rsid w:val="00C51C69"/>
    <w:rsid w:val="00C528F6"/>
    <w:rsid w:val="00C541A3"/>
    <w:rsid w:val="00C5498D"/>
    <w:rsid w:val="00C56B78"/>
    <w:rsid w:val="00C65D4C"/>
    <w:rsid w:val="00C70CE4"/>
    <w:rsid w:val="00C74192"/>
    <w:rsid w:val="00C75461"/>
    <w:rsid w:val="00C8009E"/>
    <w:rsid w:val="00C87151"/>
    <w:rsid w:val="00C90033"/>
    <w:rsid w:val="00C9726A"/>
    <w:rsid w:val="00CA0C93"/>
    <w:rsid w:val="00CA2FDF"/>
    <w:rsid w:val="00CA4029"/>
    <w:rsid w:val="00CA4486"/>
    <w:rsid w:val="00CA6796"/>
    <w:rsid w:val="00CB0911"/>
    <w:rsid w:val="00CB188D"/>
    <w:rsid w:val="00CC3A69"/>
    <w:rsid w:val="00CC63DC"/>
    <w:rsid w:val="00CC7877"/>
    <w:rsid w:val="00CD0C0F"/>
    <w:rsid w:val="00CD4A6C"/>
    <w:rsid w:val="00CE213E"/>
    <w:rsid w:val="00CE5E21"/>
    <w:rsid w:val="00CE6EEE"/>
    <w:rsid w:val="00CE72EA"/>
    <w:rsid w:val="00CF350E"/>
    <w:rsid w:val="00CF4A8C"/>
    <w:rsid w:val="00D00900"/>
    <w:rsid w:val="00D041BA"/>
    <w:rsid w:val="00D060EC"/>
    <w:rsid w:val="00D0641A"/>
    <w:rsid w:val="00D077BF"/>
    <w:rsid w:val="00D13799"/>
    <w:rsid w:val="00D178F2"/>
    <w:rsid w:val="00D27409"/>
    <w:rsid w:val="00D304D4"/>
    <w:rsid w:val="00D30F61"/>
    <w:rsid w:val="00D316DE"/>
    <w:rsid w:val="00D331F4"/>
    <w:rsid w:val="00D47876"/>
    <w:rsid w:val="00D50077"/>
    <w:rsid w:val="00D50154"/>
    <w:rsid w:val="00D637F3"/>
    <w:rsid w:val="00D64105"/>
    <w:rsid w:val="00D6502B"/>
    <w:rsid w:val="00D65C36"/>
    <w:rsid w:val="00D65F01"/>
    <w:rsid w:val="00D67179"/>
    <w:rsid w:val="00D67752"/>
    <w:rsid w:val="00D7093E"/>
    <w:rsid w:val="00D71075"/>
    <w:rsid w:val="00D75738"/>
    <w:rsid w:val="00D84694"/>
    <w:rsid w:val="00D8469D"/>
    <w:rsid w:val="00D852B5"/>
    <w:rsid w:val="00D90EAA"/>
    <w:rsid w:val="00D942CB"/>
    <w:rsid w:val="00DA1967"/>
    <w:rsid w:val="00DB0272"/>
    <w:rsid w:val="00DB3118"/>
    <w:rsid w:val="00DB3E5B"/>
    <w:rsid w:val="00DB469A"/>
    <w:rsid w:val="00DB6E12"/>
    <w:rsid w:val="00DC36FF"/>
    <w:rsid w:val="00DC4522"/>
    <w:rsid w:val="00DC53BB"/>
    <w:rsid w:val="00DC6274"/>
    <w:rsid w:val="00DC6295"/>
    <w:rsid w:val="00DD1236"/>
    <w:rsid w:val="00DD2443"/>
    <w:rsid w:val="00DD58C0"/>
    <w:rsid w:val="00DD5EEC"/>
    <w:rsid w:val="00DD65E6"/>
    <w:rsid w:val="00DE380E"/>
    <w:rsid w:val="00DE43F9"/>
    <w:rsid w:val="00DE6C12"/>
    <w:rsid w:val="00DF0BA3"/>
    <w:rsid w:val="00DF2F33"/>
    <w:rsid w:val="00E124B8"/>
    <w:rsid w:val="00E149E2"/>
    <w:rsid w:val="00E14F46"/>
    <w:rsid w:val="00E2035A"/>
    <w:rsid w:val="00E2036C"/>
    <w:rsid w:val="00E232D7"/>
    <w:rsid w:val="00E236A7"/>
    <w:rsid w:val="00E23815"/>
    <w:rsid w:val="00E267FE"/>
    <w:rsid w:val="00E3244C"/>
    <w:rsid w:val="00E325B5"/>
    <w:rsid w:val="00E32FE4"/>
    <w:rsid w:val="00E36358"/>
    <w:rsid w:val="00E454C4"/>
    <w:rsid w:val="00E567F5"/>
    <w:rsid w:val="00E613EC"/>
    <w:rsid w:val="00E67B0A"/>
    <w:rsid w:val="00E7042E"/>
    <w:rsid w:val="00E71B98"/>
    <w:rsid w:val="00E72A27"/>
    <w:rsid w:val="00E73AD1"/>
    <w:rsid w:val="00E76B45"/>
    <w:rsid w:val="00E81036"/>
    <w:rsid w:val="00E8743F"/>
    <w:rsid w:val="00EA2902"/>
    <w:rsid w:val="00EA72BC"/>
    <w:rsid w:val="00EA7A93"/>
    <w:rsid w:val="00EB04FF"/>
    <w:rsid w:val="00EB17E4"/>
    <w:rsid w:val="00EB489F"/>
    <w:rsid w:val="00EB4B62"/>
    <w:rsid w:val="00EB4EF2"/>
    <w:rsid w:val="00EC0864"/>
    <w:rsid w:val="00EC3C7F"/>
    <w:rsid w:val="00EC5BCF"/>
    <w:rsid w:val="00EC7CD1"/>
    <w:rsid w:val="00ED050D"/>
    <w:rsid w:val="00ED30C6"/>
    <w:rsid w:val="00EE0B6A"/>
    <w:rsid w:val="00EE269A"/>
    <w:rsid w:val="00EE54C1"/>
    <w:rsid w:val="00EE562B"/>
    <w:rsid w:val="00EF120C"/>
    <w:rsid w:val="00EF252F"/>
    <w:rsid w:val="00EF7ADE"/>
    <w:rsid w:val="00F02A1F"/>
    <w:rsid w:val="00F03AA7"/>
    <w:rsid w:val="00F04975"/>
    <w:rsid w:val="00F06102"/>
    <w:rsid w:val="00F068F1"/>
    <w:rsid w:val="00F07724"/>
    <w:rsid w:val="00F079DA"/>
    <w:rsid w:val="00F12430"/>
    <w:rsid w:val="00F135B4"/>
    <w:rsid w:val="00F13E8F"/>
    <w:rsid w:val="00F15DC1"/>
    <w:rsid w:val="00F201C4"/>
    <w:rsid w:val="00F203DC"/>
    <w:rsid w:val="00F3456E"/>
    <w:rsid w:val="00F37697"/>
    <w:rsid w:val="00F4073E"/>
    <w:rsid w:val="00F43978"/>
    <w:rsid w:val="00F5411B"/>
    <w:rsid w:val="00F569F9"/>
    <w:rsid w:val="00F62F2F"/>
    <w:rsid w:val="00F6324E"/>
    <w:rsid w:val="00F67EA4"/>
    <w:rsid w:val="00F700FE"/>
    <w:rsid w:val="00F76C09"/>
    <w:rsid w:val="00F76CD4"/>
    <w:rsid w:val="00F80CF2"/>
    <w:rsid w:val="00F9684A"/>
    <w:rsid w:val="00FA29F5"/>
    <w:rsid w:val="00FB16DE"/>
    <w:rsid w:val="00FB3EB1"/>
    <w:rsid w:val="00FB662C"/>
    <w:rsid w:val="00FB6A17"/>
    <w:rsid w:val="00FC18E0"/>
    <w:rsid w:val="00FC5550"/>
    <w:rsid w:val="00FC68B6"/>
    <w:rsid w:val="00FD0CBF"/>
    <w:rsid w:val="00FD2898"/>
    <w:rsid w:val="00FD36D4"/>
    <w:rsid w:val="00FD4024"/>
    <w:rsid w:val="00FD4A14"/>
    <w:rsid w:val="00FD55C0"/>
    <w:rsid w:val="00FD5C38"/>
    <w:rsid w:val="00FD7731"/>
    <w:rsid w:val="00FE1B08"/>
    <w:rsid w:val="00FE46AA"/>
    <w:rsid w:val="00FE6677"/>
    <w:rsid w:val="00FF252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07D602"/>
  <w15:chartTrackingRefBased/>
  <w15:docId w15:val="{E5F75094-87FD-433C-A329-10E0918C9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en-IE" w:eastAsia="en-US"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16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5DB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223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rsid w:val="009D4B72"/>
    <w:pPr>
      <w:spacing w:line="240" w:lineRule="auto"/>
    </w:pPr>
    <w:rPr>
      <w:noProof/>
      <w:lang w:val="en-US"/>
    </w:rPr>
  </w:style>
  <w:style w:type="character" w:customStyle="1" w:styleId="EndNoteBibliographyChar">
    <w:name w:val="EndNote Bibliography Char"/>
    <w:basedOn w:val="DefaultParagraphFont"/>
    <w:link w:val="EndNoteBibliography"/>
    <w:rsid w:val="009D4B72"/>
    <w:rPr>
      <w:noProof/>
      <w:lang w:val="en-US"/>
    </w:rPr>
  </w:style>
  <w:style w:type="paragraph" w:styleId="NoSpacing">
    <w:name w:val="No Spacing"/>
    <w:link w:val="NoSpacingChar"/>
    <w:uiPriority w:val="1"/>
    <w:qFormat/>
    <w:rsid w:val="0070569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0569E"/>
    <w:rPr>
      <w:rFonts w:eastAsiaTheme="minorEastAsia"/>
      <w:lang w:val="en-US"/>
    </w:rPr>
  </w:style>
  <w:style w:type="character" w:styleId="Hyperlink">
    <w:name w:val="Hyperlink"/>
    <w:basedOn w:val="DefaultParagraphFont"/>
    <w:uiPriority w:val="99"/>
    <w:unhideWhenUsed/>
    <w:rsid w:val="007F640E"/>
    <w:rPr>
      <w:color w:val="0563C1" w:themeColor="hyperlink"/>
      <w:u w:val="single"/>
    </w:rPr>
  </w:style>
  <w:style w:type="character" w:styleId="UnresolvedMention">
    <w:name w:val="Unresolved Mention"/>
    <w:basedOn w:val="DefaultParagraphFont"/>
    <w:uiPriority w:val="99"/>
    <w:semiHidden/>
    <w:unhideWhenUsed/>
    <w:rsid w:val="007F640E"/>
    <w:rPr>
      <w:color w:val="605E5C"/>
      <w:shd w:val="clear" w:color="auto" w:fill="E1DFDD"/>
    </w:rPr>
  </w:style>
  <w:style w:type="character" w:customStyle="1" w:styleId="Heading1Char">
    <w:name w:val="Heading 1 Char"/>
    <w:basedOn w:val="DefaultParagraphFont"/>
    <w:link w:val="Heading1"/>
    <w:uiPriority w:val="9"/>
    <w:rsid w:val="00FB16D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B16DE"/>
    <w:pPr>
      <w:outlineLvl w:val="9"/>
    </w:pPr>
    <w:rPr>
      <w:lang w:val="en-US"/>
    </w:rPr>
  </w:style>
  <w:style w:type="paragraph" w:styleId="TOC1">
    <w:name w:val="toc 1"/>
    <w:basedOn w:val="Normal"/>
    <w:next w:val="Normal"/>
    <w:autoRedefine/>
    <w:uiPriority w:val="39"/>
    <w:unhideWhenUsed/>
    <w:rsid w:val="007B032F"/>
    <w:pPr>
      <w:spacing w:after="100"/>
    </w:pPr>
  </w:style>
  <w:style w:type="character" w:customStyle="1" w:styleId="Heading2Char">
    <w:name w:val="Heading 2 Char"/>
    <w:basedOn w:val="DefaultParagraphFont"/>
    <w:link w:val="Heading2"/>
    <w:uiPriority w:val="9"/>
    <w:rsid w:val="00355DB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2235"/>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061CAE"/>
    <w:pPr>
      <w:spacing w:after="100"/>
      <w:ind w:left="220"/>
    </w:pPr>
  </w:style>
  <w:style w:type="paragraph" w:styleId="TOC3">
    <w:name w:val="toc 3"/>
    <w:basedOn w:val="Normal"/>
    <w:next w:val="Normal"/>
    <w:autoRedefine/>
    <w:uiPriority w:val="39"/>
    <w:unhideWhenUsed/>
    <w:rsid w:val="00061CAE"/>
    <w:pPr>
      <w:spacing w:after="100"/>
      <w:ind w:left="440"/>
    </w:pPr>
  </w:style>
  <w:style w:type="character" w:styleId="FollowedHyperlink">
    <w:name w:val="FollowedHyperlink"/>
    <w:basedOn w:val="DefaultParagraphFont"/>
    <w:uiPriority w:val="99"/>
    <w:semiHidden/>
    <w:unhideWhenUsed/>
    <w:rsid w:val="00E76B45"/>
    <w:rPr>
      <w:color w:val="954F72" w:themeColor="followedHyperlink"/>
      <w:u w:val="single"/>
    </w:rPr>
  </w:style>
  <w:style w:type="paragraph" w:styleId="Caption">
    <w:name w:val="caption"/>
    <w:basedOn w:val="Normal"/>
    <w:next w:val="Normal"/>
    <w:uiPriority w:val="35"/>
    <w:unhideWhenUsed/>
    <w:qFormat/>
    <w:rsid w:val="0032222F"/>
    <w:pPr>
      <w:spacing w:after="200" w:line="240" w:lineRule="auto"/>
    </w:pPr>
    <w:rPr>
      <w:i/>
      <w:iCs/>
      <w:color w:val="44546A" w:themeColor="text2"/>
      <w:sz w:val="18"/>
      <w:szCs w:val="18"/>
    </w:rPr>
  </w:style>
  <w:style w:type="paragraph" w:styleId="ListParagraph">
    <w:name w:val="List Paragraph"/>
    <w:basedOn w:val="Normal"/>
    <w:uiPriority w:val="34"/>
    <w:qFormat/>
    <w:rsid w:val="00EF7ADE"/>
    <w:pPr>
      <w:ind w:left="720"/>
      <w:contextualSpacing/>
    </w:pPr>
  </w:style>
  <w:style w:type="paragraph" w:customStyle="1" w:styleId="EndNoteBibliographyTitle">
    <w:name w:val="EndNote Bibliography Title"/>
    <w:basedOn w:val="Normal"/>
    <w:link w:val="EndNoteBibliographyTitleChar"/>
    <w:rsid w:val="00B82BAE"/>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82BAE"/>
    <w:rPr>
      <w:noProof/>
      <w:lang w:val="en-US"/>
    </w:rPr>
  </w:style>
  <w:style w:type="table" w:styleId="TableGrid">
    <w:name w:val="Table Grid"/>
    <w:basedOn w:val="TableNormal"/>
    <w:uiPriority w:val="39"/>
    <w:rsid w:val="007E08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9D4D3C"/>
    <w:pPr>
      <w:spacing w:after="0" w:line="240" w:lineRule="auto"/>
      <w:jc w:val="left"/>
    </w:pPr>
    <w:rPr>
      <w:rFonts w:asciiTheme="minorHAnsi" w:hAnsiTheme="minorHAnsi" w:cstheme="minorBid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33AF6"/>
    <w:pPr>
      <w:spacing w:after="0" w:line="240" w:lineRule="auto"/>
      <w:jc w:val="left"/>
    </w:pPr>
    <w:rPr>
      <w:rFonts w:asciiTheme="minorHAnsi" w:hAnsiTheme="minorHAnsi" w:cstheme="minorBid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EF120C"/>
    <w:pPr>
      <w:spacing w:after="0" w:line="240" w:lineRule="auto"/>
      <w:jc w:val="left"/>
    </w:pPr>
    <w:rPr>
      <w:rFonts w:asciiTheme="minorHAnsi" w:hAnsiTheme="minorHAnsi" w:cstheme="minorBid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34480B"/>
    <w:pPr>
      <w:spacing w:after="0" w:line="240" w:lineRule="auto"/>
      <w:jc w:val="left"/>
    </w:pPr>
    <w:rPr>
      <w:rFonts w:asciiTheme="minorHAnsi" w:hAnsiTheme="minorHAnsi" w:cstheme="minorBid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750122"/>
    <w:pPr>
      <w:spacing w:after="0" w:line="240" w:lineRule="auto"/>
      <w:jc w:val="left"/>
    </w:pPr>
    <w:rPr>
      <w:rFonts w:asciiTheme="minorHAnsi" w:hAnsiTheme="minorHAnsi" w:cstheme="minorBid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3872D6"/>
    <w:pPr>
      <w:spacing w:after="0" w:line="240" w:lineRule="auto"/>
      <w:jc w:val="left"/>
    </w:pPr>
    <w:rPr>
      <w:rFonts w:asciiTheme="minorHAnsi" w:hAnsiTheme="minorHAnsi" w:cstheme="minorBid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18120">
      <w:bodyDiv w:val="1"/>
      <w:marLeft w:val="0"/>
      <w:marRight w:val="0"/>
      <w:marTop w:val="0"/>
      <w:marBottom w:val="0"/>
      <w:divBdr>
        <w:top w:val="none" w:sz="0" w:space="0" w:color="auto"/>
        <w:left w:val="none" w:sz="0" w:space="0" w:color="auto"/>
        <w:bottom w:val="none" w:sz="0" w:space="0" w:color="auto"/>
        <w:right w:val="none" w:sz="0" w:space="0" w:color="auto"/>
      </w:divBdr>
    </w:div>
    <w:div w:id="132259883">
      <w:bodyDiv w:val="1"/>
      <w:marLeft w:val="0"/>
      <w:marRight w:val="0"/>
      <w:marTop w:val="0"/>
      <w:marBottom w:val="0"/>
      <w:divBdr>
        <w:top w:val="none" w:sz="0" w:space="0" w:color="auto"/>
        <w:left w:val="none" w:sz="0" w:space="0" w:color="auto"/>
        <w:bottom w:val="none" w:sz="0" w:space="0" w:color="auto"/>
        <w:right w:val="none" w:sz="0" w:space="0" w:color="auto"/>
      </w:divBdr>
    </w:div>
    <w:div w:id="138302916">
      <w:bodyDiv w:val="1"/>
      <w:marLeft w:val="0"/>
      <w:marRight w:val="0"/>
      <w:marTop w:val="0"/>
      <w:marBottom w:val="0"/>
      <w:divBdr>
        <w:top w:val="none" w:sz="0" w:space="0" w:color="auto"/>
        <w:left w:val="none" w:sz="0" w:space="0" w:color="auto"/>
        <w:bottom w:val="none" w:sz="0" w:space="0" w:color="auto"/>
        <w:right w:val="none" w:sz="0" w:space="0" w:color="auto"/>
      </w:divBdr>
    </w:div>
    <w:div w:id="294681333">
      <w:bodyDiv w:val="1"/>
      <w:marLeft w:val="0"/>
      <w:marRight w:val="0"/>
      <w:marTop w:val="0"/>
      <w:marBottom w:val="0"/>
      <w:divBdr>
        <w:top w:val="none" w:sz="0" w:space="0" w:color="auto"/>
        <w:left w:val="none" w:sz="0" w:space="0" w:color="auto"/>
        <w:bottom w:val="none" w:sz="0" w:space="0" w:color="auto"/>
        <w:right w:val="none" w:sz="0" w:space="0" w:color="auto"/>
      </w:divBdr>
    </w:div>
    <w:div w:id="341319132">
      <w:bodyDiv w:val="1"/>
      <w:marLeft w:val="0"/>
      <w:marRight w:val="0"/>
      <w:marTop w:val="0"/>
      <w:marBottom w:val="0"/>
      <w:divBdr>
        <w:top w:val="none" w:sz="0" w:space="0" w:color="auto"/>
        <w:left w:val="none" w:sz="0" w:space="0" w:color="auto"/>
        <w:bottom w:val="none" w:sz="0" w:space="0" w:color="auto"/>
        <w:right w:val="none" w:sz="0" w:space="0" w:color="auto"/>
      </w:divBdr>
    </w:div>
    <w:div w:id="395008537">
      <w:bodyDiv w:val="1"/>
      <w:marLeft w:val="0"/>
      <w:marRight w:val="0"/>
      <w:marTop w:val="0"/>
      <w:marBottom w:val="0"/>
      <w:divBdr>
        <w:top w:val="none" w:sz="0" w:space="0" w:color="auto"/>
        <w:left w:val="none" w:sz="0" w:space="0" w:color="auto"/>
        <w:bottom w:val="none" w:sz="0" w:space="0" w:color="auto"/>
        <w:right w:val="none" w:sz="0" w:space="0" w:color="auto"/>
      </w:divBdr>
    </w:div>
    <w:div w:id="635456570">
      <w:bodyDiv w:val="1"/>
      <w:marLeft w:val="0"/>
      <w:marRight w:val="0"/>
      <w:marTop w:val="0"/>
      <w:marBottom w:val="0"/>
      <w:divBdr>
        <w:top w:val="none" w:sz="0" w:space="0" w:color="auto"/>
        <w:left w:val="none" w:sz="0" w:space="0" w:color="auto"/>
        <w:bottom w:val="none" w:sz="0" w:space="0" w:color="auto"/>
        <w:right w:val="none" w:sz="0" w:space="0" w:color="auto"/>
      </w:divBdr>
    </w:div>
    <w:div w:id="755174741">
      <w:bodyDiv w:val="1"/>
      <w:marLeft w:val="0"/>
      <w:marRight w:val="0"/>
      <w:marTop w:val="0"/>
      <w:marBottom w:val="0"/>
      <w:divBdr>
        <w:top w:val="none" w:sz="0" w:space="0" w:color="auto"/>
        <w:left w:val="none" w:sz="0" w:space="0" w:color="auto"/>
        <w:bottom w:val="none" w:sz="0" w:space="0" w:color="auto"/>
        <w:right w:val="none" w:sz="0" w:space="0" w:color="auto"/>
      </w:divBdr>
    </w:div>
    <w:div w:id="906888539">
      <w:bodyDiv w:val="1"/>
      <w:marLeft w:val="0"/>
      <w:marRight w:val="0"/>
      <w:marTop w:val="0"/>
      <w:marBottom w:val="0"/>
      <w:divBdr>
        <w:top w:val="none" w:sz="0" w:space="0" w:color="auto"/>
        <w:left w:val="none" w:sz="0" w:space="0" w:color="auto"/>
        <w:bottom w:val="none" w:sz="0" w:space="0" w:color="auto"/>
        <w:right w:val="none" w:sz="0" w:space="0" w:color="auto"/>
      </w:divBdr>
    </w:div>
    <w:div w:id="966085981">
      <w:bodyDiv w:val="1"/>
      <w:marLeft w:val="0"/>
      <w:marRight w:val="0"/>
      <w:marTop w:val="0"/>
      <w:marBottom w:val="0"/>
      <w:divBdr>
        <w:top w:val="none" w:sz="0" w:space="0" w:color="auto"/>
        <w:left w:val="none" w:sz="0" w:space="0" w:color="auto"/>
        <w:bottom w:val="none" w:sz="0" w:space="0" w:color="auto"/>
        <w:right w:val="none" w:sz="0" w:space="0" w:color="auto"/>
      </w:divBdr>
    </w:div>
    <w:div w:id="971178301">
      <w:bodyDiv w:val="1"/>
      <w:marLeft w:val="0"/>
      <w:marRight w:val="0"/>
      <w:marTop w:val="0"/>
      <w:marBottom w:val="0"/>
      <w:divBdr>
        <w:top w:val="none" w:sz="0" w:space="0" w:color="auto"/>
        <w:left w:val="none" w:sz="0" w:space="0" w:color="auto"/>
        <w:bottom w:val="none" w:sz="0" w:space="0" w:color="auto"/>
        <w:right w:val="none" w:sz="0" w:space="0" w:color="auto"/>
      </w:divBdr>
    </w:div>
    <w:div w:id="1212766074">
      <w:bodyDiv w:val="1"/>
      <w:marLeft w:val="0"/>
      <w:marRight w:val="0"/>
      <w:marTop w:val="0"/>
      <w:marBottom w:val="0"/>
      <w:divBdr>
        <w:top w:val="none" w:sz="0" w:space="0" w:color="auto"/>
        <w:left w:val="none" w:sz="0" w:space="0" w:color="auto"/>
        <w:bottom w:val="none" w:sz="0" w:space="0" w:color="auto"/>
        <w:right w:val="none" w:sz="0" w:space="0" w:color="auto"/>
      </w:divBdr>
    </w:div>
    <w:div w:id="1227841397">
      <w:bodyDiv w:val="1"/>
      <w:marLeft w:val="0"/>
      <w:marRight w:val="0"/>
      <w:marTop w:val="0"/>
      <w:marBottom w:val="0"/>
      <w:divBdr>
        <w:top w:val="none" w:sz="0" w:space="0" w:color="auto"/>
        <w:left w:val="none" w:sz="0" w:space="0" w:color="auto"/>
        <w:bottom w:val="none" w:sz="0" w:space="0" w:color="auto"/>
        <w:right w:val="none" w:sz="0" w:space="0" w:color="auto"/>
      </w:divBdr>
    </w:div>
    <w:div w:id="1260410143">
      <w:bodyDiv w:val="1"/>
      <w:marLeft w:val="0"/>
      <w:marRight w:val="0"/>
      <w:marTop w:val="0"/>
      <w:marBottom w:val="0"/>
      <w:divBdr>
        <w:top w:val="none" w:sz="0" w:space="0" w:color="auto"/>
        <w:left w:val="none" w:sz="0" w:space="0" w:color="auto"/>
        <w:bottom w:val="none" w:sz="0" w:space="0" w:color="auto"/>
        <w:right w:val="none" w:sz="0" w:space="0" w:color="auto"/>
      </w:divBdr>
    </w:div>
    <w:div w:id="1430932922">
      <w:bodyDiv w:val="1"/>
      <w:marLeft w:val="0"/>
      <w:marRight w:val="0"/>
      <w:marTop w:val="0"/>
      <w:marBottom w:val="0"/>
      <w:divBdr>
        <w:top w:val="none" w:sz="0" w:space="0" w:color="auto"/>
        <w:left w:val="none" w:sz="0" w:space="0" w:color="auto"/>
        <w:bottom w:val="none" w:sz="0" w:space="0" w:color="auto"/>
        <w:right w:val="none" w:sz="0" w:space="0" w:color="auto"/>
      </w:divBdr>
    </w:div>
    <w:div w:id="1558201977">
      <w:bodyDiv w:val="1"/>
      <w:marLeft w:val="0"/>
      <w:marRight w:val="0"/>
      <w:marTop w:val="0"/>
      <w:marBottom w:val="0"/>
      <w:divBdr>
        <w:top w:val="none" w:sz="0" w:space="0" w:color="auto"/>
        <w:left w:val="none" w:sz="0" w:space="0" w:color="auto"/>
        <w:bottom w:val="none" w:sz="0" w:space="0" w:color="auto"/>
        <w:right w:val="none" w:sz="0" w:space="0" w:color="auto"/>
      </w:divBdr>
    </w:div>
    <w:div w:id="1620725802">
      <w:bodyDiv w:val="1"/>
      <w:marLeft w:val="0"/>
      <w:marRight w:val="0"/>
      <w:marTop w:val="0"/>
      <w:marBottom w:val="0"/>
      <w:divBdr>
        <w:top w:val="none" w:sz="0" w:space="0" w:color="auto"/>
        <w:left w:val="none" w:sz="0" w:space="0" w:color="auto"/>
        <w:bottom w:val="none" w:sz="0" w:space="0" w:color="auto"/>
        <w:right w:val="none" w:sz="0" w:space="0" w:color="auto"/>
      </w:divBdr>
    </w:div>
    <w:div w:id="1672028684">
      <w:bodyDiv w:val="1"/>
      <w:marLeft w:val="0"/>
      <w:marRight w:val="0"/>
      <w:marTop w:val="0"/>
      <w:marBottom w:val="0"/>
      <w:divBdr>
        <w:top w:val="none" w:sz="0" w:space="0" w:color="auto"/>
        <w:left w:val="none" w:sz="0" w:space="0" w:color="auto"/>
        <w:bottom w:val="none" w:sz="0" w:space="0" w:color="auto"/>
        <w:right w:val="none" w:sz="0" w:space="0" w:color="auto"/>
      </w:divBdr>
    </w:div>
    <w:div w:id="1800342052">
      <w:bodyDiv w:val="1"/>
      <w:marLeft w:val="0"/>
      <w:marRight w:val="0"/>
      <w:marTop w:val="0"/>
      <w:marBottom w:val="0"/>
      <w:divBdr>
        <w:top w:val="none" w:sz="0" w:space="0" w:color="auto"/>
        <w:left w:val="none" w:sz="0" w:space="0" w:color="auto"/>
        <w:bottom w:val="none" w:sz="0" w:space="0" w:color="auto"/>
        <w:right w:val="none" w:sz="0" w:space="0" w:color="auto"/>
      </w:divBdr>
    </w:div>
    <w:div w:id="1943340420">
      <w:bodyDiv w:val="1"/>
      <w:marLeft w:val="0"/>
      <w:marRight w:val="0"/>
      <w:marTop w:val="0"/>
      <w:marBottom w:val="0"/>
      <w:divBdr>
        <w:top w:val="none" w:sz="0" w:space="0" w:color="auto"/>
        <w:left w:val="none" w:sz="0" w:space="0" w:color="auto"/>
        <w:bottom w:val="none" w:sz="0" w:space="0" w:color="auto"/>
        <w:right w:val="none" w:sz="0" w:space="0" w:color="auto"/>
      </w:divBdr>
    </w:div>
    <w:div w:id="2093619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5.png"/><Relationship Id="rId68" Type="http://schemas.openxmlformats.org/officeDocument/2006/relationships/image" Target="media/image60.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hyperlink" Target="https://stripe.com/docs/security/stripe" TargetMode="Externa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hyperlink" Target="https://www.diagrams.net/" TargetMode="External"/><Relationship Id="rId8" Type="http://schemas.openxmlformats.org/officeDocument/2006/relationships/image" Target="media/image1.png"/><Relationship Id="rId51" Type="http://schemas.openxmlformats.org/officeDocument/2006/relationships/hyperlink" Target="https://github.com/Eoghan1232/CS4227_Project" TargetMode="External"/><Relationship Id="rId72" Type="http://schemas.openxmlformats.org/officeDocument/2006/relationships/image" Target="media/image64.png"/><Relationship Id="rId80" Type="http://schemas.openxmlformats.org/officeDocument/2006/relationships/hyperlink" Target="https://spring.io/projects/spring-boot"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hyperlink" Target="https://www.theverge.com/2019/5/7/18528297/google-io-2019-android-devices-play-store-total-number-statistic-keynote"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Eoghan1232/CS4227_Project"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jpeg"/><Relationship Id="rId73" Type="http://schemas.openxmlformats.org/officeDocument/2006/relationships/image" Target="media/image65.png"/><Relationship Id="rId78" Type="http://schemas.openxmlformats.org/officeDocument/2006/relationships/hyperlink" Target="https://developer.android.com/studio" TargetMode="External"/><Relationship Id="rId81" Type="http://schemas.openxmlformats.org/officeDocument/2006/relationships/hyperlink" Target="https://staruml.io/"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7.png"/><Relationship Id="rId76" Type="http://schemas.openxmlformats.org/officeDocument/2006/relationships/hyperlink" Target="https://www.tutorialspoint.com/design_pattern/index.htm" TargetMode="External"/><Relationship Id="rId7" Type="http://schemas.openxmlformats.org/officeDocument/2006/relationships/hyperlink" Target="https://github.com/Eoghan1232/CS4227_Project" TargetMode="External"/><Relationship Id="rId71"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F751AD-21D2-4F4C-B335-16C22B503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10262</Words>
  <Characters>58499</Characters>
  <Application>Microsoft Office Word</Application>
  <DocSecurity>0</DocSecurity>
  <Lines>487</Lines>
  <Paragraphs>137</Paragraphs>
  <ScaleCrop>false</ScaleCrop>
  <HeadingPairs>
    <vt:vector size="2" baseType="variant">
      <vt:variant>
        <vt:lpstr>Tytuł</vt:lpstr>
      </vt:variant>
      <vt:variant>
        <vt:i4>1</vt:i4>
      </vt:variant>
    </vt:vector>
  </HeadingPairs>
  <TitlesOfParts>
    <vt:vector size="1" baseType="lpstr">
      <vt:lpstr>CS4227      Booking App</vt:lpstr>
    </vt:vector>
  </TitlesOfParts>
  <Company/>
  <LinksUpToDate>false</LinksUpToDate>
  <CharactersWithSpaces>6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4227      Booking App</dc:title>
  <dc:subject>Software Design &amp; Architecture</dc:subject>
  <dc:creator>Eoghan Russell</dc:creator>
  <cp:keywords/>
  <dc:description/>
  <cp:lastModifiedBy>Eoghan Russell</cp:lastModifiedBy>
  <cp:revision>29</cp:revision>
  <dcterms:created xsi:type="dcterms:W3CDTF">2021-04-15T10:59:00Z</dcterms:created>
  <dcterms:modified xsi:type="dcterms:W3CDTF">2021-04-15T11:13:00Z</dcterms:modified>
</cp:coreProperties>
</file>